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6A0" w:firstRow="1" w:lastRow="0" w:firstColumn="1" w:lastColumn="0" w:noHBand="1" w:noVBand="1"/>
      </w:tblPr>
      <w:tblGrid>
        <w:gridCol w:w="918"/>
        <w:gridCol w:w="3069"/>
        <w:gridCol w:w="1166"/>
        <w:gridCol w:w="940"/>
        <w:gridCol w:w="1135"/>
        <w:gridCol w:w="1038"/>
        <w:gridCol w:w="1166"/>
        <w:gridCol w:w="1088"/>
        <w:gridCol w:w="42"/>
        <w:gridCol w:w="1060"/>
        <w:gridCol w:w="70"/>
        <w:gridCol w:w="781"/>
        <w:gridCol w:w="142"/>
        <w:gridCol w:w="206"/>
        <w:gridCol w:w="1127"/>
      </w:tblGrid>
      <w:tr w:rsidR="00005072" w:rsidRPr="00BB3640" w:rsidTr="00113C39">
        <w:trPr>
          <w:cantSplit/>
          <w:tblHeader/>
        </w:trPr>
        <w:tc>
          <w:tcPr>
            <w:tcW w:w="91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b/>
                <w:bCs/>
                <w:sz w:val="18"/>
                <w:szCs w:val="18"/>
                <w:lang w:eastAsia="en-IE"/>
              </w:rPr>
              <w:t>Trial</w:t>
            </w:r>
          </w:p>
        </w:tc>
        <w:tc>
          <w:tcPr>
            <w:tcW w:w="3069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b/>
                <w:bCs/>
                <w:sz w:val="18"/>
                <w:szCs w:val="18"/>
                <w:lang w:eastAsia="en-IE"/>
              </w:rPr>
              <w:t>Inclusion and Exclusion Criteria</w:t>
            </w:r>
          </w:p>
        </w:tc>
        <w:tc>
          <w:tcPr>
            <w:tcW w:w="1166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b/>
                <w:bCs/>
                <w:sz w:val="18"/>
                <w:szCs w:val="18"/>
                <w:lang w:eastAsia="en-IE"/>
              </w:rPr>
              <w:t>Procedure</w:t>
            </w:r>
          </w:p>
        </w:tc>
        <w:tc>
          <w:tcPr>
            <w:tcW w:w="940" w:type="dxa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b/>
                <w:bCs/>
                <w:sz w:val="18"/>
                <w:szCs w:val="18"/>
                <w:lang w:eastAsia="en-IE"/>
              </w:rPr>
              <w:t>Number of patients in analysis</w:t>
            </w:r>
          </w:p>
        </w:tc>
        <w:tc>
          <w:tcPr>
            <w:tcW w:w="1135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sz w:val="18"/>
                <w:szCs w:val="18"/>
                <w:lang w:eastAsia="en-IE"/>
              </w:rPr>
            </w:pPr>
            <w:r>
              <w:rPr>
                <w:rFonts w:asciiTheme="minorHAnsi" w:eastAsia="Times New Roman" w:hAnsiTheme="minorHAnsi" w:cstheme="minorHAnsi"/>
                <w:b/>
                <w:bCs/>
                <w:sz w:val="18"/>
                <w:szCs w:val="18"/>
                <w:lang w:eastAsia="en-IE"/>
              </w:rPr>
              <w:t>CA-AKI</w:t>
            </w:r>
            <w:r w:rsidRPr="00BB3640">
              <w:rPr>
                <w:rFonts w:asciiTheme="minorHAnsi" w:eastAsia="Times New Roman" w:hAnsiTheme="minorHAnsi" w:cstheme="minorHAnsi"/>
                <w:b/>
                <w:bCs/>
                <w:sz w:val="18"/>
                <w:szCs w:val="18"/>
                <w:lang w:eastAsia="en-IE"/>
              </w:rPr>
              <w:t xml:space="preserve"> Definition</w:t>
            </w:r>
          </w:p>
        </w:tc>
        <w:tc>
          <w:tcPr>
            <w:tcW w:w="103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b/>
                <w:bCs/>
                <w:sz w:val="18"/>
                <w:szCs w:val="18"/>
                <w:lang w:eastAsia="en-IE"/>
              </w:rPr>
              <w:t>Contrast / OSM</w:t>
            </w:r>
          </w:p>
        </w:tc>
        <w:tc>
          <w:tcPr>
            <w:tcW w:w="1166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b/>
                <w:bCs/>
                <w:sz w:val="18"/>
                <w:szCs w:val="18"/>
                <w:lang w:eastAsia="en-IE"/>
              </w:rPr>
              <w:t>I.V Fluid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b/>
                <w:bCs/>
                <w:sz w:val="18"/>
                <w:szCs w:val="18"/>
                <w:lang w:eastAsia="en-IE"/>
              </w:rPr>
              <w:t>Intervention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b/>
                <w:bCs/>
                <w:sz w:val="18"/>
                <w:szCs w:val="18"/>
                <w:lang w:eastAsia="en-IE"/>
              </w:rPr>
              <w:t>Dos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b/>
                <w:bCs/>
                <w:sz w:val="18"/>
                <w:szCs w:val="18"/>
                <w:lang w:eastAsia="en-IE"/>
              </w:rPr>
              <w:t>Contrast Volume (ml)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b/>
                <w:bCs/>
                <w:sz w:val="18"/>
                <w:szCs w:val="18"/>
                <w:lang w:eastAsia="en-IE"/>
              </w:rPr>
              <w:t>Baseline Renal function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.C.T Investigato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1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/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&lt;EndNote&gt;&lt;Cite&gt;&lt;Author&gt;Investigators&lt;/Author&gt;&lt;Year&gt;2011&lt;/Year&gt;&lt;RecNum&gt;73&lt;/RecNum&gt;&lt;DisplayText&gt;(75)&lt;/DisplayText&gt;&lt;record&gt;&lt;rec-number&gt;73&lt;/rec-number&gt;&lt;foreign-keys&gt;&lt;key app="EN" db-id="dder2drw7edva7ett01p5zxu90x9x2pfx9tr" timestamp="1528961037"&gt;73&lt;/key&gt;&lt;/foreign-keys&gt;&lt;ref-type name="Journal Article"&gt;17&lt;/ref-type&gt;&lt;contributors&gt;&lt;authors&gt;&lt;author&gt;A. C. T. Investigators&lt;/author&gt;&lt;/authors&gt;&lt;/contributors&gt;&lt;auth-address&gt;Research Institute, Hospital do Coracao, Sao Paulo SP, Brazil.&lt;/auth-address&gt;&lt;titles&gt;&lt;title&gt;Acetylcysteine for prevention of renal outcomes in patients undergoing coronary and peripheral vascular angiography: main results from the randomized Acetylcysteine for Contrast-induced nephropathy Trial (ACT)&lt;/title&gt;&lt;secondary-title&gt;Circulation&lt;/secondary-title&gt;&lt;/titles&gt;&lt;periodical&gt;&lt;full-title&gt;Circulation&lt;/full-title&gt;&lt;/periodical&gt;&lt;pages&gt;1250-9&lt;/pages&gt;&lt;volume&gt;124&lt;/volume&gt;&lt;number&gt;11&lt;/number&gt;&lt;edition&gt;2011/08/24&lt;/edition&gt;&lt;keywords&gt;&lt;keyword&gt;Acetylcysteine/*therapeutic use&lt;/keyword&gt;&lt;keyword&gt;Acute Kidney Injury/*chemically induced/*prevention &amp;amp; control&lt;/keyword&gt;&lt;keyword&gt;Aged&lt;/keyword&gt;&lt;keyword&gt;Contrast Media/*adverse effects&lt;/keyword&gt;&lt;keyword&gt;Coronary Angiography/*adverse effects/methods&lt;/keyword&gt;&lt;keyword&gt;Female&lt;/keyword&gt;&lt;keyword&gt;Humans&lt;/keyword&gt;&lt;keyword&gt;Kidney Diseases/chemically induced/prevention &amp;amp; control&lt;/keyword&gt;&lt;keyword&gt;Male&lt;/keyword&gt;&lt;keyword&gt;Middle Aged&lt;/keyword&gt;&lt;keyword&gt;Randomized Controlled Trials as Topic/methods&lt;/keyword&gt;&lt;keyword&gt;Treatment Outcome&lt;/keyword&gt;&lt;/keywords&gt;&lt;dates&gt;&lt;year&gt;2011&lt;/year&gt;&lt;pub-dates&gt;&lt;date&gt;Sep 13&lt;/date&gt;&lt;/pub-dates&gt;&lt;/dates&gt;&lt;isbn&gt;1524-4539 (Electronic)&amp;#xD;0009-7322 (Linking)&lt;/isbn&gt;&lt;accession-num&gt;21859972&lt;/accession-num&gt;&lt;urls&gt;&lt;related-urls&gt;&lt;url&gt;http://www.ncbi.nlm.nih.gov/pubmed/21859972&lt;/url&gt;&lt;/related-urls&gt;&lt;/urls&gt;&lt;electronic-resource-num&gt;10.1161/CIRCULATIONAHA.111.038943&lt;/electronic-resource-num&gt;&lt;remote-database-provider&gt;NLM&lt;/remote-database-provider&gt;&lt;language&gt;eng&lt;/language&gt;&lt;/record&gt;&lt;/Cite&gt;&lt;/EndNote&gt;</w:instrTex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75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: Patients undergoing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Coronary or peripheral arterial diagnostic intravascular angiograph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OR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Percutaneous intervention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With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≥1 risk factor for CI-AKI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ge &gt;70 yea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CRF (stable S. Creat. &gt;132.6 mmol/L [1.5 mg/dL]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3. Diabetes mellitus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Clinical evidence of congestive heart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LVEF&lt;0.45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Hypotens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Patients on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Primary angioplasty for STEM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Pregna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Breastfeeding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Women of childbearing age not on contraception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 Peripheral vascular angiograph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Coronary diagnostic angiograph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 PCI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jc w:val="center"/>
              <w:rPr>
                <w:rFonts w:eastAsia="Times New Roman"/>
              </w:rPr>
            </w:pPr>
            <w:r w:rsidRPr="00BB3640">
              <w:t>2561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&gt;25% increase in S. Creat. from baseline, 48-96 hours post-angiography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 Hi-Os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Iso-Os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• 0.9% Normal Saline 1 mL/kg/hr from 6-12 hours pre- and 6-12 hours post-angiograph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(Changes in volume/ speed of administration permitted)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200 mg orally every 12 hou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• 2 doses pre- and 2 doses post- 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(IQR): 100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(70-130)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S. Creat. 1.2±0.5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200 mg orally every 12 hou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• 2 doses pre- and 2 doses post- 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(IQR): 100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(70-130)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S. Creat. 1.2±0.5mg/dL</w:t>
            </w:r>
          </w:p>
        </w:tc>
      </w:tr>
      <w:tr w:rsidR="00005072" w:rsidRPr="00BB3640" w:rsidTr="00113C39">
        <w:trPr>
          <w:cantSplit/>
          <w:trHeight w:val="4415"/>
        </w:trPr>
        <w:tc>
          <w:tcPr>
            <w:tcW w:w="918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Abouzeid 2016</w: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begin"/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&lt;EndNote&gt;&lt;Cite&gt;&lt;Author&gt;Abouzeid&lt;/Author&gt;&lt;Year&gt;2016&lt;/Year&gt;&lt;RecNum&gt;187&lt;/RecNum&gt;&lt;DisplayText&gt;(187)&lt;/DisplayText&gt;&lt;record&gt;&lt;rec-number&gt;187&lt;/rec-number&gt;&lt;foreign-keys&gt;&lt;key app="EN" db-id="dder2drw7edva7ett01p5zxu90x9x2pfx9tr" timestamp="1528961040"&gt;187&lt;/key&gt;&lt;/foreign-keys&gt;&lt;ref-type name="Journal Article"&gt;17&lt;/ref-type&gt;&lt;contributors&gt;&lt;authors&gt;&lt;author&gt;Abouzeid, S. M.&lt;/author&gt;&lt;author&gt;ElHossary, H. E.&lt;/author&gt;&lt;/authors&gt;&lt;/contributors&gt;&lt;auth-address&gt;Department of Nephrology, Theodor Bilharz Research Institute, Cairo, Egypt.&amp;#xD;Department of Cardiology, Faculty of Medicine, Kasr Al Ainy Cairo University, Giza, Egypt.&lt;/auth-address&gt;&lt;titles&gt;&lt;title&gt;Na/K citrate versus sodium bicarbonate in prevention of contrast-induced nephropathy&lt;/title&gt;&lt;secondary-title&gt;Saudi J Kidney Dis Transpl&lt;/secondary-title&gt;&lt;/titles&gt;&lt;periodical&gt;&lt;full-title&gt;Saudi J Kidney Dis Transpl&lt;/full-title&gt;&lt;/periodical&gt;&lt;pages&gt;519-25&lt;/pages&gt;&lt;volume&gt;27&lt;/volume&gt;&lt;number&gt;3&lt;/number&gt;&lt;keywords&gt;&lt;keyword&gt;Acute Kidney Injury/*etiology/*prevention &amp;amp; control&lt;/keyword&gt;&lt;keyword&gt;Aged&lt;/keyword&gt;&lt;keyword&gt;Citrates/*therapeutic use&lt;/keyword&gt;&lt;keyword&gt;Contrast Media/*adverse effects&lt;/keyword&gt;&lt;keyword&gt;Female&lt;/keyword&gt;&lt;keyword&gt;Humans&lt;/keyword&gt;&lt;keyword&gt;Male&lt;/keyword&gt;&lt;keyword&gt;Middle Aged&lt;/keyword&gt;&lt;keyword&gt;Potassium Citrate/*therapeutic use&lt;/keyword&gt;&lt;keyword&gt;Sodium Bicarbonate/*therapeutic use&lt;/keyword&gt;&lt;/keywords&gt;&lt;dates&gt;&lt;year&gt;2016&lt;/year&gt;&lt;pub-dates&gt;&lt;date&gt;May&lt;/date&gt;&lt;/pub-dates&gt;&lt;/dates&gt;&lt;isbn&gt;1319-2442 (Print)&amp;#xD;1319-2442 (Linking)&lt;/isbn&gt;&lt;accession-num&gt;27215244&lt;/accession-num&gt;&lt;urls&gt;&lt;related-urls&gt;&lt;url&gt;https://www.ncbi.nlm.nih.gov/pubmed/27215244&lt;/url&gt;&lt;url&gt;http://www.sjkdt.org/article.asp?issn=1319-2442;year=2016;volume=27;issue=3;spage=519;epage=525;aulast=Abouzeid&lt;/url&gt;&lt;/related-urls&gt;&lt;/urls&gt;&lt;electronic-resource-num&gt;10.4103/1319-2442.182386&lt;/electronic-resource-num&gt;&lt;/record&gt;&lt;/Cite&gt;&lt;/EndNote&gt;</w:instrTex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separate"/>
            </w:r>
            <w:r>
              <w:rPr>
                <w:rFonts w:asciiTheme="minorHAnsi" w:hAnsiTheme="minorHAnsi" w:cstheme="minorHAnsi"/>
                <w:noProof/>
                <w:sz w:val="18"/>
                <w:szCs w:val="18"/>
              </w:rPr>
              <w:t>(187)</w: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end"/>
            </w:r>
          </w:p>
        </w:tc>
        <w:tc>
          <w:tcPr>
            <w:tcW w:w="3069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lusion Criteria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Adult patients &gt; 18 years </w:t>
            </w:r>
            <w:r w:rsidRPr="00BB3640">
              <w:rPr>
                <w:rStyle w:val="apple-converted-space"/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with</w:t>
            </w: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 xml:space="preserve"> renal dysfunction [estimated glomerular filtration rate (eGFR), 60 mL/min/1.73 m</w:t>
            </w: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  <w:vertAlign w:val="superscript"/>
              </w:rPr>
              <w:t>2</w:t>
            </w: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 xml:space="preserve">or less] 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Exclusion Criteria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1. End-stage renal insufficiency (eGFR &lt;15 mL/min)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2. Acute renal insufficiency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3.History of reaction to contrast media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4. use of potentially nephrotoxic medicines (48 h before and 24 h after the procedure)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5. pulmonary oedema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6. Multiple myeloma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7. Exposure to contrast media within seven days before the procedure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8. Pregnancy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9. Noncompliance of the patient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10. Use of N-acetylcysteine, dopamine, fenoldopam, and mannitol before CAG.</w:t>
            </w:r>
          </w:p>
        </w:tc>
        <w:tc>
          <w:tcPr>
            <w:tcW w:w="1166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jc w:val="center"/>
              <w:rPr>
                <w:rFonts w:eastAsia="Times New Roman"/>
              </w:rPr>
            </w:pPr>
            <w:r w:rsidRPr="00BB3640">
              <w:t>210</w:t>
            </w:r>
          </w:p>
        </w:tc>
        <w:tc>
          <w:tcPr>
            <w:tcW w:w="1135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Increase of more than absolute 0.5 mg/dL and/or relative 25% in serum creatinine after 48 h</w:t>
            </w:r>
          </w:p>
        </w:tc>
        <w:tc>
          <w:tcPr>
            <w:tcW w:w="1038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hex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All patients were hydrated with intravenous (i.v.) normal saline at 1 mL/kg/h for 12 h before exposure to the contrast and 12 h after coronary angiography</w:t>
            </w:r>
          </w:p>
        </w:tc>
        <w:tc>
          <w:tcPr>
            <w:tcW w:w="1088" w:type="dxa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/K citrate</w:t>
            </w:r>
          </w:p>
        </w:tc>
        <w:tc>
          <w:tcPr>
            <w:tcW w:w="1102" w:type="dxa"/>
            <w:gridSpan w:val="2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5 g of granules diluted in 200 mL of water 12, 6, and 1 h before procedure followed by another two doses after 2 and 8 h post procedure.</w:t>
            </w:r>
          </w:p>
        </w:tc>
        <w:tc>
          <w:tcPr>
            <w:tcW w:w="993" w:type="dxa"/>
            <w:gridSpan w:val="3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+SD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03.93±47.70</w:t>
            </w:r>
          </w:p>
        </w:tc>
        <w:tc>
          <w:tcPr>
            <w:tcW w:w="1333" w:type="dxa"/>
            <w:gridSpan w:val="2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. Creat.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+SD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.30±0.46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Hco3</w:t>
            </w:r>
          </w:p>
        </w:tc>
        <w:tc>
          <w:tcPr>
            <w:tcW w:w="1102" w:type="dxa"/>
            <w:gridSpan w:val="2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solution (150 mEq/L) for 8 h before procedure continued until 6 h post procedure</w:t>
            </w:r>
          </w:p>
        </w:tc>
        <w:tc>
          <w:tcPr>
            <w:tcW w:w="993" w:type="dxa"/>
            <w:gridSpan w:val="3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+SD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05.24±45.38</w:t>
            </w:r>
          </w:p>
        </w:tc>
        <w:tc>
          <w:tcPr>
            <w:tcW w:w="1333" w:type="dxa"/>
            <w:gridSpan w:val="2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. Creat.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+SD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.28±0.44</w:t>
            </w:r>
          </w:p>
        </w:tc>
      </w:tr>
      <w:tr w:rsidR="00005072" w:rsidRPr="00BB3640" w:rsidTr="00113C39">
        <w:trPr>
          <w:cantSplit/>
          <w:trHeight w:val="5690"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 xml:space="preserve">Abaci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5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BYmFjaTwvQXV0aG9yPjxZZWFyPjIwMTU8L1llYXI+PFJl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BYmFjaTwvQXV0aG9yPjxZZWFyPjIwMTU8L1llYXI+PFJl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7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lective coronary or peripheral angiography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Emergency coronary angiograph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Acute or end-stage renal failure requiring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eGFRs &lt;30 or ≥60ml/min/1.73 m2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4. Congestive heart failure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Coronary artery diseas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6. Severe coronary occlusion for CABG or PCI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Allergy to contrast med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Contrast media administration within the previous 14 day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Current statin treatmen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. Contraindications to statin treatmen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. Severe co-morbiditie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. Pregna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3. Patient refusal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jc w:val="center"/>
              <w:rPr>
                <w:rFonts w:eastAsia="Times New Roman"/>
              </w:rPr>
            </w:pPr>
            <w:r w:rsidRPr="00BB3640">
              <w:t>235</w:t>
            </w:r>
          </w:p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bsolute increase in S. Creat. of ≥0.5 mg/d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OR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Relative increase of ≥25% 48-72 hours post- procedur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Low-Os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(Optiray - Ioversol)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sotonic saline (1ml/kg/h) for 12 hours before and 24 hours after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contrast exposure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Rosuvastatin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40 mg on admiss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Followed by 20 mg dail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± SD.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39.2 ± 77.4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eGF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&lt;60 ml/min/1.73 m2 measured on day preceding procedure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 (no statin)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-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± SD.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7.7+/-56.8</w:t>
            </w:r>
          </w:p>
        </w:tc>
        <w:tc>
          <w:tcPr>
            <w:tcW w:w="1333" w:type="dxa"/>
            <w:gridSpan w:val="2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</w:tr>
      <w:tr w:rsidR="00005072" w:rsidRPr="00BB3640" w:rsidTr="00113C39">
        <w:trPr>
          <w:cantSplit/>
          <w:trHeight w:val="4698"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Adolph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8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BZG9scGg8L0F1dGhvcj48WWVhcj4yMDA4PC9ZZWFyPjxS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BZG9scGg8L0F1dGhvcj48WWVhcj4yMDA4PC9ZZWFyPjxS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8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Patients &gt; 18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Elective diagnostic/ therapeutic coronary angiograph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Stable renal insufficiency (2 repeated S. Creat. levels &gt; 106µmol/L (&gt;1.2mg/dL) within 12 weeks before procedures, with &lt;5% difference between level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cute MI requiring primary or rescue PC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Allergy to trial medica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Exposure to contrast media within 7 days of proced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Thyroid dysfunc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Pregna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Uncontrolled hypertens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Life-limiting co-morbidit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Pulmonary Oedem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Chronic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. Administration of Dopamine, Mannitol, Fenoldopam, or NAC during study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 Coronary Angiograph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PCI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jc w:val="center"/>
              <w:rPr>
                <w:rFonts w:eastAsia="Times New Roman"/>
              </w:rPr>
            </w:pPr>
            <w:r w:rsidRPr="00BB3640">
              <w:t>150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≥25% or ≥0.5-mg/dL increase in the S. Creat. at day 0 , or 2 of contrast administration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dixan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so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ml/Kg/hour for 2 hours before procedure and 1ml/kg/hour during and for 6 hours after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54 mEq/l infusion of sodium chloride in 5% dextros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 SD (Range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38±52 (51-282)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S. Creat. ±SD (Range): 1.57±0.36 (1.20-2.60) 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HCo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vertAlign w:val="subscript"/>
                <w:lang w:eastAsia="en-IE"/>
              </w:rPr>
              <w:t>3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54 mEq/l infusion of sodium bicarbonate in 5% dextros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±SD (Range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41±50 (39-270)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S. Creat. ±SD (Range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54±0.51 (1.20-4.60) 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 xml:space="preserve">Akyuz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4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Ba3l1ejwvQXV0aG9yPjxZZWFyPjIwMTQ8L1llYXI+PFJl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Ba3l1ejwvQXV0aG9yPjxZZWFyPjIwMTQ8L1llYXI+PFJl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9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Patients undergoing cardiac intervention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High risk of </w: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A-AK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&lt; 18 years old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Type 1 D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History of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No enough time for volume admission pre-proced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Known allergy for contrast med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Exposure to contrast media within 3 days of proced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7. Nephrotoxic drugs within 7 days of procedure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Pregnancy or breast feeding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Uncontrolled hypertens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0. AKI of alternative aetiology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. Contraindication to volume expanders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 Coronary Angiograph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PCI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jc w:val="center"/>
              <w:rPr>
                <w:rFonts w:eastAsia="Times New Roman"/>
              </w:rPr>
            </w:pPr>
            <w:r w:rsidRPr="00BB3640">
              <w:t>241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≥25% relative or ≥ 0.5mg/dL absolute increase in S. Creat. from baseline 48 hours post-contrast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Low-Os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Ultravist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s per intervention protocol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.V Hydration with isotonic (0.9%) saline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ml/kg/hr for 12 hours pre-procedure and continued for 12 hours post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8±76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S. Creat (IQR): 0.9 (0.4) 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Oral Hydration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atients encourage to drink water as much as possible starting 12 hours pre-procedure until 2 hours directly prior to procedure, and continue the same for the 12 hours post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7±70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S. Creat (IQR): 0.9 (0.3) mg/dL</w:t>
            </w:r>
          </w:p>
        </w:tc>
      </w:tr>
      <w:tr w:rsidR="00005072" w:rsidRPr="00BB3640" w:rsidTr="00113C39">
        <w:trPr>
          <w:cantSplit/>
          <w:trHeight w:val="4273"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Albabtai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3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BbGJhYnRhaW48L0F1dGhvcj48WWVhcj4yMDEzPC9ZZWFy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BbGJhYnRhaW48L0F1dGhvcj48WWVhcj4yMDEzPC9ZZWFy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20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Patients &gt; 18 years undergoing coronary angiography/ PC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S. Creat. ≥ 1.3 mg/dL OR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taking medication for Diabetes mellitus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Known acute rena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End-stage renal disease requiring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Intravascular administration of contrast medium within 6 days of proced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Anticipated re-administration of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contrast medium within 6 days post-proced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Use of Vitamin C supplements on a daily basis during the week before the proced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6. Inability to administer the study medication at least 2 hours before the procedure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Note:  A fourth study group using combination of trial interventions was excluded from analysis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 Coronary Angiograph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PCI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jc w:val="center"/>
              <w:rPr>
                <w:rFonts w:eastAsia="Times New Roman"/>
              </w:rPr>
            </w:pPr>
            <w:r w:rsidRPr="00BB3640">
              <w:t>195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1. 0.5 mg/dL absolute increase in S. Creat. 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AND/OR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25% relative decrease in creatinin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clearanc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xaglat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ormal Saline 50-125 mL/h IV from point of randomization until at least 6 hours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00 mg orally twice daily for 2 days, starting evening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pre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0.1 ± 60.4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45 ± 0.56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scorbic acid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Ascorbic acid as effervescent tablets as three doses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3g 2 hours pre-proced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2 g immediately post-proced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2 g 24 hours post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8.3 ± 64.8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24± 0.44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Placebo as effervescent tablets as three doses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2 hours pre-proced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Immediately post-proced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24 hours post-procedure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7.4±99.4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22 ± 0.40 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Allaqaband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2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BbGxhcWFiYW5kPC9BdXRob3I+PFllYXI+MjAwMjwvWWVh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BbGxhcWFiYW5kPC9BdXRob3I+PFllYXI+MjAwMjwvWWVh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21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Patients undergoing cardiovascular interventions requiring the use of a radio contrast agent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AND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Baseline creatinine ≥1.6 mg/dl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OR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 2. eGFR ≤ 60 ml/mi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Exclusion Criteria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Not specified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PCI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jc w:val="center"/>
              <w:rPr>
                <w:rFonts w:eastAsia="Times New Roman"/>
              </w:rPr>
            </w:pPr>
            <w:r w:rsidRPr="00BB3640">
              <w:t>143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level &gt; 0.5 mg/dl after 48 hours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.V. saline (0.45%) at 1ml/kg/hr for 12 hr prior to, during, and for 12 hr after the 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00 mg orally twice daily starting the day before the proced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52±0.81 (ml/kg)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20±0.73 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Fenoldopam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.V. Fenoldopam at 0.1 µg/kg/min starting 4 hr prior to and continued for 4 hr after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contrast dos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63±0.67 (ml/kg)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94±0.38 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.V fluid only as specified for all groups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47±0.90 (ml/kg)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03±0.79 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Amin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9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BbWluaTwvQXV0aG9yPjxZZWFyPjIwMDk8L1llYXI+PFJl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BbWluaTwvQXV0aG9yPjxZZWFyPjIwMDk8L1llYXI+PFJl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22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Elective diagnostic coronary angiograph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&gt; 18 years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Diabetes mellitus for at least one year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AND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CKD (S. Creat. ≥ 1.5 mg/dL (male) or ≥ 1.4 mg/dL (female)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cute coronary syndrome requiring primary or rescue coronary intervention within 12 h of proced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Cardiogenic shock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Current peritoneal or haemo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Known allergy to NAC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jc w:val="center"/>
              <w:rPr>
                <w:rFonts w:eastAsia="Times New Roman"/>
              </w:rPr>
            </w:pPr>
            <w:r w:rsidRPr="00BB3640">
              <w:t>98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erum creatinine ≥ 0.5 mg/ dL (44.2 μmol/L) or ≥ 25% above baseline at 48 h after exposure to contrast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hex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odixan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so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L normal saline (0.9%) commenced in the catheterization laborator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Patients were also encouraged to drink fluids (≥8 glasses of ~200ml) over 12 h pre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00 mg orally twice daily, starting the day before the procedure and continuing for 2 doses post-proced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8.00±35.20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736±0.42 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00 mg orally twice daily, starting the day before the procedure and continuing for 2 doses post-proced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1.11±43.95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736±0.17 mg/dL</w:t>
            </w:r>
          </w:p>
        </w:tc>
      </w:tr>
      <w:tr w:rsidR="00005072" w:rsidRPr="00BB3640" w:rsidTr="00113C39">
        <w:trPr>
          <w:cantSplit/>
          <w:trHeight w:val="3848"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Angoulvan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9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BbmdvdWx2YW50PC9BdXRob3I+PFllYXI+MjAwOTwvWWVh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BbmdvdWx2YW50PC9BdXRob3I+PFllYXI+MjAwOTwvWWVh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23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Patients 18-80 years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Elective coronary angiography ± Percutaneous transluminal coronary angioplasty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AND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3. Baseline S. Creat. &lt; 140µmol/L (1.58 mg/dL)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NYHA Class IV congestive heart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Pregna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Significant valvular heart diseas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Non-ischaemic dilated cardiomyopath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Active cancer or any life-threatening disease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 ± PCI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jc w:val="center"/>
              <w:rPr>
                <w:rFonts w:eastAsia="Times New Roman"/>
              </w:rPr>
            </w:pPr>
            <w:r w:rsidRPr="00BB3640">
              <w:t>213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erum creatinine &gt; 25% 3 days after contrast exposur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Hexabrix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s per intervention protocol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.V Hydration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000mL of 0.9% saline infusion, started at the beginning of the procedure and continued for the next 24 hours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31.4±7.8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6.7±1.7 µmol/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Received no additional hydration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42.7±8.6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5.6±1.5 µmol/L</w:t>
            </w:r>
          </w:p>
        </w:tc>
      </w:tr>
      <w:tr w:rsidR="00005072" w:rsidRPr="00BB3640" w:rsidTr="00113C39">
        <w:trPr>
          <w:cantSplit/>
          <w:trHeight w:val="2005"/>
        </w:trPr>
        <w:tc>
          <w:tcPr>
            <w:tcW w:w="918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Arabmomeni 2015</w: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begin"/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&lt;EndNote&gt;&lt;Cite&gt;&lt;Author&gt;Arabmomeni&lt;/Author&gt;&lt;Year&gt;2015&lt;/Year&gt;&lt;RecNum&gt;188&lt;/RecNum&gt;&lt;DisplayText&gt;(188)&lt;/DisplayText&gt;&lt;record&gt;&lt;rec-number&gt;188&lt;/rec-number&gt;&lt;foreign-keys&gt;&lt;key app="EN" db-id="dder2drw7edva7ett01p5zxu90x9x2pfx9tr" timestamp="1528961040"&gt;188&lt;/key&gt;&lt;/foreign-keys&gt;&lt;ref-type name="Journal Article"&gt;17&lt;/ref-type&gt;&lt;contributors&gt;&lt;authors&gt;&lt;author&gt;Arabmomeni, M.&lt;/author&gt;&lt;author&gt;Najafian, J.&lt;/author&gt;&lt;author&gt;Abdar Esfahani, M.&lt;/author&gt;&lt;author&gt;Samadi, M.&lt;/author&gt;&lt;author&gt;Mirbagher, L.&lt;/author&gt;&lt;/authors&gt;&lt;/contributors&gt;&lt;auth-address&gt;Cardiologist, Department of Cardiology, School of Medicine, Isfahan University of Medical Sciences, Isfahan, Iran.&amp;#xD;Isfahan Cardiovascular Research Center, Isfahan Cardiovascular Research Institute, Isfahan University of Medical Sciences, Isfahan, Iran.&amp;#xD;Associate Professor, Cardiologist, Advanced (3D) Echocardiologist, Isfahan University of Medical Sciences, Isfahan, Iran.&amp;#xD;Medical Students&amp;apos; Research Center, School of Medicine, Isfahan University of Medical Sciences, Isfahan, Iran.&lt;/auth-address&gt;&lt;titles&gt;&lt;title&gt;Comparison between theophylline, N-acetylcysteine, and theophylline plus N-acetylcysteine for the prevention of contrast-induced nephropathy&lt;/title&gt;&lt;secondary-title&gt;ARYA Atheroscler&lt;/secondary-title&gt;&lt;/titles&gt;&lt;periodical&gt;&lt;full-title&gt;ARYA Atheroscler&lt;/full-title&gt;&lt;/periodical&gt;&lt;pages&gt;43-9&lt;/pages&gt;&lt;volume&gt;11&lt;/volume&gt;&lt;number&gt;1&lt;/number&gt;&lt;keywords&gt;&lt;keyword&gt;Acetylcysteine&lt;/keyword&gt;&lt;keyword&gt;Acute Kidney Injury&lt;/keyword&gt;&lt;keyword&gt;Contrast Media&lt;/keyword&gt;&lt;keyword&gt;Coronary Angiography&lt;/keyword&gt;&lt;keyword&gt;Theophylline&lt;/keyword&gt;&lt;/keywords&gt;&lt;dates&gt;&lt;year&gt;2015&lt;/year&gt;&lt;pub-dates&gt;&lt;date&gt;Jan&lt;/date&gt;&lt;/pub-dates&gt;&lt;/dates&gt;&lt;isbn&gt;1735-3955 (Print)&amp;#xD;1735-3955 (Linking)&lt;/isbn&gt;&lt;accession-num&gt;26089930&lt;/accession-num&gt;&lt;urls&gt;&lt;related-urls&gt;&lt;url&gt;https://www.ncbi.nlm.nih.gov/pubmed/26089930&lt;/url&gt;&lt;url&gt;https://www.ncbi.nlm.nih.gov/pmc/articles/PMC4460352/pdf/ARYA-11-043.pdf&lt;/url&gt;&lt;/related-urls&gt;&lt;/urls&gt;&lt;custom2&gt;PMC4460352&lt;/custom2&gt;&lt;/record&gt;&lt;/Cite&gt;&lt;/EndNote&gt;</w:instrTex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separate"/>
            </w:r>
            <w:r>
              <w:rPr>
                <w:rFonts w:asciiTheme="minorHAnsi" w:hAnsiTheme="minorHAnsi" w:cstheme="minorHAnsi"/>
                <w:noProof/>
                <w:sz w:val="18"/>
                <w:szCs w:val="18"/>
              </w:rPr>
              <w:t>(188)</w: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end"/>
            </w:r>
          </w:p>
        </w:tc>
        <w:tc>
          <w:tcPr>
            <w:tcW w:w="3069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lusion Criteria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t>Patients with at least moderate risk for CIN as defined by the Mehran risk score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Exclusion Criteria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t>1. unstable angina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t>2. Myocardial infarction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t>3. Cardiac arrhythmia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t>4. Acute or chronic renal failure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t>5. I.V contrast media in the past month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t>6. Using theophylline or NAC in the past month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t>7. Known hypersensitivity to Trial Drugs</w:t>
            </w:r>
          </w:p>
        </w:tc>
        <w:tc>
          <w:tcPr>
            <w:tcW w:w="1166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Coronary angiography with or without angioplasty 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jc w:val="center"/>
              <w:rPr>
                <w:rFonts w:eastAsia="Times New Roman"/>
              </w:rPr>
            </w:pPr>
            <w:r w:rsidRPr="00BB3640">
              <w:t>75</w:t>
            </w:r>
          </w:p>
        </w:tc>
        <w:tc>
          <w:tcPr>
            <w:tcW w:w="1135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t>increase in creatinine of ≥ 0.5 mg/dl or ≥ 25% from the baseline</w:t>
            </w:r>
          </w:p>
        </w:tc>
        <w:tc>
          <w:tcPr>
            <w:tcW w:w="1038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t>Iodixanol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Low-Osm</w:t>
            </w:r>
          </w:p>
        </w:tc>
        <w:tc>
          <w:tcPr>
            <w:tcW w:w="1166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t>0.9% sodium chloride (1 ml/kg/h) for 24 h, started 12 h before operation. Patients with left-ventricular ejection fraction of less than 40% or New York Heart Association functional class of III-IV were hydrated at rate of 0.5 ml/kg/h</w:t>
            </w:r>
          </w:p>
        </w:tc>
        <w:tc>
          <w:tcPr>
            <w:tcW w:w="1130" w:type="dxa"/>
            <w:gridSpan w:val="2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t>Theophylline</w:t>
            </w:r>
          </w:p>
        </w:tc>
        <w:tc>
          <w:tcPr>
            <w:tcW w:w="1060" w:type="dxa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t>200 mg slow-release theophylline tablet plus placebo</w:t>
            </w:r>
          </w:p>
        </w:tc>
        <w:tc>
          <w:tcPr>
            <w:tcW w:w="851" w:type="dxa"/>
            <w:gridSpan w:val="2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+SD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t>124.0 ± 115.2</w:t>
            </w:r>
          </w:p>
        </w:tc>
        <w:tc>
          <w:tcPr>
            <w:tcW w:w="1475" w:type="dxa"/>
            <w:gridSpan w:val="3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. Creat.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+SD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t>1.14 ± 0.40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0" w:type="dxa"/>
            <w:gridSpan w:val="2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NAC </w:t>
            </w:r>
          </w:p>
        </w:tc>
        <w:tc>
          <w:tcPr>
            <w:tcW w:w="1060" w:type="dxa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600 mg tablet plus placebo </w:t>
            </w:r>
          </w:p>
        </w:tc>
        <w:tc>
          <w:tcPr>
            <w:tcW w:w="851" w:type="dxa"/>
            <w:gridSpan w:val="2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+SD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t>155.6 ± 114.9</w:t>
            </w:r>
          </w:p>
        </w:tc>
        <w:tc>
          <w:tcPr>
            <w:tcW w:w="1475" w:type="dxa"/>
            <w:gridSpan w:val="3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. Creat.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+SD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t>1.08 ± 0.22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0" w:type="dxa"/>
            <w:gridSpan w:val="2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t xml:space="preserve">Theophylline plus NAc (this group were excluded from this analysis) </w:t>
            </w:r>
          </w:p>
        </w:tc>
        <w:tc>
          <w:tcPr>
            <w:tcW w:w="1060" w:type="dxa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Both tablets 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t>All groups receive tablets twice daily, from 24 h before to 48 h after administration of contrast material</w:t>
            </w:r>
          </w:p>
        </w:tc>
        <w:tc>
          <w:tcPr>
            <w:tcW w:w="851" w:type="dxa"/>
            <w:gridSpan w:val="2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+SD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t>128.9 ± 89.4</w:t>
            </w:r>
          </w:p>
        </w:tc>
        <w:tc>
          <w:tcPr>
            <w:tcW w:w="1475" w:type="dxa"/>
            <w:gridSpan w:val="3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. Creat.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+SD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t>1.08 ± 0.22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Aslanger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2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Bc2xhbmdlcjwvQXV0aG9yPjxZZWFyPjIwMTI8L1llYXI+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Bc2xhbmdlcjwvQXV0aG9yPjxZZWFyPjIwMTI8L1llYXI+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24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Patients with STEMI undergoing primary angiography within 12 h of symptoms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&gt; 30 years old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Known allergies to NAC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Undergoing chronic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No written informed consent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rimary Angioplasty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57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&gt; 25% 3 days after contrast exposur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xaglat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sotonic saline hydration (0.9%) for 12 h at 1 ml/kg/h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.V. 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200mg bolus during the procedure and 1200mg orally, twice daily for 48h post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93±57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0.9±0.3 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tra-renal NAC 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**This group is excluded from our analysis**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00mg bolus into both renal arteries before and after the procedure, as well as 1200mg of NAC orally twice daily for 48h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0.89±0.4 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2ml bolus of IV saline during procedure and oral doses twice daily  for 48h post 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4±67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0.86±0.3 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Baker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3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CYWtlcjwvQXV0aG9yPjxZZWFyPjIwMDM8L1llYXI+PFJl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CYWtlcjwvQXV0aG9yPjxZZWFyPjIwMDM8L1llYXI+PFJl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25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Patients with stable renal dysfunction (S. Creat. &gt; 1.36mg/dL OR creatinine clearance &lt;50ml/min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cute Renal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End stage renal failure on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Patients who received a NSAID (except Aspirin 75-150 mg) within 24h of proced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Systolic blood pressure &lt;90mmHg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Hemodynamically significant valvular heart diseas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Signs of Cardiac failure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 Coronary Angiograph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PCI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90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 25% 2-4 days after contrast administration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dixan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so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Free oral fluids were commenced immediately post-procedure in all patients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.V. 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50 mg/kg in 500 ml saline (0.9%) over 30 min immediately before contrast exposure followed by 50 mg/kg in 500 ml saline (0.9%) over the subsequent 4 hours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38±155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85±0.59 mg/dL</w:t>
            </w:r>
          </w:p>
        </w:tc>
      </w:tr>
      <w:tr w:rsidR="00005072" w:rsidRPr="00BB3640" w:rsidTr="00113C39">
        <w:trPr>
          <w:cantSplit/>
          <w:trHeight w:val="1944"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 (IV Fluids)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ormal Saline at 1 ml/kg/h for 12 h pre- and post-procedure.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22±162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75±0.41 mg/dL</w:t>
            </w:r>
          </w:p>
        </w:tc>
      </w:tr>
      <w:tr w:rsidR="00005072" w:rsidRPr="00BB3640" w:rsidTr="00113C39">
        <w:trPr>
          <w:cantSplit/>
          <w:trHeight w:val="3422"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Balderramo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4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/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&lt;EndNote&gt;&lt;Cite&gt;&lt;Author&gt;Balderramo&lt;/Author&gt;&lt;Year&gt;2004&lt;/Year&gt;&lt;RecNum&gt;24&lt;/RecNum&gt;&lt;DisplayText&gt;(26)&lt;/DisplayText&gt;&lt;record&gt;&lt;rec-number&gt;24&lt;/rec-number&gt;&lt;foreign-keys&gt;&lt;key app="EN" db-id="dder2drw7edva7ett01p5zxu90x9x2pfx9tr" timestamp="1528961036"&gt;24&lt;/key&gt;&lt;/foreign-keys&gt;&lt;ref-type name="Journal Article"&gt;17&lt;/ref-type&gt;&lt;contributors&gt;&lt;authors&gt;&lt;author&gt;Balderramo, D. C.&lt;/author&gt;&lt;author&gt;Verdu, M. B.&lt;/author&gt;&lt;author&gt;Ramacciotti, C. F.&lt;/author&gt;&lt;author&gt;Cremona, L. S.&lt;/author&gt;&lt;author&gt;Lemos, P. A.&lt;/author&gt;&lt;author&gt;Orias, M.&lt;/author&gt;&lt;author&gt;Eduardo, M., Jr.&lt;/author&gt;&lt;/authors&gt;&lt;/contributors&gt;&lt;auth-address&gt;Internal Medicine Department, Hospital Privado, Centro Medico de Cordoba, Cordoba, Argentina.&lt;/auth-address&gt;&lt;titles&gt;&lt;title&gt;Renoprotective effect of high periprocedural doses of oral N-acetylcysteine in patients scheduled to undergo a same-day angiography&lt;/title&gt;&lt;secondary-title&gt;Rev Fac Cien Med Univ Nac Cordoba&lt;/secondary-title&gt;&lt;/titles&gt;&lt;periodical&gt;&lt;full-title&gt;Rev Fac Cien Med Univ Nac Cordoba&lt;/full-title&gt;&lt;/periodical&gt;&lt;pages&gt;13-9&lt;/pages&gt;&lt;volume&gt;61&lt;/volume&gt;&lt;number&gt;2&lt;/number&gt;&lt;edition&gt;2005/10/11&lt;/edition&gt;&lt;keywords&gt;&lt;keyword&gt;Acetylcysteine/administration &amp;amp; dosage/ therapeutic use&lt;/keyword&gt;&lt;keyword&gt;Administration, Oral&lt;/keyword&gt;&lt;keyword&gt;Aged&lt;/keyword&gt;&lt;keyword&gt;Angiography&lt;/keyword&gt;&lt;keyword&gt;Antioxidants/administration &amp;amp; dosage/ therapeutic use&lt;/keyword&gt;&lt;keyword&gt;Contrast Media/ adverse effects&lt;/keyword&gt;&lt;keyword&gt;Double-Blind Method&lt;/keyword&gt;&lt;keyword&gt;Female&lt;/keyword&gt;&lt;keyword&gt;Humans&lt;/keyword&gt;&lt;keyword&gt;Kidney Failure, Chronic/chemically induced/ prevention &amp;amp; control&lt;/keyword&gt;&lt;keyword&gt;Male&lt;/keyword&gt;&lt;keyword&gt;Prospective Studies&lt;/keyword&gt;&lt;/keywords&gt;&lt;dates&gt;&lt;year&gt;2004&lt;/year&gt;&lt;/dates&gt;&lt;isbn&gt;0014-6722 (Print)&amp;#xD;0014-6722 (Linking)&lt;/isbn&gt;&lt;accession-num&gt;16211988&lt;/accession-num&gt;&lt;urls&gt;&lt;/urls&gt;&lt;remote-database-provider&gt;NLM&lt;/remote-database-provider&gt;&lt;language&gt;eng&lt;/language&gt;&lt;/record&gt;&lt;/Cite&gt;&lt;/EndNote&gt;</w:instrTex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26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Patients with chronic renal impairment (stable S. Creat. &gt; 1.5mg/dL OR eGFR &lt;50ml/min)) undergoing a same day angiograph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Exclusion Criter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Haemodynamic instabilit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Congestive Heart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Pregna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Lacta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Severe Asthm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Contrast media use within preceding 10 days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.Peripheral angiography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4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&gt;0.5mg/dL 48 hours after the procedur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Amidotrizate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oxitalamat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opamid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ohexol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ll patients receive 0.9% normal saline at 4ml/kg/hr for 3 hours prior to, and 2ml/kg/hr for 6 hours after radiocontrast exposure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200mg orally with 125ml of orange juice 3 hours before and 3 hours after catheterization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58±60.5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46±0.46mg/dL</w:t>
            </w:r>
          </w:p>
        </w:tc>
      </w:tr>
      <w:tr w:rsidR="00005072" w:rsidRPr="00BB3640" w:rsidTr="00113C39">
        <w:trPr>
          <w:cantSplit/>
          <w:trHeight w:val="2960"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25ml of orange juice 3 hours before and 3 hours after catheterization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55.5±108.1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42±0.37mg/dL</w:t>
            </w:r>
          </w:p>
        </w:tc>
      </w:tr>
      <w:tr w:rsidR="00005072" w:rsidRPr="00BB3640" w:rsidTr="00113C39">
        <w:trPr>
          <w:cantSplit/>
          <w:trHeight w:val="2147"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Baskur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9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CYXNrdXJ0PC9BdXRob3I+PFllYXI+MjAwOTwvWWVhcj48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CYXNrdXJ0PC9BdXRob3I+PFllYXI+MjAwOTwvWWVhcj48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27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Patients with moderate CKD (eGFR 30-60 mL/min) undergoing coronary angiography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Exclusion Criteria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cute coronary syndrom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Cardiogenic shock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Chronic haemo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Overt congestive heart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Exposure to radiocontrast medium within preceding 14 day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Emergent procedure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Patients with eGFR &lt; 30 or ≥60 mL/mi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Age &lt; 21 yea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Known allergy to NAC, theophylline or contrast agent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. Contraindications to theophyllin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. Medication shown exerting pharmacokinetic interaction with theophylline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57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&gt;0.5mg/dL 48 hours after the procedur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vers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sotonic saline 1 mL/kg/h for 12 hours before and after contrast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00 mg orally twice daily day preceding and day of angiograph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5.61±35.2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39±0.24mg/dL</w:t>
            </w:r>
          </w:p>
        </w:tc>
      </w:tr>
      <w:tr w:rsidR="00005072" w:rsidRPr="00BB3640" w:rsidTr="00113C39">
        <w:trPr>
          <w:cantSplit/>
          <w:trHeight w:val="878"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4516" w:type="dxa"/>
            <w:gridSpan w:val="8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+ Theophylline Group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This Group is not included in this analysis</w:t>
            </w:r>
          </w:p>
        </w:tc>
      </w:tr>
      <w:tr w:rsidR="00005072" w:rsidRPr="00BB3640" w:rsidTr="00113C39">
        <w:trPr>
          <w:cantSplit/>
          <w:trHeight w:val="3541"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.V Hydration onl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3.54±37.7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30±0.20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Berwanger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3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CZXJ3YW5nZXI8L0F1dGhvcj48WWVhcj4yMDEzPC9ZZWFy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CZXJ3YW5nZXI8L0F1dGhvcj48WWVhcj4yMDEzPC9ZZWFy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28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Diabetes Mellitu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Exclusion Criter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STEMI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Pregna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Breastfeeding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Females aged &lt;45 years not using contraception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 Angiograph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Percutaneous intervention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421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&gt;0.5mg/dL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High-Os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so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9% saline, 1 mL/kg/hr 6-12 hours pre- to 6-12 hours post-angiography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200 mg orally every 12 hou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• 2 doses pre- and 2 doses post- 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(IQR): 100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(70-130)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1±0.5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200 mg orally every 12 hou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• 2 doses pre- and 2 doses post- 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(IQR): 100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(70-130)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1±0.6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Bidra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5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/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&lt;EndNote&gt;&lt;Cite&gt;&lt;Author&gt;Bidram&lt;/Author&gt;&lt;Year&gt;2015&lt;/Year&gt;&lt;RecNum&gt;27&lt;/RecNum&gt;&lt;DisplayText&gt;(29)&lt;/DisplayText&gt;&lt;record&gt;&lt;rec-number&gt;27&lt;/rec-number&gt;&lt;foreign-keys&gt;&lt;key app="EN" db-id="dder2drw7edva7ett01p5zxu90x9x2pfx9tr" timestamp="1528961036"&gt;27&lt;/key&gt;&lt;/foreign-keys&gt;&lt;ref-type name="Journal Article"&gt;17&lt;/ref-type&gt;&lt;contributors&gt;&lt;authors&gt;&lt;author&gt;Bidram, P.&lt;/author&gt;&lt;author&gt;Roghani, F.&lt;/author&gt;&lt;author&gt;Sanei, H.&lt;/author&gt;&lt;author&gt;Hedayati, Z.&lt;/author&gt;&lt;author&gt;Golabchi, A.&lt;/author&gt;&lt;author&gt;Mousavi, M.&lt;/author&gt;&lt;author&gt;Hajiannejad, A.&lt;/author&gt;&lt;author&gt;Pourheidar, B.&lt;/author&gt;&lt;author&gt;Badalabadi, M. M.&lt;/author&gt;&lt;author&gt;Gharaati, M.&lt;/author&gt;&lt;author&gt;Akhbari, M.&lt;/author&gt;&lt;author&gt;Salesi, A.&lt;/author&gt;&lt;/authors&gt;&lt;/contributors&gt;&lt;auth-address&gt;Department of Cardiology, Shaheed Beheshti Hospital, Kashan University of Medical Sciences, Kashan, Iran.&amp;#xD;Department of Nephrology, Isfahan University of Medical Sciences, Isfahan, Iran.&amp;#xD;Interventional Electrophysiology, Shaheed Beheshti Hospital, Kashan University of Medical Sciences, Kashan, Iran.&amp;#xD;Isfahan University of Medical Sciences, Isfahan, Iran.&amp;#xD;Department of Statistics, Allameh Tabatabai University, Tehran, Iran.&lt;/auth-address&gt;&lt;titles&gt;&lt;title&gt;Atorvastatin and prevention of contrast induced nephropathy following coronary angiography&lt;/title&gt;&lt;secondary-title&gt;J Res Med Sci&lt;/secondary-title&gt;&lt;/titles&gt;&lt;periodical&gt;&lt;full-title&gt;J Res Med Sci&lt;/full-title&gt;&lt;/periodical&gt;&lt;pages&gt;1-6&lt;/pages&gt;&lt;volume&gt;20&lt;/volume&gt;&lt;number&gt;1&lt;/number&gt;&lt;edition&gt;2015/03/15&lt;/edition&gt;&lt;keywords&gt;&lt;keyword&gt;Angiography&lt;/keyword&gt;&lt;keyword&gt;atorvastatin&lt;/keyword&gt;&lt;keyword&gt;contrast induced nephropathy&lt;/keyword&gt;&lt;keyword&gt;prevention&lt;/keyword&gt;&lt;/keywords&gt;&lt;dates&gt;&lt;year&gt;2015&lt;/year&gt;&lt;pub-dates&gt;&lt;date&gt;Jan&lt;/date&gt;&lt;/pub-dates&gt;&lt;/dates&gt;&lt;isbn&gt;1735-1995 (Print)&amp;#xD;1735-1995 (Linking)&lt;/isbn&gt;&lt;accession-num&gt;25767514&lt;/accession-num&gt;&lt;urls&gt;&lt;/urls&gt;&lt;custom2&gt;PMC4354054&lt;/custom2&gt;&lt;remote-database-provider&gt;NLM&lt;/remote-database-provider&gt;&lt;language&gt;eng&lt;/language&gt;&lt;/record&gt;&lt;/Cite&gt;&lt;/EndNote&gt;</w:instrTex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29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Chronic stable angin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Exclusion Criter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Pregna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Diabetes mellitu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Renal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Single kidne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Cardiogenic shock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Unstable angin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M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Hypersensitivity to statin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Previous intravascular contrast injection within month of admission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PCI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03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erum creatinine &gt; 0.5mg/dL 48 hours after the proced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ncrease in  S. Creat. of &gt;0.5 mg/dl or &gt;25% from baselin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so-Os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odixanol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 ml/kg/h of isotonic saline solution 12 h pre- and post-contrast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torvastatin (patients previously on statins excluded from analysis)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80mg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0-40cc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18±0.02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0-40cc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14±0.02mg/dL</w:t>
            </w:r>
          </w:p>
        </w:tc>
      </w:tr>
      <w:tr w:rsidR="00005072" w:rsidRPr="00BB3640" w:rsidTr="00113C39">
        <w:trPr>
          <w:cantSplit/>
          <w:trHeight w:val="2997"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Bilas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2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CaWxhc3k8L0F1dGhvcj48WWVhcj4yMDEyPC9ZZWFyPjxS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CaWxhc3k8L0F1dGhvcj48WWVhcj4yMDEyPC9ZZWFyPjxS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30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Stable S. Creat.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Moderate risk for CI-AKI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3. Elective intervention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serum creatinine and at least moderate risk for CI-AKI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Patients with unstable S. Creat.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Recent i.v. administration of Contrast within month of procedure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Shock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End-stage renal diseas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Haemo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Hypersensitivity to NAC or theophyllin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Serious cardiac arrhythmia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Seizure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Acute renal failure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 Coronary Angiograph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PCI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6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Elevation of the S. Creat. by ≥0.5mg/dL or ≥25% within 3 days of contrast injection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pamid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a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9% sodium chloride (1 mL/kg/hr for 24 hours beginning 12 hours before the procedure.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All patients received NAC 600 mg twice daily, on the day before and the day of 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Theophylline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00 mg in 100 mL sodium chloride (0.9%) I.V 30 minutes before Contrast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6.33±59.44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54±0.73mg/dL</w:t>
            </w:r>
          </w:p>
        </w:tc>
      </w:tr>
      <w:tr w:rsidR="00005072" w:rsidRPr="00BB3640" w:rsidTr="00113C39">
        <w:trPr>
          <w:cantSplit/>
          <w:trHeight w:val="4392"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00 mL sodium chloride (0.9%) 30 minutes before the procedure.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7.17 ± 63.13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34±0.66mg/dL</w:t>
            </w:r>
          </w:p>
        </w:tc>
      </w:tr>
      <w:tr w:rsidR="00005072" w:rsidRPr="00BB3640" w:rsidTr="00113C39">
        <w:trPr>
          <w:cantSplit/>
          <w:trHeight w:val="3281"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Boscher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7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/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&lt;EndNote&gt;&lt;Cite&gt;&lt;Author&gt;Boscheri&lt;/Author&gt;&lt;Year&gt;2007&lt;/Year&gt;&lt;RecNum&gt;29&lt;/RecNum&gt;&lt;DisplayText&gt;(31)&lt;/DisplayText&gt;&lt;record&gt;&lt;rec-number&gt;29&lt;/rec-number&gt;&lt;foreign-keys&gt;&lt;key app="EN" db-id="dder2drw7edva7ett01p5zxu90x9x2pfx9tr" timestamp="1528961036"&gt;29&lt;/key&gt;&lt;/foreign-keys&gt;&lt;ref-type name="Journal Article"&gt;17&lt;/ref-type&gt;&lt;contributors&gt;&lt;authors&gt;&lt;author&gt;Boscheri, A.&lt;/author&gt;&lt;author&gt;Weinbrenner, C.&lt;/author&gt;&lt;author&gt;Botzek, B.&lt;/author&gt;&lt;author&gt;Reynen, K.&lt;/author&gt;&lt;author&gt;Kuhlisch, E.&lt;/author&gt;&lt;author&gt;Strasser, R. H.&lt;/author&gt;&lt;/authors&gt;&lt;/contributors&gt;&lt;auth-address&gt;Department of Internal Medicine and Cardiology, University of Technology, Dresden, Germany. Aboscheri@aol.com&lt;/auth-address&gt;&lt;titles&gt;&lt;title&gt;Failure of ascorbic acid to prevent contrast-media induced nephropathy in patients with renal dysfunction&lt;/title&gt;&lt;secondary-title&gt;Clin Nephrol&lt;/secondary-title&gt;&lt;/titles&gt;&lt;periodical&gt;&lt;full-title&gt;Clin Nephrol&lt;/full-title&gt;&lt;/periodical&gt;&lt;pages&gt;279-86&lt;/pages&gt;&lt;volume&gt;68&lt;/volume&gt;&lt;number&gt;5&lt;/number&gt;&lt;edition&gt;2007/11/30&lt;/edition&gt;&lt;keywords&gt;&lt;keyword&gt;Aged&lt;/keyword&gt;&lt;keyword&gt;Ascorbic Acid/ pharmacology&lt;/keyword&gt;&lt;keyword&gt;Contrast Media/ adverse effects&lt;/keyword&gt;&lt;keyword&gt;Creatinine/blood&lt;/keyword&gt;&lt;keyword&gt;Demography&lt;/keyword&gt;&lt;keyword&gt;Female&lt;/keyword&gt;&lt;keyword&gt;Humans&lt;/keyword&gt;&lt;keyword&gt;Incidence&lt;/keyword&gt;&lt;keyword&gt;Kidney Diseases/epidemiology/etiology/ physiopathology/ prevention &amp;amp; control&lt;/keyword&gt;&lt;keyword&gt;Kidney Function Tests&lt;/keyword&gt;&lt;keyword&gt;Male&lt;/keyword&gt;&lt;keyword&gt;Treatment Failure&lt;/keyword&gt;&lt;/keywords&gt;&lt;dates&gt;&lt;year&gt;2007&lt;/year&gt;&lt;pub-dates&gt;&lt;date&gt;Nov&lt;/date&gt;&lt;/pub-dates&gt;&lt;/dates&gt;&lt;isbn&gt;0301-0430 (Print)&amp;#xD;0301-0430 (Linking)&lt;/isbn&gt;&lt;accession-num&gt;18044259&lt;/accession-num&gt;&lt;urls&gt;&lt;/urls&gt;&lt;remote-database-provider&gt;NLM&lt;/remote-database-provider&gt;&lt;language&gt;eng&lt;/language&gt;&lt;/record&gt;&lt;/Cite&gt;&lt;/EndNote&gt;</w:instrTex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31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Chronic renal failure and stable S. Creat. &gt; 120 µmol/l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Exclusion Criter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MI within 3 month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Cardiogenic Shock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Use of Vasopresso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Ejection Fraction &lt; 25%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5. Acute renal failure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Current peritoneal dialysis or haemo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Pregna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Exposure to contrast dye or medication with NAC up to 72 hours prior to study entry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 Coronary Angiograph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PCI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51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≥ 25% Absolute rise of the S. Creat. day 2 compared to baselin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dixan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so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500 ml of normal saline 2 hours prior to procedure. 500 ml during the procedure and for 6 hours after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scorbic acid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 g ascorbic acid orally 20 minutes prior to contrast expos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9±46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75±0.4mg/dL</w:t>
            </w:r>
          </w:p>
        </w:tc>
      </w:tr>
      <w:tr w:rsidR="00005072" w:rsidRPr="00BB3640" w:rsidTr="00113C39">
        <w:trPr>
          <w:cantSplit/>
          <w:trHeight w:val="3398"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 g placebo orally 20 minutes prior to contrast expos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2±67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73±0.4mg/dL</w:t>
            </w:r>
          </w:p>
        </w:tc>
      </w:tr>
      <w:tr w:rsidR="00005072" w:rsidRPr="00BB3640" w:rsidTr="00113C39">
        <w:trPr>
          <w:cantSplit/>
          <w:trHeight w:val="3139"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Boucek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3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Cb3VjZWs8L0F1dGhvcj48WWVhcj4yMDEzPC9ZZWFyPjxS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Cb3VjZWs8L0F1dGhvcj48WWVhcj4yMDEzPC9ZZWFyPjxS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32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&gt;18 Years old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Diabetic patients with impaired renal func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(Serum creatinine ≥100 mmol/L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Use of low-osmolar contrast media.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End-stage renal diseas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Chronic dialysis treatmen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Kidney transplan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Pre-planned dialysis following the contrast-involving proced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Emergency procedure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Acute kidney injur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(serum creatinine increase ≥50 mmol/L during the previou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4-h period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Volume overload with left ventricular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Uncontrolled hypertension (systolic BP ≥ 180 or diastolic BP ≥ 110 mmHg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Hemodynamic instability (systolic BP &lt;90 and diastolic BP &lt;50 mmHg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. Contrast use in the previous 48-h period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. Multiple myelom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. Pregna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3. Breastfeeding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4. Pre-planned use of any other measure for CI-AKI prevention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 Elective procedure with use of low-osmolar contrast media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32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 ≥ 25% and/or ≥ 44 mmol/L within 2 days after contrast administration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Both groups receive infusion solutions 1 hour pre-procedure at 3 mL/kg/h to maximum 330mL; and for 6 hours after at 1mL/kg/h to maximum of 660 mL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HCO3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54 m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of 8.4% NaHCO3 add to 846 mL of 5% glucos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5±47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70±84 mmol/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 (IV Fluids)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54 mL of 5.85% NaCl added to 846 mL of 5%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Glucose.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4±32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60±74 mmol/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Brar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8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CcmFyPC9BdXRob3I+PFllYXI+MjAwODwvWWVhcj48UmVj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CcmFyPC9BdXRob3I+PFllYXI+MjAwODwvWWVhcj48UmVj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33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Age ≥ 18 years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Estimated GFR ≤60 mL/min/1.73 m2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One or more of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a. Diabetes Mellitu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b. congestive heart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c. hypertens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d. Age &gt; 75 yea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Inability to obtain consen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Receipt of NaHco3 infusion prior to randomiza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Emergency cardiac catheteriza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Intra-aortic balloon counter-pulsa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Exposure to radiographic contrast media within the preceding 2 day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Allergy to contrast med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Acutely decompensated CHF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Severe valvular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Abnormalit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. Single functioning kidne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. History of kidney or heart transplanta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. Change in eGFR ≥ 7.5% per day or cumulative change ≥ 15% in preceeding 2 or more days.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79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≥25% or ≥0.5-mg/dL increase in S. Creat.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xila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s per intervention protocol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HCO3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 mL/kg for 1 hour before coronary angiography, decreased to 1.5 mL/kg/hr during the procedure and for 4 hours after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(IQR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6 (80-214)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S. Creat. (IQR),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49 (0.36) 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 mL/kg for 1 hour before coronary angiography, decreased to 1.5 mL/kg/hr during the procedure and for 4 hours after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(IQR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37 (89-247)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S. Creat. (IQR),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49 (0.36) 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Briguor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2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CcmlndW9yaTwvQXV0aG9yPjxZZWFyPjIwMDI8L1llYXI+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CcmlndW9yaTwvQXV0aG9yPjxZZWFyPjIwMDI8L1llYXI+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36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Chronic renal impairment (S. Creat. &gt;1.2 mg/dl and/or eGFR &lt;70 ml/min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Elective proced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None specified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 Coronary Angiography ± Angioplast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Peripheral Angiography ± Angioplasty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99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 Increase of ≥25% in S. Creat. 48 hours after the proced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OR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Need for dialysis post contrast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promid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45% saline I.V. at 1ml/kg/hour for 12hours pre- and 12 hours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00 mg orally every 12 hou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• before and on day of administration, total of 2 days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94±127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52±0.43 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.V fluid only 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±144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54±0.36 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Briguor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4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CcmlndW9yaTwvQXV0aG9yPjxZZWFyPjIwMDQ8L1llYXI+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CcmlndW9yaTwvQXV0aG9yPjxZZWFyPjIwMDQ8L1llYXI+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35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Elective patients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Chronic renal impairment (S. Creat. ≥1.5 mg/dl and/or creatinine clearance &lt;60 ml/min)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Stable S. Creat.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None specified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 Coronary Angiography ± Angioplast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Peripheral Angiography ± Angioplasty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09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 Increase in S. Creat. by ≥0.5mg/dL 48 hours after the proced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OR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Need for dialysis post contrast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dixan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so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45% saline I.V. at 1ml/kg/hour (or 0.5ml/kg/hour in patients with LVEF&lt;40%) for 12hours pre- and 12 hours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200 mg orally every 12 hou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• before and on day of administration, total of 2 days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60±82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S. Creat. (IQR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72 (1.55-1.90) 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Fenoldopam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fusion started at least 1 h pre-procedure at 0.10 µg/kg/min, continued during and for 12 h post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68±104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S. Creat. (IQR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75 (1.62-2.01) mg/dL</w:t>
            </w:r>
          </w:p>
        </w:tc>
      </w:tr>
      <w:tr w:rsidR="00005072" w:rsidRPr="00BB3640" w:rsidTr="00113C39">
        <w:trPr>
          <w:cantSplit/>
          <w:trHeight w:val="6258"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Briguor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7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CcmlndW9yaTwvQXV0aG9yPjxZZWFyPjIwMDc8L1llYXI+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CcmlndW9yaTwvQXV0aG9yPjxZZWFyPjIwMDc8L1llYXI+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34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Patients ≥18 yea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Chronic kidney disease (stable S. Creat. ≥2.0 mg/dL and/or estimated glomerular filtration rate &lt;40 mL/min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S. Creat. ≥8 mg/d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History of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Multiple myelom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Pulmonary oedem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Acute M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Recent exposure to radiographic contrast within 2 days of the stud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Pregna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Administration of theophylline, dopamine, mannitol, or fenoldopam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 Coronary Angiograph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Peripheral Angiography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38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of ≥25% in S. Creat. 48 hours after the procedur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dixan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so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ll patients received NAC orally at a dose of 1200 mg twice daily on the day before and the day of administration of the contrast agent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vertAlign w:val="superscript"/>
                <w:lang w:eastAsia="en-IE"/>
              </w:rPr>
              <w:t>rd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 Group with mixed treatments excluded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sotonic saline (0.90%) I.V at a rate of 1 mL/kg/hr (0.5 mL/kg for patients with LVEF&lt;40%) for 12 hours before and 12 hours after administration of the contrast agent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79±102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S. Creat. (IQR),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95 (1.69-2.26) mg/dL</w:t>
            </w:r>
          </w:p>
        </w:tc>
      </w:tr>
      <w:tr w:rsidR="00005072" w:rsidRPr="00BB3640" w:rsidTr="00113C39">
        <w:trPr>
          <w:cantSplit/>
          <w:trHeight w:val="5974"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HCO3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54 mEq/L NaHCO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vertAlign w:val="subscript"/>
                <w:lang w:eastAsia="en-IE"/>
              </w:rPr>
              <w:t xml:space="preserve">3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 dextrose and H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vertAlign w:val="subscript"/>
                <w:lang w:eastAsia="en-IE"/>
              </w:rPr>
              <w:t>2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O bolus 3ml/kg/h for 1 hour immediately before contrast; then infusion at 1 mL/kg/h during contrast exposure and for 6 hours after the procedure.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69±92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S. Creat. (IQR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04 (1.86-2.36) mg/dL</w:t>
            </w:r>
          </w:p>
        </w:tc>
      </w:tr>
      <w:tr w:rsidR="00005072" w:rsidRPr="00BB3640" w:rsidTr="00113C39">
        <w:trPr>
          <w:cantSplit/>
          <w:trHeight w:val="2714"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Brueck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3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CcnVlY2s8L0F1dGhvcj48WWVhcj4yMDEzPC9ZZWFyPjxS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CcnVlY2s8L0F1dGhvcj48WWVhcj4yMDEzPC9ZZWFyPjxS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37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Chronic Renal Impairment (S. Creat. ≥1.3 mg/dL)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Elective proced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Variability of ≥0.3mg/dL in S. Creat. measurements in 7 days pre-proced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Exposure to contrast agents or nephrotoxic medication within week of procedure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Renal transplant recipient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4. Patients with Plasmocytoma, Oxalosis, Nephrolithiasis or Hyperthyroidism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5. Inadequate time for study measurements pre-procedure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study procedure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Previously known sensitivity to NAC or ascorbic acid.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7. Pregnancy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Breast feeding wome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Child-bearing females not using contraception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ardiac Catheterization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22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 Increase in S. Creat. by ≥0.5mg/dL (≥44.2 µmol/L) with 72 hours of procedur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Ultravis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9% sodium chloride (1 mL/kg/hr for 12 hours pre- and 12 hours post-procedure.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.V. 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00 mg in 250 ml saline (0.9%) over 30 min 24 hours and one hour before contrast expos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(IQR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0 (80-160)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S. Creat. (IQR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5 (1.3-1.8) mg/dL</w:t>
            </w:r>
          </w:p>
        </w:tc>
      </w:tr>
      <w:tr w:rsidR="00005072" w:rsidRPr="00BB3640" w:rsidTr="00113C39">
        <w:trPr>
          <w:cantSplit/>
          <w:trHeight w:val="2681"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scorbic acid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500mg in 250 ml saline (0.9%) over 30 min 24 hours and one hour before contrast expos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(IQR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5 (90-150)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S. Creat. (IQR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5 (1.3-1.7) 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 (IV Fluids)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s per fluid protocol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(IQR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0 (80-150)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S. Creat. (IQR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5 (1.3-1.7) 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Burn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0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/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&lt;EndNote&gt;&lt;Cite&gt;&lt;Author&gt;Burns&lt;/Author&gt;&lt;Year&gt;2010&lt;/Year&gt;&lt;RecNum&gt;36&lt;/RecNum&gt;&lt;DisplayText&gt;(38)&lt;/DisplayText&gt;&lt;record&gt;&lt;rec-number&gt;36&lt;/rec-number&gt;&lt;foreign-keys&gt;&lt;key app="EN" db-id="dder2drw7edva7ett01p5zxu90x9x2pfx9tr" timestamp="1528961036"&gt;36&lt;/key&gt;&lt;/foreign-keys&gt;&lt;ref-type name="Journal Article"&gt;17&lt;/ref-type&gt;&lt;contributors&gt;&lt;authors&gt;&lt;author&gt;Burns, K. E.&lt;/author&gt;&lt;author&gt;Priestap, F.&lt;/author&gt;&lt;author&gt;Martin, C.&lt;/author&gt;&lt;/authors&gt;&lt;/contributors&gt;&lt;titles&gt;&lt;title&gt;N-acetylcysteine in critically ill patients undergoing contrast-enhanced computed tomography: a randomized trial&lt;/title&gt;&lt;secondary-title&gt;Clin Nephrol&lt;/secondary-title&gt;&lt;/titles&gt;&lt;periodical&gt;&lt;full-title&gt;Clin Nephrol&lt;/full-title&gt;&lt;/periodical&gt;&lt;pages&gt;323-6&lt;/pages&gt;&lt;volume&gt;74&lt;/volume&gt;&lt;number&gt;4&lt;/number&gt;&lt;edition&gt;2010/09/30&lt;/edition&gt;&lt;keywords&gt;&lt;keyword&gt;Acetylcysteine/ pharmacology&lt;/keyword&gt;&lt;keyword&gt;Contrast Media/ adverse effects&lt;/keyword&gt;&lt;keyword&gt;Creatinine/blood&lt;/keyword&gt;&lt;keyword&gt;Critical Illness&lt;/keyword&gt;&lt;keyword&gt;Humans&lt;/keyword&gt;&lt;keyword&gt;Kidney Diseases/chemically induced/ prevention &amp;amp; control&lt;/keyword&gt;&lt;keyword&gt;Radiographic Image Enhancement&lt;/keyword&gt;&lt;keyword&gt;Tomography, X-Ray Computed&lt;/keyword&gt;&lt;/keywords&gt;&lt;dates&gt;&lt;year&gt;2010&lt;/year&gt;&lt;pub-dates&gt;&lt;date&gt;Oct&lt;/date&gt;&lt;/pub-dates&gt;&lt;/dates&gt;&lt;isbn&gt;0301-0430 (Print)&amp;#xD;0301-0430 (Linking)&lt;/isbn&gt;&lt;accession-num&gt;20875388&lt;/accession-num&gt;&lt;urls&gt;&lt;/urls&gt;&lt;remote-database-provider&gt;NLM&lt;/remote-database-provider&gt;&lt;language&gt;eng&lt;/language&gt;&lt;/record&gt;&lt;/Cite&gt;&lt;/EndNote&gt;</w:instrTex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38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Critically ill adult patient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≥ 18 years of ag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Undergoing contrast-enhanced CT of any orga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Patient considered at risk of CI-AK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 CK &gt; 5,000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Myoglobinur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Known hypersensitivity to contrast dye or NAC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Serious illness with low likelihood of survival within 48-hours or poor progno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Pregna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Cardiogenic shock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Known or suspected nephritic, nephrotic or pulmonary-renal syndrome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Post-renal aetiology of renal impairmen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Previous renal transplan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. Known solitary kidne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. Serum creatinine &gt; 200 µmol/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. Recent exposure to radiographic contrast within 14 days of randomization.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ast Enhanced CT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46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 Increase in S. Creat. by &gt; 50 µmol/L from the time of randomization up to day 5 following contrast exposur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ot specified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ormal saline 12 hours pre- and 12 hours post CT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.V. 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5 g in 100 ml D5W before CT, 2.5 g in 50 ml D5W at 6 and 12 hours post-CT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ot specified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2±40.9 mmol/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5 g in 100 ml D5W before CT, 2.5 g in 50 ml D5W at 6 and 12 hours post-CT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ot specified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8.1±26.3 mmol/L</w:t>
            </w:r>
          </w:p>
        </w:tc>
      </w:tr>
      <w:tr w:rsidR="00005072" w:rsidRPr="00BB3640" w:rsidTr="00113C39">
        <w:trPr>
          <w:cantSplit/>
          <w:trHeight w:val="3848"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Carbonel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7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DYXJib25lbGw8L0F1dGhvcj48WWVhcj4yMDA3PC9ZZWFy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DYXJib25lbGw8L0F1dGhvcj48WWVhcj4yMDA3PC9ZZWFy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39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lusion Criter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Patients with ACS syndrom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Normal renal function (Stable S. Creat. &lt;1.4 mg/dl (123.76 μmol/l) or a creatinine clearance &gt;60 ml/min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Hemodynamic instability (Systolic B.P. &lt;90 mm Hg)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Known allergy to NAC or contrast agen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Untreated gastrointestinal bleeding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Current or previous treatment with theophylline, Mannitol or nephrotoxic drugs.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 Coronary Angiography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38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at 48 h post-contrast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promid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s per intervention protocol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.V. 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00 mg in 50 ml saline (0.9%) over 30 min twice daily for total of 4 doses, starting at least 6 hours pre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93±11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0.94±0.16 mg/dL</w:t>
            </w:r>
          </w:p>
        </w:tc>
      </w:tr>
      <w:tr w:rsidR="00005072" w:rsidRPr="00BB3640" w:rsidTr="00113C39">
        <w:trPr>
          <w:cantSplit/>
          <w:trHeight w:val="2258"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 (IV Fluids)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50 mL of 0.9% saline solution for 30 minutes twice daily for a total of 4 doses.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83±10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0.96±0.17 mg/dL</w:t>
            </w:r>
          </w:p>
        </w:tc>
      </w:tr>
      <w:tr w:rsidR="00005072" w:rsidRPr="00BB3640" w:rsidTr="00113C39">
        <w:trPr>
          <w:cantSplit/>
          <w:trHeight w:val="3564"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Carbonel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0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/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&lt;EndNote&gt;&lt;Cite&gt;&lt;Author&gt;Carbonell&lt;/Author&gt;&lt;Year&gt;2010&lt;/Year&gt;&lt;RecNum&gt;38&lt;/RecNum&gt;&lt;DisplayText&gt;(40)&lt;/DisplayText&gt;&lt;record&gt;&lt;rec-number&gt;38&lt;/rec-number&gt;&lt;foreign-keys&gt;&lt;key app="EN" db-id="dder2drw7edva7ett01p5zxu90x9x2pfx9tr" timestamp="1528961036"&gt;38&lt;/key&gt;&lt;/foreign-keys&gt;&lt;ref-type name="Journal Article"&gt;17&lt;/ref-type&gt;&lt;contributors&gt;&lt;authors&gt;&lt;author&gt;Carbonell, N.&lt;/author&gt;&lt;author&gt;Sanjuan, R.&lt;/author&gt;&lt;author&gt;Blasco, M.&lt;/author&gt;&lt;author&gt;Jorda, A.&lt;/author&gt;&lt;author&gt;Miguel, A.&lt;/author&gt;&lt;/authors&gt;&lt;/contributors&gt;&lt;auth-address&gt;Unidad Coronaria y de Medicina Intensiva, Hospital Clinico Universitario, Valencia, Spain. edurnecarbonell@yahoo.es&lt;/auth-address&gt;&lt;titles&gt;&lt;title&gt;N-acetylcysteine: short-term clinical benefits after coronary angiography in high-risk renal patients&lt;/title&gt;&lt;secondary-title&gt;Rev Esp Cardiol&lt;/secondary-title&gt;&lt;/titles&gt;&lt;periodical&gt;&lt;full-title&gt;Rev Esp Cardiol&lt;/full-title&gt;&lt;/periodical&gt;&lt;pages&gt;12-9&lt;/pages&gt;&lt;volume&gt;63&lt;/volume&gt;&lt;number&gt;1&lt;/number&gt;&lt;edition&gt;2010/01/22&lt;/edition&gt;&lt;keywords&gt;&lt;keyword&gt;Acetylcysteine/ therapeutic use&lt;/keyword&gt;&lt;keyword&gt;Aged&lt;/keyword&gt;&lt;keyword&gt;Contrast Media/ adverse effects&lt;/keyword&gt;&lt;keyword&gt;Coronary Angiography&lt;/keyword&gt;&lt;keyword&gt;Double-Blind Method&lt;/keyword&gt;&lt;keyword&gt;Female&lt;/keyword&gt;&lt;keyword&gt;Humans&lt;/keyword&gt;&lt;keyword&gt;Kidney Diseases/ chemically induced/ prevention &amp;amp; control&lt;/keyword&gt;&lt;keyword&gt;Kidney Failure, Chronic/complications&lt;/keyword&gt;&lt;keyword&gt;Male&lt;/keyword&gt;&lt;keyword&gt;Prospective Studies&lt;/keyword&gt;&lt;keyword&gt;Risk Factors&lt;/keyword&gt;&lt;keyword&gt;Time Factors&lt;/keyword&gt;&lt;/keywords&gt;&lt;dates&gt;&lt;year&gt;2010&lt;/year&gt;&lt;pub-dates&gt;&lt;date&gt;Jan&lt;/date&gt;&lt;/pub-dates&gt;&lt;/dates&gt;&lt;isbn&gt;1579-2242 (Electronic)&amp;#xD;0300-8932 (Linking)&lt;/isbn&gt;&lt;accession-num&gt;20089221&lt;/accession-num&gt;&lt;urls&gt;&lt;/urls&gt;&lt;remote-database-provider&gt;NLM&lt;/remote-database-provider&gt;&lt;language&gt;eng&lt;/language&gt;&lt;/record&gt;&lt;/Cite&gt;&lt;/EndNote&gt;</w:instrTex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40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Patients with chronic kidney disease (S. Creat. ≥1.4 mg/dL (123.76 µmol/L)9 Or &lt;60 mL/min creatinine clearance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Hemodynamic instability (Systolic B.P. &lt;90 mm Hg)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Known allergy to NAC or contrast agen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Untreated gastrointestinal bleeding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Current or previous treatment with theophylline, Mannitol or nephrotoxic drugs.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 Coronary Angiography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93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at 48 h post-contrast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promid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s per intervention protocol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.V. 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00 mg in 50 ml saline (0.9%) over 30 min twice daily for total of 4 doses, starting at least 6 hours pre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34.79±13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01±0.77 mg/dL</w:t>
            </w:r>
          </w:p>
        </w:tc>
      </w:tr>
      <w:tr w:rsidR="00005072" w:rsidRPr="00BB3640" w:rsidTr="00113C39">
        <w:trPr>
          <w:cantSplit/>
          <w:trHeight w:val="2820"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 (IV Fluids)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50 mL of 0.9% saline solution for 30 minutes twice daily for a total of 4 doses.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84.66±21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87±0.7 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Castin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0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DYXN0aW5pPC9BdXRob3I+PFllYXI+MjAxMDwvWWVhcj48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DYXN0aW5pPC9BdXRob3I+PFllYXI+MjAxMDwvWWVhcj48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 w:rsidRPr="00BB3640"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4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Patients aged 18 years or older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Stable S. Creat. ≥1.2mg/d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S. Creat.  &gt;4mg/d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History of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Multiple myelom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Pulmonary oedem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Cardiogenic shock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Acute M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7. Emergency catheterization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Exposure to contrast media within 7 days of the stud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Allergy to iodinate contrast media or NAC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. Previous enrolment in the same or other protocol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. Pregna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. Administration of theophylline, mannitol, dopamine, dobutamine, nonsteroidal anti-inflammatory drugs, or fenoldopam.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 Coronar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Angiography ± PCI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17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CI-AKI1: ≥25% increase in S. Creat. over baseline at any of 3 predefined time-points.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(24 hours, 48 hours and 5 days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CI-AKI2: Absolute increase of ≥0.5mg/dL in S. Creat at the same time-points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NB 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CI-AKI1 used for this analysis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dixan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so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s per intervention protocol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mL/kg/hr for 12 hours pre- and 12 hours post-contrast expos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96.4±127.7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59±0.38 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HCO3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54 mEq/L at 3mL/kg/hr for one 1 hour immediately pre-contrast injection, then 1mL/kg/hr during contrast exposure and for 6 hours post-procedure.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79.2±125.1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59±0.38 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noWrap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 and IV NaC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Excluded from analysis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10.5±140.6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57±0.38 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Che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8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DaGVuPC9BdXRob3I+PFllYXI+MjAwODwvWWVhcj48UmVj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DaGVuPC9BdXRob3I+PFllYXI+MjAwODwvWWVhcj48UmVj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41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Myocardial ischem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Patients divided according to S. Creat.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&lt;1.5mg/dL: Normal ar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&gt;1.5mg/dL: Abnormal arm before further randomization.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Normal and abnormal arms are considered separatel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Coronary anatomy not suitable for PC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Emergency CABG required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Patients on peritoneal or haemo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Acute M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5. No written formal consent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Patients with normal coronary arteries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PCI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185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bsolute increase in S. Creat of 0.5mg/dl at 48 h post-procedur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so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s per intervention protocol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hydration*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*Abnormal group received 1200mg NAC 12hours pre-procedure and again post procedure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Both arms: 0.45% saline I.V at 1ml/kg/h starting 12h pre-procedure</w:t>
            </w:r>
          </w:p>
        </w:tc>
        <w:tc>
          <w:tcPr>
            <w:tcW w:w="993" w:type="dxa"/>
            <w:gridSpan w:val="3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Normal Arm: 285±107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Abnormal Arm: 298±125</w:t>
            </w:r>
          </w:p>
        </w:tc>
        <w:tc>
          <w:tcPr>
            <w:tcW w:w="1333" w:type="dxa"/>
            <w:gridSpan w:val="2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Normal Arm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3±0.3 mg/d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Abnormal Arm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5±0.1 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 (no hydration) *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*Abnormal group received 1200mg NAC 12hours pre-procedure and again post procedure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 Group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Normal Arm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No hydra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Abnormal Arm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No Hydration</w:t>
            </w:r>
          </w:p>
        </w:tc>
        <w:tc>
          <w:tcPr>
            <w:tcW w:w="993" w:type="dxa"/>
            <w:gridSpan w:val="3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333" w:type="dxa"/>
            <w:gridSpan w:val="2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</w:tr>
      <w:tr w:rsidR="00005072" w:rsidRPr="00BB3640" w:rsidTr="00113C39">
        <w:trPr>
          <w:cantSplit/>
          <w:trHeight w:val="3848"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Cho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0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DaG88L0F1dGhvcj48WWVhcj4yMDEwPC9ZZWFyPjxSZWNO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DaG88L0F1dGhvcj48WWVhcj4yMDEwPC9ZZWFyPjxSZWNO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42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Chronic kidney disease 2. 18 yea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3. Stable S. Creat. of 1.1 mg/dL or estimated creatinine clearance &lt;60mL/min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Diagnostic, elective Cardiac angiograph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Multiple myelom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Myeloproliferative diseas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Current decompensated heart failure or significant change in NYHA symptom Clas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Current M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Symptomatic hypokalaem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Uncontrolled hypertension (SBP &gt;200mmHg or DBP &gt;100mmHg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Exposure to radiocontrast within 7 days of enrolmen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9. Emergency catheterization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. Allergy to contras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. Pregna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. Administration of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dopamine, mannitol, fenoldapam or NAC during the stud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3. Exacerbation of COPD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14. S. HCO3&gt;28mEq/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5. S. Sodium &lt;133 mEq/L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1.Coronary Angiography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79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at 72 h post-contrast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sovers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s per intervention protocol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54 mEq/L at 3mL/kg/hr for one 1 hour immediately pre-contrast injection, then 1mL/kg/hr for 6 hours post-procedure.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38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HCO3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54 mEq/L at 3mL/kg/hr for one 1 hour immediately pre-contrast injection, then 1mL/kg/hr for 6 hours post-procedure.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38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Oral Hydration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500 mL of water to be started 4 hours prior to contrast exposure and stopped 2 hours prior to procedure and 600 mL of water post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38mg/dL</w:t>
            </w:r>
          </w:p>
        </w:tc>
      </w:tr>
      <w:tr w:rsidR="00005072" w:rsidRPr="00BB3640" w:rsidTr="00113C39">
        <w:trPr>
          <w:cantSplit/>
          <w:trHeight w:val="2675"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HCO3 and Oral Hydration</w:t>
            </w:r>
          </w:p>
        </w:tc>
        <w:tc>
          <w:tcPr>
            <w:tcW w:w="3428" w:type="dxa"/>
            <w:gridSpan w:val="7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Excluded from analysis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Cicek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3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/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&lt;EndNote&gt;&lt;Cite&gt;&lt;Author&gt;Cicek&lt;/Author&gt;&lt;Year&gt;2013&lt;/Year&gt;&lt;RecNum&gt;41&lt;/RecNum&gt;&lt;DisplayText&gt;(43)&lt;/DisplayText&gt;&lt;record&gt;&lt;rec-number&gt;41&lt;/rec-number&gt;&lt;foreign-keys&gt;&lt;key app="EN" db-id="dder2drw7edva7ett01p5zxu90x9x2pfx9tr" timestamp="1528961036"&gt;41&lt;/key&gt;&lt;/foreign-keys&gt;&lt;ref-type name="Journal Article"&gt;17&lt;/ref-type&gt;&lt;contributors&gt;&lt;authors&gt;&lt;author&gt;Cicek, M.&lt;/author&gt;&lt;author&gt;Yildirir, A.&lt;/author&gt;&lt;author&gt;Okyay, K.&lt;/author&gt;&lt;author&gt;Yazici, A. C.&lt;/author&gt;&lt;author&gt;Aydinalp, A.&lt;/author&gt;&lt;author&gt;Kanyilmaz, S.&lt;/author&gt;&lt;author&gt;Muderrisoglu, H.&lt;/author&gt;&lt;/authors&gt;&lt;/contributors&gt;&lt;auth-address&gt;Department of Cardiology, Baskent University Medical School, Ankara Education and Research Hospital, Ankara, Turkey.&lt;/auth-address&gt;&lt;titles&gt;&lt;title&gt;Use of alpha-lipoic acid in prevention of contrast-induced nephropathy in diabetic patients&lt;/title&gt;&lt;secondary-title&gt;Ren Fail&lt;/secondary-title&gt;&lt;/titles&gt;&lt;periodical&gt;&lt;full-title&gt;Ren Fail&lt;/full-title&gt;&lt;/periodical&gt;&lt;pages&gt;748-53&lt;/pages&gt;&lt;volume&gt;35&lt;/volume&gt;&lt;number&gt;5&lt;/number&gt;&lt;edition&gt;2013/05/09&lt;/edition&gt;&lt;keywords&gt;&lt;keyword&gt;Adult&lt;/keyword&gt;&lt;keyword&gt;Aged&lt;/keyword&gt;&lt;keyword&gt;Aged, 80 and over&lt;/keyword&gt;&lt;keyword&gt;Antioxidants/ therapeutic use&lt;/keyword&gt;&lt;keyword&gt;Contrast Media/ adverse effects&lt;/keyword&gt;&lt;keyword&gt;Coronary Angiography&lt;/keyword&gt;&lt;keyword&gt;Diabetes Complications/ chemically induced/prevention &amp;amp; control&lt;/keyword&gt;&lt;keyword&gt;Female&lt;/keyword&gt;&lt;keyword&gt;Humans&lt;/keyword&gt;&lt;keyword&gt;Kidney Diseases/ chemically induced/prevention &amp;amp; control&lt;/keyword&gt;&lt;keyword&gt;Male&lt;/keyword&gt;&lt;keyword&gt;Middle Aged&lt;/keyword&gt;&lt;keyword&gt;Prospective Studies&lt;/keyword&gt;&lt;keyword&gt;Thioctic Acid/ therapeutic use&lt;/keyword&gt;&lt;/keywords&gt;&lt;dates&gt;&lt;year&gt;2013&lt;/year&gt;&lt;/dates&gt;&lt;isbn&gt;1525-6049 (Electronic)&amp;#xD;0886-022X (Linking)&lt;/isbn&gt;&lt;accession-num&gt;23650950&lt;/accession-num&gt;&lt;urls&gt;&lt;related-urls&gt;&lt;url&gt;http://informahealthcare.com/doi/pdfplus/10.3109/0886022X.2013.790298&lt;/url&gt;&lt;/related-urls&gt;&lt;/urls&gt;&lt;electronic-resource-num&gt;10.3109/0886022x.2013.790298&lt;/electronic-resource-num&gt;&lt;remote-database-provider&gt;NLM&lt;/remote-database-provider&gt;&lt;language&gt;eng&lt;/language&gt;&lt;/record&gt;&lt;/Cite&gt;&lt;/EndNote&gt;</w:instrTex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43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lusion Criter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Diabetic patient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Elective coronary angiograph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S. Creat. &gt;1.5 mg/d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Known maligna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Liver diseas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Allergy to contrast med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Use of any nephrotoxic agent within 48 h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Exposure to contrast agent within 7 day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Unstable angin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Hemodynamically unstable patient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Patients requiring PCI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84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at 48 h post-contrast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hex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aline infusion at 1 mL/kg/h from 3 h before procedure continued for 24 h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lpha-Lipoic Acid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00 mg Thioctacid in 3 doses before meal;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0 min pre- and at 24 and 48-hour post-Angiograph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(IQR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5 (50-100)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0.86±0.18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il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(IQR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0 (60-120)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0.89±0.18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yl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6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Db3lsZTwvQXV0aG9yPjxZZWFyPjIwMDY8L1llYXI+PFJl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Db3lsZTwvQXV0aG9yPjxZZWFyPjIwMDY8L1llYXI+PFJl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44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Age &gt;18 years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Diabetes Mellitu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Emergency procedure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Inability to complete hydration protoc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History of Contrast Nephropathy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41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above baseline at 48 h post-contrast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ixed: Selection and volume of contrast at the discretion of the operator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Oral hydration with 1litre of clear fluids over 10 hours before angiography.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V hydration from start of procedure with 0.45% saline at 300ml/hour for 6 hours.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00 mg orally every 12 hou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• 2 doses before and 2 days after administration of contrast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8±61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16±0.38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o intervention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8±65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10±0.44mg/dL</w:t>
            </w:r>
          </w:p>
        </w:tc>
      </w:tr>
      <w:tr w:rsidR="00005072" w:rsidRPr="00BB3640" w:rsidTr="00113C39">
        <w:trPr>
          <w:cantSplit/>
          <w:trHeight w:val="3989"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Durha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2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EdXJoYW08L0F1dGhvcj48WWVhcj4yMDAyPC9ZZWFyPjxS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EdXJoYW08L0F1dGhvcj48WWVhcj4yMDAyPC9ZZWFyPjxS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45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S. Creat. ≥1.7 mg/d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&lt; 18 yea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Renal disease with reversible componen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Unwilling or unable to provide informed consen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Inadequate time to perform the study procedure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Evidence of active athero-embolic diseas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Known allergy to NAC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Severe asthm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Breast feeding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Severe peptic ulcer diseas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. Respiratory depress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. &gt;15% variability in S. Creat. over three days prior to angiograph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. Women of child bearing not using contraception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 Coronar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Angiography ± PCI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98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hex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45% saline at 1ml/kg/hr for 12 hours pre-contrast, continuing for 12 hours post-procedure</w:t>
            </w:r>
          </w:p>
        </w:tc>
        <w:tc>
          <w:tcPr>
            <w:tcW w:w="1088" w:type="dxa"/>
            <w:shd w:val="clear" w:color="auto" w:fill="auto"/>
            <w:noWrap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200 mg orally 1 hour pre- and 3 hours post-contrast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7.4±35.9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2±0.4mg/dL</w:t>
            </w:r>
          </w:p>
        </w:tc>
      </w:tr>
      <w:tr w:rsidR="00005072" w:rsidRPr="00BB3640" w:rsidTr="00113C39">
        <w:trPr>
          <w:cantSplit/>
          <w:trHeight w:val="2827"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noWrap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200 mg orally 1 hour pre- and 3 hours post-contrast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3±0.5mg/dL</w:t>
            </w:r>
          </w:p>
        </w:tc>
      </w:tr>
      <w:tr w:rsidR="00005072" w:rsidRPr="00BB3640" w:rsidTr="00113C39">
        <w:trPr>
          <w:cantSplit/>
          <w:trHeight w:val="2714"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Duss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6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EdXNzb2w8L0F1dGhvcj48WWVhcj4yMDA2PC9ZZWFyPjxS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EdXNzb2w8L0F1dGhvcj48WWVhcj4yMDA2PC9ZZWFyPjxS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46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lusion Criter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Chronic renal failure (creatinine clearance 15-60 ml/min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Radiological procedures necessitating a contrast medium injection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&lt; 18-yea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Women of child-bearing age not on contracep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Breast-feeding wome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LVEF&lt;30%,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Uncontrolled hypertension (BP &gt;180/110mmHg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Obvious extracellular over-hydra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Respiratory depress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Known prior intolerance to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theophylline or furosemid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Previous exposure to contrast media in the 14 days before randomiza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. No informed consent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ntrast Enhanced Imaging procedure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58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above baseline at 48 h post-contrast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Low-Os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Contrast mediu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9% NaCl 15ml/kg/hr I.V. for 6h pre-procedure.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th Group use oral Nacl only excluded from this analysis</w:t>
            </w:r>
          </w:p>
        </w:tc>
        <w:tc>
          <w:tcPr>
            <w:tcW w:w="1088" w:type="dxa"/>
            <w:shd w:val="clear" w:color="auto" w:fill="auto"/>
            <w:noWrap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Furosemide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mg/kg intravenously just after the 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9±42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±81 mmol/L</w:t>
            </w:r>
          </w:p>
        </w:tc>
      </w:tr>
      <w:tr w:rsidR="00005072" w:rsidRPr="00BB3640" w:rsidTr="00113C39">
        <w:trPr>
          <w:cantSplit/>
          <w:trHeight w:val="2256"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noWrap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Theophylline</w:t>
            </w:r>
          </w:p>
        </w:tc>
        <w:tc>
          <w:tcPr>
            <w:tcW w:w="1102" w:type="dxa"/>
            <w:gridSpan w:val="2"/>
            <w:shd w:val="clear" w:color="auto" w:fill="auto"/>
            <w:noWrap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5mg/kg one hour before the 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33±70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14±113 mmol/L</w:t>
            </w:r>
          </w:p>
        </w:tc>
      </w:tr>
      <w:tr w:rsidR="00005072" w:rsidRPr="00BB3640" w:rsidTr="00113C39">
        <w:trPr>
          <w:cantSplit/>
          <w:trHeight w:val="1126"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il extra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5±57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8±84 mmol/L</w:t>
            </w:r>
          </w:p>
        </w:tc>
      </w:tr>
      <w:tr w:rsidR="00005072" w:rsidRPr="00BB3640" w:rsidTr="00113C39">
        <w:trPr>
          <w:cantSplit/>
          <w:trHeight w:val="2997"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Dvorsak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3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Edm9yc2FrPC9BdXRob3I+PFllYXI+MjAxMzwvWWVhcj48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Edm9yc2FrPC9BdXRob3I+PFllYXI+MjAxMzwvWWVhcj48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47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Chronic Renal Impairment with stable S. Creat. &gt;107 mmol/L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 Regular vitamin C-containing medica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Acute renal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End-stage renal diseas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Radiocontrast procedure in the last 3month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Cardiogenic shock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Acute MI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 Coronar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Angiography ± PCI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86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&gt;25% increase in S. Creat or &gt;25% increase in S. Cystatin C fro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baseline, 3-4 days post-procedur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pamid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so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ormal saline 50–100 mL/h for 2 h pre- and for at least 6 h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scorbic acid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g orally pre-procedure and 2g orally post-procedure and again the next morning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44.6±86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39.4±24 mmol/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g orally pre-procedure and 2g orally post-procedure and again the next morning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33.3±30.9 mmol/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Efrat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3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FZnJhdGk8L0F1dGhvcj48WWVhcj4yMDAzPC9ZZWFyPjxS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FZnJhdGk8L0F1dGhvcj48WWVhcj4yMDAzPC9ZZWFyPjxS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48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S. Creat &gt; 106µmol/L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Elective coronary angiograph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cute renal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Acute M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Non-compensated CHF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Hemodynamic instabilit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Known sensitivity to contrast media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51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of ≥25% in S. Creat. 96 hours after the procedur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Ultravis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45% saline at 1ml/kg/hr for 12 hours pre-contrast, continuing for 12 hours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ucomyst 20% solution diluted in 30ml of regular Coca-Cola, as 1 g orally twice daily 24 hours pre- and 24 hours post-angiograph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42±25.3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35.25±6.19 mmol/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Regular Coca Cola alone orally twice daily 24 hours pre- and 24 hours post-angiograph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38±33.7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31.7±6.19 mmol/L</w:t>
            </w:r>
          </w:p>
        </w:tc>
      </w:tr>
      <w:tr w:rsidR="00005072" w:rsidRPr="00BB3640" w:rsidTr="00113C39">
        <w:trPr>
          <w:cantSplit/>
          <w:trHeight w:val="3990"/>
        </w:trPr>
        <w:tc>
          <w:tcPr>
            <w:tcW w:w="918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Er, F. 2012</w:t>
            </w:r>
          </w:p>
        </w:tc>
        <w:tc>
          <w:tcPr>
            <w:tcW w:w="3069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t>1.&gt; 18 years of age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t>2. Presented with stable angina Pectoris with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t xml:space="preserve">4. Renal function test revealed impaired renal function (elevated serum creatinine of &gt; 1.4 mg/dL or reduced eGFR &lt;60 </w:t>
            </w:r>
            <w:r w:rsidRPr="00BB3640">
              <w:rPr>
                <w:rFonts w:asciiTheme="minorHAnsi" w:hAnsiTheme="minorHAnsi" w:cstheme="minorHAnsi"/>
                <w:bCs/>
                <w:sz w:val="18"/>
                <w:szCs w:val="18"/>
                <w:shd w:val="clear" w:color="auto" w:fill="F2F2F2"/>
              </w:rPr>
              <w:t>mL/min/1.73 m</w:t>
            </w:r>
            <w:r w:rsidRPr="00BB3640">
              <w:rPr>
                <w:rFonts w:asciiTheme="minorHAnsi" w:hAnsiTheme="minorHAnsi" w:cstheme="minorHAnsi"/>
                <w:bCs/>
                <w:sz w:val="18"/>
                <w:szCs w:val="18"/>
                <w:shd w:val="clear" w:color="auto" w:fill="F2F2F2"/>
                <w:vertAlign w:val="superscript"/>
              </w:rPr>
              <w:t>2</w: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t>,)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Exclusion Criteria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t>Patients who do not meet inclusion criteria</w:t>
            </w:r>
          </w:p>
        </w:tc>
        <w:tc>
          <w:tcPr>
            <w:tcW w:w="1166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t>1.Coronary Angiography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t>126</w:t>
            </w:r>
          </w:p>
        </w:tc>
        <w:tc>
          <w:tcPr>
            <w:tcW w:w="1135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t>Increase in serum creatinine≥25% or≥ 0.5 mg/dL above baseline at 48 hours after contrast medium exposure</w:t>
            </w:r>
          </w:p>
        </w:tc>
        <w:tc>
          <w:tcPr>
            <w:tcW w:w="1038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t>Iohexol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t>Low-Osm</w:t>
            </w:r>
          </w:p>
        </w:tc>
        <w:tc>
          <w:tcPr>
            <w:tcW w:w="1166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RIPC</w:t>
            </w:r>
          </w:p>
        </w:tc>
        <w:tc>
          <w:tcPr>
            <w:tcW w:w="1102" w:type="dxa"/>
            <w:gridSpan w:val="2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t>Intermittent arm ischemia through 4 cycles of 5-minute inflation and 5-minute deflation of a blood pressure cuff started immediately before procedure.</w:t>
            </w:r>
          </w:p>
        </w:tc>
        <w:tc>
          <w:tcPr>
            <w:tcW w:w="993" w:type="dxa"/>
            <w:gridSpan w:val="3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t>124±44</w:t>
            </w:r>
          </w:p>
        </w:tc>
        <w:tc>
          <w:tcPr>
            <w:tcW w:w="1333" w:type="dxa"/>
            <w:gridSpan w:val="2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t>Mg/dl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t>1.63 (1.47–1.81)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t>Sham (RIPC))</w:t>
            </w:r>
          </w:p>
        </w:tc>
        <w:tc>
          <w:tcPr>
            <w:tcW w:w="993" w:type="dxa"/>
            <w:gridSpan w:val="3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t>103±41</w:t>
            </w:r>
          </w:p>
        </w:tc>
        <w:tc>
          <w:tcPr>
            <w:tcW w:w="1333" w:type="dxa"/>
            <w:gridSpan w:val="2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t>Mg/dl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t>1.62 (1.39–1.93)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Eric Chong 2015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DaG9uZzwvQXV0aG9yPjxZZWFyPjIwMTU8L1llYXI+PFJl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DaG9uZzwvQXV0aG9yPjxZZWFyPjIwMTU8L1llYXI+PFJl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90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lusion Criteria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dults &gt;21 years of age with a glomerular filtration rate (GFR) of 15-60mL/min/1.73m2 and who were able to receive pre-hydration for 12 h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Exclusion Criteria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 End-stage renal failure with GFR of &lt;15 mL/min/1.73 m2,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. Acute renal failure with a &gt;44 μmol/L increase in serum Cr levels in the previous 24 h,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. Pre-existing dialysis, pulmonary oedema or moderate to severe congestive heart failure (New York Heart Association III–IV).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4. Inability to withstand the fluid load and presence of haemodynamic compromise, uncontrolled hypertension (untreated systolic blood pressure &gt;160mmHg, or diastolic blood pressure &gt;100mmHg)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5. Emergency cardiac catheterisation 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. Exposure to contrast or study drugs within the last 48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7. Allergies to contrast or trial medications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8. Clinical conditions requiring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inuous fluid therapy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9. Potentially renal-toxic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Drugs within 48 h of cardiac catheterisation and throughout the study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1.Elective Cardiac catheterization 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31</w:t>
            </w:r>
          </w:p>
        </w:tc>
        <w:tc>
          <w:tcPr>
            <w:tcW w:w="1135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≥25% increase of serum Cr concentration or a ≥44 μmol/L (0.5mg/dL) increase in serum Cr within 48 h of cardiac catheterisation or PCI [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-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ee Groups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0" w:type="dxa"/>
            <w:gridSpan w:val="2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</w:t>
            </w:r>
          </w:p>
        </w:tc>
        <w:tc>
          <w:tcPr>
            <w:tcW w:w="1060" w:type="dxa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54mEq/L sustained sodium chloride regime (1 mL/kg/h 12 h before, during and 6 h after the procedure) with oral NAC at 1.2 g bid for 3 days</w:t>
            </w:r>
          </w:p>
        </w:tc>
        <w:tc>
          <w:tcPr>
            <w:tcW w:w="851" w:type="dxa"/>
            <w:gridSpan w:val="2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ast(ml) Mean(SD)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16 (83.5)</w:t>
            </w:r>
          </w:p>
        </w:tc>
        <w:tc>
          <w:tcPr>
            <w:tcW w:w="1475" w:type="dxa"/>
            <w:gridSpan w:val="3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. Creat.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(SD)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34.0 (35.5)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0" w:type="dxa"/>
            <w:gridSpan w:val="2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Hco3</w:t>
            </w:r>
          </w:p>
        </w:tc>
        <w:tc>
          <w:tcPr>
            <w:tcW w:w="1060" w:type="dxa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54 mEq/L abbreviated SOB regime at 3 mL/kg/h 1 h before the procedure, and 1mL/kg/h during and 6 h after the procedure</w:t>
            </w:r>
          </w:p>
        </w:tc>
        <w:tc>
          <w:tcPr>
            <w:tcW w:w="851" w:type="dxa"/>
            <w:gridSpan w:val="2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ast(ml) Mean(SD)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15 (85.4)</w:t>
            </w:r>
          </w:p>
        </w:tc>
        <w:tc>
          <w:tcPr>
            <w:tcW w:w="1475" w:type="dxa"/>
            <w:gridSpan w:val="3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. Creat.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(SD)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41.8 (44.8)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0" w:type="dxa"/>
            <w:gridSpan w:val="2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mbination (Excluded)</w:t>
            </w:r>
          </w:p>
        </w:tc>
        <w:tc>
          <w:tcPr>
            <w:tcW w:w="1060" w:type="dxa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mbination</w:t>
            </w:r>
          </w:p>
        </w:tc>
        <w:tc>
          <w:tcPr>
            <w:tcW w:w="851" w:type="dxa"/>
            <w:gridSpan w:val="2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ast(ml) Mean(SD)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16 (84.5)</w:t>
            </w:r>
          </w:p>
        </w:tc>
        <w:tc>
          <w:tcPr>
            <w:tcW w:w="1475" w:type="dxa"/>
            <w:gridSpan w:val="3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. Creat.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(SD)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38.7 (36.6)</w:t>
            </w:r>
          </w:p>
        </w:tc>
      </w:tr>
      <w:tr w:rsidR="00005072" w:rsidRPr="00BB3640" w:rsidTr="00113C39">
        <w:trPr>
          <w:cantSplit/>
          <w:trHeight w:val="3989"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Erle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999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FcmxleTwvQXV0aG9yPjxZZWFyPjE5OTk8L1llYXI+PFJl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FcmxleTwvQXV0aG9yPjxZZWFyPjE5OTk8L1llYXI+PFJl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50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Chronic renal insufficiency (S. Creat. &gt;1.5 mg/dl )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Receive ≥ 80 ml low-osmolality contrast media (Iopromide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Exclusion Criteria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llergy to contrast media or theophyllin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Pregna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Uncontrolled hypertens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Severe heart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Liver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Nephrotic syndrome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T Digital Subtraction Angiography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7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promid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ll patients received hydration with 2–2.5 ml fluid (either orally as mineral water or I.V with 0.45% saline) starting at least 24 h before and continued for 24 hours post-contrast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Theophylline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810 mg daily in divided doses, 270mg mané and 540mg tardé started 2 days before and continued until 3 days post-contrast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8±48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9±0.5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Divided doses, mané and tardé started 2 days before and continued until 3 days post-contrast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0±44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7±0.4mg/dL</w:t>
            </w:r>
          </w:p>
        </w:tc>
      </w:tr>
      <w:tr w:rsidR="00005072" w:rsidRPr="00BB3640" w:rsidTr="00113C39">
        <w:trPr>
          <w:cantSplit/>
          <w:trHeight w:val="3848"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Er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3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Fcm9sPC9BdXRob3I+PFllYXI+MjAxMzwvWWVhcj48UmVj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Fcm9sPC9BdXRob3I+PFllYXI+MjAxMzwvWWVhcj48UmVj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51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S. Creat &gt;1.1mg/d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cardiac catheteriza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cute myocardial infarction requiring PCI within 24h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Cardiogenic shock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Acute renal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Current or planned peritoneal or hemo-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Previous administration of contrast agents or anticipated re-administration of contrast agents within the following 4 days.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 / PCI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65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of ≥25% in S. Creat. 48-96 hours after the procedur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hex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mg /kg/h saline for 12 h pre- and post-contrast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llopurin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00mg orally 24 h before administration of contrast agent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1±25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S. Creat. (IQR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43(1.1-4.15) mg/dL</w:t>
            </w:r>
          </w:p>
        </w:tc>
      </w:tr>
      <w:tr w:rsidR="00005072" w:rsidRPr="00BB3640" w:rsidTr="00113C39">
        <w:trPr>
          <w:cantSplit/>
          <w:trHeight w:val="1407"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fluid onl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9±26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S. Creat. (IQR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48(1.1-2.96) mg/dL</w:t>
            </w:r>
          </w:p>
        </w:tc>
      </w:tr>
      <w:tr w:rsidR="00005072" w:rsidRPr="00BB3640" w:rsidTr="00113C39">
        <w:trPr>
          <w:cantSplit/>
          <w:trHeight w:val="2997"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Erturk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4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FcnR1cms8L0F1dGhvcj48WWVhcj4yMDE0PC9ZZWFyPjxS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FcnR1cms8L0F1dGhvcj48WWVhcj4yMDE0PC9ZZWFyPjxS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52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ge &gt; 21yea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eGFR &lt;60ml/min/1.732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Elective intra-arterial proced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Dialysis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eGFR &lt;15ml/min/1.732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Uncontrolled HT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Radiocontrast medium within 7 days of tria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Acute/chronic inflammatory diseas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NSAID or Metformin up to 2 days before proced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Pregna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Allergy to contrast or NAC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Patients receiving Fenoldopam, Mannitol, Dopamine and Theophylline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 Coronary Angiograph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PC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Peripheral intervention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25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&gt;25% increase in S. Creat or &gt;25% increase in S. Cystatin C fro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baseline, 48hours post-procedur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9% normal saline for 12 hours pre- and 12 hours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travenous 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400mg 1 hour pre-procedure and 4800mg 4-6 hours post-proced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**for this Analysis only I.V NAC included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2±67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eGFR 30-59ml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n=97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GFR 15-29ml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n=5</w:t>
            </w:r>
          </w:p>
        </w:tc>
      </w:tr>
      <w:tr w:rsidR="00005072" w:rsidRPr="00BB3640" w:rsidTr="00113C39">
        <w:trPr>
          <w:cantSplit/>
          <w:trHeight w:val="2118"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Oral 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200 mg orally every 12 hou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for 24 hours pre- and 48 hours post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7±89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eGFR 30-59ml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n=95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GFR 15-29ml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n=7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hydration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ormal saline onl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7±66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eGFR 30-59ml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n=92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GFR 15-29ml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n=11</w:t>
            </w:r>
          </w:p>
        </w:tc>
      </w:tr>
      <w:tr w:rsidR="00005072" w:rsidRPr="00BB3640" w:rsidTr="00113C39">
        <w:trPr>
          <w:cantSplit/>
          <w:trHeight w:val="3990"/>
        </w:trPr>
        <w:tc>
          <w:tcPr>
            <w:tcW w:w="918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Eshraghi 2017</w: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begin">
                <w:fldData xml:space="preserve">PEVuZE5vdGU+PENpdGU+PEF1dGhvcj5Fc2hyYWdoaTwvQXV0aG9yPjxZZWFyPjIwMTc8L1llYXI+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</w:fldData>
              </w:fldChar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</w:instrText>
            </w:r>
            <w:r>
              <w:rPr>
                <w:rFonts w:asciiTheme="minorHAnsi" w:hAnsiTheme="minorHAnsi" w:cstheme="minorHAnsi"/>
                <w:sz w:val="18"/>
                <w:szCs w:val="18"/>
              </w:rPr>
              <w:fldChar w:fldCharType="begin">
                <w:fldData xml:space="preserve">PEVuZE5vdGU+PENpdGU+PEF1dGhvcj5Fc2hyYWdoaTwvQXV0aG9yPjxZZWFyPjIwMTc8L1llYXI+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</w:fldData>
              </w:fldChar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.DATA </w:instrText>
            </w:r>
            <w:r>
              <w:rPr>
                <w:rFonts w:asciiTheme="minorHAnsi" w:hAnsiTheme="minorHAnsi" w:cstheme="minorHAnsi"/>
                <w:sz w:val="18"/>
                <w:szCs w:val="18"/>
              </w:rPr>
            </w:r>
            <w:r>
              <w:rPr>
                <w:rFonts w:asciiTheme="minorHAnsi" w:hAnsiTheme="minorHAnsi" w:cstheme="minorHAnsi"/>
                <w:sz w:val="18"/>
                <w:szCs w:val="18"/>
              </w:rPr>
              <w:fldChar w:fldCharType="end"/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separate"/>
            </w:r>
            <w:r>
              <w:rPr>
                <w:rFonts w:asciiTheme="minorHAnsi" w:hAnsiTheme="minorHAnsi" w:cstheme="minorHAnsi"/>
                <w:noProof/>
                <w:sz w:val="18"/>
                <w:szCs w:val="18"/>
              </w:rPr>
              <w:t>(191)</w: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end"/>
            </w:r>
          </w:p>
        </w:tc>
        <w:tc>
          <w:tcPr>
            <w:tcW w:w="3069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lusion Criteria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atients with ST elevation MI and above 18 years of age who referred for emergency angioplasty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Exclusion Criteria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 Serum creatinine more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than 1.5 mg/dl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. heart failure, history of end-stage renal failure or being on dialysis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. Use of NAC, theophylline, aminoglycosides non-steroidal anti-inflammatory medicines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4. I.V contrast media administration within the last 2 days.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5. Pulmonary edema, multiple myeloma, and uncontrolled hypertension</w:t>
            </w:r>
          </w:p>
        </w:tc>
        <w:tc>
          <w:tcPr>
            <w:tcW w:w="1166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Emergency coronary angioplasty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89</w:t>
            </w:r>
          </w:p>
        </w:tc>
        <w:tc>
          <w:tcPr>
            <w:tcW w:w="1135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5 mg/dl or 25% increase in serum creatinine above the baseline, 48 hours after exposure to contrast media</w:t>
            </w:r>
          </w:p>
        </w:tc>
        <w:tc>
          <w:tcPr>
            <w:tcW w:w="1038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dixanol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so-Osm</w:t>
            </w:r>
          </w:p>
        </w:tc>
        <w:tc>
          <w:tcPr>
            <w:tcW w:w="1166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ormal saline 1-1.5 cc/kg was administered from 6 hours before to 6 hours after procedure</w:t>
            </w:r>
          </w:p>
        </w:tc>
        <w:tc>
          <w:tcPr>
            <w:tcW w:w="1130" w:type="dxa"/>
            <w:gridSpan w:val="2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entoxifylline</w:t>
            </w:r>
          </w:p>
        </w:tc>
        <w:tc>
          <w:tcPr>
            <w:tcW w:w="1060" w:type="dxa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400 mg 3 times a day from referral day until 24 hours after the procedure</w:t>
            </w:r>
          </w:p>
        </w:tc>
        <w:tc>
          <w:tcPr>
            <w:tcW w:w="851" w:type="dxa"/>
            <w:gridSpan w:val="2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+SD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90.88 ± 75.82</w:t>
            </w:r>
          </w:p>
        </w:tc>
        <w:tc>
          <w:tcPr>
            <w:tcW w:w="1475" w:type="dxa"/>
            <w:gridSpan w:val="3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. Creat.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+SD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147 ±0.424</w:t>
            </w:r>
          </w:p>
        </w:tc>
      </w:tr>
      <w:tr w:rsidR="00005072" w:rsidRPr="00BB3640" w:rsidTr="00113C39">
        <w:trPr>
          <w:cantSplit/>
          <w:trHeight w:val="2118"/>
        </w:trPr>
        <w:tc>
          <w:tcPr>
            <w:tcW w:w="918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0" w:type="dxa"/>
            <w:gridSpan w:val="2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Control </w:t>
            </w:r>
          </w:p>
        </w:tc>
        <w:tc>
          <w:tcPr>
            <w:tcW w:w="1060" w:type="dxa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.V hydration only </w:t>
            </w:r>
          </w:p>
        </w:tc>
        <w:tc>
          <w:tcPr>
            <w:tcW w:w="851" w:type="dxa"/>
            <w:gridSpan w:val="2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+SD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31.29 ± 105.10</w:t>
            </w:r>
          </w:p>
        </w:tc>
        <w:tc>
          <w:tcPr>
            <w:tcW w:w="1475" w:type="dxa"/>
            <w:gridSpan w:val="3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. Creat.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+SD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12 ±0.26</w:t>
            </w:r>
          </w:p>
        </w:tc>
      </w:tr>
      <w:tr w:rsidR="00005072" w:rsidRPr="00BB3640" w:rsidTr="00113C39">
        <w:trPr>
          <w:cantSplit/>
          <w:trHeight w:val="4556"/>
        </w:trPr>
        <w:tc>
          <w:tcPr>
            <w:tcW w:w="918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Fan, Y 2016</w: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begin">
                <w:fldData xml:space="preserve">PEVuZE5vdGU+PENpdGU+PEF1dGhvcj5GYW48L0F1dGhvcj48WWVhcj4yMDE2PC9ZZWFyPjxSZWNO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</w:fldData>
              </w:fldChar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</w:instrText>
            </w:r>
            <w:r>
              <w:rPr>
                <w:rFonts w:asciiTheme="minorHAnsi" w:hAnsiTheme="minorHAnsi" w:cstheme="minorHAnsi"/>
                <w:sz w:val="18"/>
                <w:szCs w:val="18"/>
              </w:rPr>
              <w:fldChar w:fldCharType="begin">
                <w:fldData xml:space="preserve">PEVuZE5vdGU+PENpdGU+PEF1dGhvcj5GYW48L0F1dGhvcj48WWVhcj4yMDE2PC9ZZWFyPjxSZWNO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</w:fldData>
              </w:fldChar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.DATA </w:instrText>
            </w:r>
            <w:r>
              <w:rPr>
                <w:rFonts w:asciiTheme="minorHAnsi" w:hAnsiTheme="minorHAnsi" w:cstheme="minorHAnsi"/>
                <w:sz w:val="18"/>
                <w:szCs w:val="18"/>
              </w:rPr>
            </w:r>
            <w:r>
              <w:rPr>
                <w:rFonts w:asciiTheme="minorHAnsi" w:hAnsiTheme="minorHAnsi" w:cstheme="minorHAnsi"/>
                <w:sz w:val="18"/>
                <w:szCs w:val="18"/>
              </w:rPr>
              <w:fldChar w:fldCharType="end"/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separate"/>
            </w:r>
            <w:r>
              <w:rPr>
                <w:rFonts w:asciiTheme="minorHAnsi" w:hAnsiTheme="minorHAnsi" w:cstheme="minorHAnsi"/>
                <w:noProof/>
                <w:sz w:val="18"/>
                <w:szCs w:val="18"/>
              </w:rPr>
              <w:t>(192)</w: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end"/>
            </w:r>
          </w:p>
        </w:tc>
        <w:tc>
          <w:tcPr>
            <w:tcW w:w="3069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lusion Criteria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atients&gt; 18 years with an estimated glomerular filtration rate (eGFR) of 60 mL/min or less undergoing elective cardiac catheterization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Exclusion Criteria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 cardiogenic shock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. Aute ST-segment elevated MI requiring primary PCI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. eft ventricular ejection fraction &lt;30%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4. Allergy to contrast agent or nicorandil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5. Previous contrast media exposure within 1 week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. Uraemia or renal failure receiving dialysis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7. Administration of NAC, metformin, or NaHco3 within 48 h of the procedure</w:t>
            </w:r>
          </w:p>
        </w:tc>
        <w:tc>
          <w:tcPr>
            <w:tcW w:w="1166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.Elective coronary angiography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69</w:t>
            </w:r>
          </w:p>
        </w:tc>
        <w:tc>
          <w:tcPr>
            <w:tcW w:w="1135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5 % increase in serum creatinine from baseline or 44 µmol/L (0.5 mg/dL) increase in absolute value within 72 h after exposure to contrast medium</w:t>
            </w:r>
          </w:p>
        </w:tc>
        <w:tc>
          <w:tcPr>
            <w:tcW w:w="1038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Ultravist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Low-Osm</w:t>
            </w:r>
          </w:p>
        </w:tc>
        <w:tc>
          <w:tcPr>
            <w:tcW w:w="1166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9 % saline at a rate of 1 mL/kg/h (0.5 mL/kg/h for patients with LVEF &lt;40 %) at least 6 h before and 12 h after procedure</w:t>
            </w:r>
          </w:p>
        </w:tc>
        <w:tc>
          <w:tcPr>
            <w:tcW w:w="1130" w:type="dxa"/>
            <w:gridSpan w:val="2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icorandil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60" w:type="dxa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0 mg three times daily from 2 days before to 3 days after contrast media exposure</w:t>
            </w:r>
          </w:p>
        </w:tc>
        <w:tc>
          <w:tcPr>
            <w:tcW w:w="851" w:type="dxa"/>
            <w:gridSpan w:val="2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+SD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45.3 ± 51.6</w:t>
            </w:r>
          </w:p>
        </w:tc>
        <w:tc>
          <w:tcPr>
            <w:tcW w:w="1475" w:type="dxa"/>
            <w:gridSpan w:val="3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. Creat.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+SD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23.55 ± 10.77</w:t>
            </w:r>
          </w:p>
        </w:tc>
      </w:tr>
      <w:tr w:rsidR="00005072" w:rsidRPr="00BB3640" w:rsidTr="00113C39">
        <w:trPr>
          <w:cantSplit/>
          <w:trHeight w:val="2112"/>
        </w:trPr>
        <w:tc>
          <w:tcPr>
            <w:tcW w:w="918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0" w:type="dxa"/>
            <w:gridSpan w:val="2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060" w:type="dxa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atching Placebo</w:t>
            </w:r>
          </w:p>
        </w:tc>
        <w:tc>
          <w:tcPr>
            <w:tcW w:w="851" w:type="dxa"/>
            <w:gridSpan w:val="2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+SD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49.2 ± 57.0</w:t>
            </w:r>
          </w:p>
        </w:tc>
        <w:tc>
          <w:tcPr>
            <w:tcW w:w="1475" w:type="dxa"/>
            <w:gridSpan w:val="3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. Creat.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+SD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22.99 ± 10.39</w:t>
            </w:r>
          </w:p>
        </w:tc>
      </w:tr>
      <w:tr w:rsidR="00005072" w:rsidRPr="00BB3640" w:rsidTr="00113C39">
        <w:trPr>
          <w:cantSplit/>
          <w:trHeight w:val="3848"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Ferrario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9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/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&lt;EndNote&gt;&lt;Cite&gt;&lt;Author&gt;Ferrario&lt;/Author&gt;&lt;Year&gt;2009&lt;/Year&gt;&lt;RecNum&gt;51&lt;/RecNum&gt;&lt;DisplayText&gt;(53)&lt;/DisplayText&gt;&lt;record&gt;&lt;rec-number&gt;51&lt;/rec-number&gt;&lt;foreign-keys&gt;&lt;key app="EN" db-id="dder2drw7edva7ett01p5zxu90x9x2pfx9tr" timestamp="1528961037"&gt;51&lt;/key&gt;&lt;/foreign-keys&gt;&lt;ref-type name="Journal Article"&gt;17&lt;/ref-type&gt;&lt;contributors&gt;&lt;authors&gt;&lt;author&gt;Ferrario, F.&lt;/author&gt;&lt;author&gt;Barone, M. T.&lt;/author&gt;&lt;author&gt;Landoni, G.&lt;/author&gt;&lt;author&gt;Genderini, A.&lt;/author&gt;&lt;author&gt;Heidemperger, M.&lt;/author&gt;&lt;author&gt;Trezzi, M.&lt;/author&gt;&lt;author&gt;Piccaluga, E.&lt;/author&gt;&lt;author&gt;Danna, P.&lt;/author&gt;&lt;author&gt;Scorza, D.&lt;/author&gt;&lt;/authors&gt;&lt;/contributors&gt;&lt;auth-address&gt;Nephrology and Dialysis Ospedale L. Sacco, Milano, Italy.&lt;/auth-address&gt;&lt;titles&gt;&lt;title&gt;Acetylcysteine and non-ionic isosmolar contrast-induced nephropathy--a randomized controlled study&lt;/title&gt;&lt;secondary-title&gt;Nephrol Dial Transplant&lt;/secondary-title&gt;&lt;/titles&gt;&lt;periodical&gt;&lt;full-title&gt;Nephrol Dial Transplant&lt;/full-title&gt;&lt;/periodical&gt;&lt;pages&gt;3103-7&lt;/pages&gt;&lt;volume&gt;24&lt;/volume&gt;&lt;number&gt;10&lt;/number&gt;&lt;edition&gt;2009/06/25&lt;/edition&gt;&lt;keywords&gt;&lt;keyword&gt;Acetylcysteine/ therapeutic use&lt;/keyword&gt;&lt;keyword&gt;Aged&lt;/keyword&gt;&lt;keyword&gt;Contrast Media/ adverse effects&lt;/keyword&gt;&lt;keyword&gt;Female&lt;/keyword&gt;&lt;keyword&gt;Free Radical Scavengers/ therapeutic use&lt;/keyword&gt;&lt;keyword&gt;Humans&lt;/keyword&gt;&lt;keyword&gt;Kidney Diseases/ chemically induced/ prevention &amp;amp; control&lt;/keyword&gt;&lt;keyword&gt;Kidney Failure, Chronic&lt;/keyword&gt;&lt;keyword&gt;Male&lt;/keyword&gt;&lt;keyword&gt;Osmolar Concentration&lt;/keyword&gt;&lt;keyword&gt;Prospective Studies&lt;/keyword&gt;&lt;/keywords&gt;&lt;dates&gt;&lt;year&gt;2009&lt;/year&gt;&lt;pub-dates&gt;&lt;date&gt;Oct&lt;/date&gt;&lt;/pub-dates&gt;&lt;/dates&gt;&lt;isbn&gt;1460-2385 (Electronic)&amp;#xD;0931-0509 (Linking)&lt;/isbn&gt;&lt;accession-num&gt;19549691&lt;/accession-num&gt;&lt;urls&gt;&lt;related-urls&gt;&lt;url&gt;http://ndt.oxfordjournals.org/content/24/10/3103.full.pdf&lt;/url&gt;&lt;/related-urls&gt;&lt;/urls&gt;&lt;electronic-resource-num&gt;10.1093/ndt/gfp306&lt;/electronic-resource-num&gt;&lt;remote-database-provider&gt;NLM&lt;/remote-database-provider&gt;&lt;language&gt;eng&lt;/language&gt;&lt;/record&gt;&lt;/Cite&gt;&lt;/EndNote&gt;</w:instrTex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53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Age &gt;18 years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Elective coronary and/or peripheral angiography and/or angioplast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Creatinine clearance &lt;55ml/min with only ±10% variation in S. Creat. 3-30 days before the procedure.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NYHA symptoms class III to IV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Ongoing acute myocardial infarc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Acute coronary syndrom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Renal replacement therap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Allergy to NAC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Need for theophylline, dopamine, fenoldopam, mannitol or nephrotoxic drugs within 1 week of the proced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Presence of clinical signs of dehydration and systemic hypotension.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/ Peripheral Angiography ± Angioplasty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14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within 3 days of contrast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dixan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so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ormal saline (0.9%) at 1ml/kg/h in the 12–24 h pre- and 24h post-procedure.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Oral clear fluid intake was not restricted pre- or post-procedure.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00 mg orally every 12 hou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on day pre- and day of 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80±104.4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Creat. Clearance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7±11.5 ml/min</w:t>
            </w:r>
          </w:p>
        </w:tc>
      </w:tr>
      <w:tr w:rsidR="00005072" w:rsidRPr="00BB3640" w:rsidTr="00113C39">
        <w:trPr>
          <w:cantSplit/>
          <w:trHeight w:val="2967"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Glucose tablet orally every 12 hou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on day pre- and day of 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68±103.3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Creat. Clearance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0±9.3 ml/min</w:t>
            </w:r>
          </w:p>
        </w:tc>
      </w:tr>
      <w:tr w:rsidR="00005072" w:rsidRPr="00BB3640" w:rsidTr="00113C39">
        <w:trPr>
          <w:cantSplit/>
          <w:trHeight w:val="3989"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Firouz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2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GaXJvdXppPC9BdXRob3I+PFllYXI+MjAxMjwvWWVhcj48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GaXJvdXppPC9BdXRob3I+PFllYXI+MjAxMjwvWWVhcj48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54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Non-emergent coronary angiography and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nterven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S. Creat. &gt;2mg/d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Acute M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Unstable coronary syndrom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Cardiogenic shock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5. End-stage renal failure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Use of NAC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History of intravenous contrast media administration within the previous 10 days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Angiography / PCI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18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within 48 hours of contrast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dixan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so-Os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opromid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so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ormal saline 1–1.5 cc/kg from 6 h before to 6 h after 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entoxyfylline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400 mg three times a day from 24 h pre- to 24h post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19.28±98.1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17±0.22mg/dL</w:t>
            </w:r>
          </w:p>
        </w:tc>
      </w:tr>
      <w:tr w:rsidR="00005072" w:rsidRPr="00BB3640" w:rsidTr="00113C39">
        <w:trPr>
          <w:cantSplit/>
          <w:trHeight w:val="3110"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hydration onl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25.34±101.41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21±0.24mg/dL</w:t>
            </w:r>
          </w:p>
        </w:tc>
      </w:tr>
      <w:tr w:rsidR="00005072" w:rsidRPr="00BB3640" w:rsidTr="00113C39">
        <w:trPr>
          <w:cantSplit/>
          <w:trHeight w:val="4131"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Firouz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5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/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&lt;EndNote&gt;&lt;Cite&gt;&lt;Author&gt;Firouzi&lt;/Author&gt;&lt;Year&gt;2015&lt;/Year&gt;&lt;RecNum&gt;53&lt;/RecNum&gt;&lt;DisplayText&gt;(55)&lt;/DisplayText&gt;&lt;record&gt;&lt;rec-number&gt;53&lt;/rec-number&gt;&lt;foreign-keys&gt;&lt;key app="EN" db-id="dder2drw7edva7ett01p5zxu90x9x2pfx9tr" timestamp="1528961037"&gt;53&lt;/key&gt;&lt;/foreign-keys&gt;&lt;ref-type name="Journal Article"&gt;17&lt;/ref-type&gt;&lt;contributors&gt;&lt;authors&gt;&lt;author&gt;Firouzi, A.&lt;/author&gt;&lt;author&gt;Maadani, M.&lt;/author&gt;&lt;author&gt;Kiani, R.&lt;/author&gt;&lt;author&gt;Shakerian, F.&lt;/author&gt;&lt;author&gt;Sanati, H. R.&lt;/author&gt;&lt;author&gt;Zahedmehr, A.&lt;/author&gt;&lt;author&gt;Nabavi, S.&lt;/author&gt;&lt;author&gt;Heidarali, M.&lt;/author&gt;&lt;/authors&gt;&lt;/contributors&gt;&lt;auth-address&gt;Department of Interventional Cardiology, Cardiovascular Intervention Research Center, Rajaie Cardiovascular Medical and Research Center, Iran University of Medical Sciences, Tehran, Iran.&lt;/auth-address&gt;&lt;titles&gt;&lt;title&gt;Intravenous magnesium sulfate: new method in prevention of contrast-induced nephropathy in primary percutaneous coronary intervention&lt;/title&gt;&lt;secondary-title&gt;Int Urol Nephrol&lt;/secondary-title&gt;&lt;/titles&gt;&lt;periodical&gt;&lt;full-title&gt;Int Urol Nephrol&lt;/full-title&gt;&lt;/periodical&gt;&lt;pages&gt;521-5&lt;/pages&gt;&lt;volume&gt;47&lt;/volume&gt;&lt;number&gt;3&lt;/number&gt;&lt;edition&gt;2014/12/06&lt;/edition&gt;&lt;dates&gt;&lt;year&gt;2015&lt;/year&gt;&lt;pub-dates&gt;&lt;date&gt;Mar&lt;/date&gt;&lt;/pub-dates&gt;&lt;/dates&gt;&lt;isbn&gt;1573-2584 (Electronic)&amp;#xD;0301-1623 (Linking)&lt;/isbn&gt;&lt;accession-num&gt;25475196&lt;/accession-num&gt;&lt;urls&gt;&lt;related-urls&gt;&lt;url&gt;http://download-v2.springer.com/static/pdf/541/art%253A10.1007%252Fs11255-014-0890-z.pdf?token2=exp=1432135585~acl=%2Fstatic%2Fpdf%2F541%2Fart%25253A10.1007%25252Fs11255-014-0890-z.pdf*~hmac=7534f4910f8e4e16d7540ba0d1b4990213408384d24173665209b5cb9b326a89&lt;/url&gt;&lt;/related-urls&gt;&lt;/urls&gt;&lt;electronic-resource-num&gt;10.1007/s11255-014-0890-z&lt;/electronic-resource-num&gt;&lt;remote-database-provider&gt;NLM&lt;/remote-database-provider&gt;&lt;language&gt;eng&lt;/language&gt;&lt;/record&gt;&lt;/Cite&gt;&lt;/EndNote&gt;</w:instrTex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55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cute M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Age &gt;20 yea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S. Creat. &gt; 2mg/d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Cardiogenic shock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LVEF &lt;40%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End-stage renal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N-acetylcysteine us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History of intravenous contrast med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administration within 10 day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Metabolic disorder with impairment of serum magnesium level.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.PCI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52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within 48 hours of contrast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so-Os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odixan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or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opromide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orma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saline infusion 1–1.5 cc/kg from start of procedure unti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 h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gSO4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 g just before the 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19.28±98.1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17±0.22mg/dL</w:t>
            </w:r>
          </w:p>
        </w:tc>
      </w:tr>
      <w:tr w:rsidR="00005072" w:rsidRPr="00BB3640" w:rsidTr="00113C39">
        <w:trPr>
          <w:cantSplit/>
          <w:trHeight w:val="2261"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hydration onl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25.34±101.41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21±0.24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Fung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4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GdW5nPC9BdXRob3I+PFllYXI+MjAwNDwvWWVhcj48UmVj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GdW5nPC9BdXRob3I+PFllYXI+MjAwNDwvWWVhcj48UmVj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56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Moderate to severe renal insufficiency (S. Creat 1.69-4.52 mg/dL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Elective coronary angiography and/or interven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Cardiogenic shock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Current dialysis therap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Use of dopamine, theophylline, or mannit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Allergy to NAC or contrast agents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 / PCI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05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 25% reduction in eGFR 48 hours of contrast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promid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ormal saline at 100 mL/h from 12 hours pre- until 12 hours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400 mg, thrice daily the day pre- and day of contrast 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35.8±66.6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27±0.54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hydration onl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1±66.2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37±0.61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Ga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999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HYXJlPC9BdXRob3I+PFllYXI+MTk5OTwvWWVhcj48UmVj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HYXJlPC9BdXRob3I+PFllYXI+MTk5OTwvWWVhcj48UmVj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57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Mild-moderate chronic renal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AND/OR 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Diabetes Mellitus 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Severe renal insufficiency (S. Creat. &gt;200 µmol/l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Acute coronary events (MI or unstable angina) &lt;48h pre-proced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Known intolerance to dopamin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Allergy to contrast materia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Pheochromocytoma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72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by 40% from baseline after the injection of th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radiocontrast agents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Lopromid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45% Saline/D5W for 8-12h pre-and 36-48h post-angiography at 100 ml/h (increased depending on urinary output).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Dopamine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20ml of 0.9% saline plus 2mg/kg dopamine per day for 48h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73.8±13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0.3±5.4 mmol/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hydration onl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63.2±13.2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0.6±5.2 mmol/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Geng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2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HZW5nPC9BdXRob3I+PFllYXI+MjAxMjwvWWVhcj48UmVj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HZW5nPC9BdXRob3I+PFllYXI+MjAxMjwvWWVhcj48UmVj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58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Type 2 D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eGFR ≤60 mL/min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Exclusion Criter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llergy to contrast med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Contraindication for Anisodamin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Emergency Cardiac Catheteriza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Congestive Heart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Intra-Aortic Balloon Counter-pulsa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Exposure to Contrast media within the last 7 days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 / PCI</w:t>
            </w:r>
          </w:p>
        </w:tc>
        <w:tc>
          <w:tcPr>
            <w:tcW w:w="940" w:type="dxa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99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within 3 days of contrast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Ultravis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aline at 1ml/kg/hr 12 hours pre- and 12 hours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nisodamine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2 µg/kg/min 12 hours pre- and continued for 12 hours post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9±25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0.9±19.2 mmol/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hydration onl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4±23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2±19.5 mmol/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Goldenberg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4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Hb2xkZW5iZXJnPC9BdXRob3I+PFllYXI+MjAwNDwvWWVh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Hb2xkZW5iZXJnPC9BdXRob3I+PFllYXI+MjAwNDwvWWVh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59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Chronic renal insufficiency (S. Creat. ≥1.5mg/dl or creatinine clearance &lt;50ml/min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cute renal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Acute MI requiring primary or rescue PCI within 12hou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Cardiogenic shock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Current peritoneal or haemo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Planned post-contrast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Known allergy to acetylcysteine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 / PCI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87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within 48 hours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pamid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45% Saline at 1ml/kg/hr 12 hours pre- and 12 hours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00 mg orally thrice daily for 2 days, starting 24h pre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1±43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±0.4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 orally thrice daily for 2 days, starting 24h pre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1±49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9±0.3mg/dL</w:t>
            </w:r>
          </w:p>
        </w:tc>
      </w:tr>
      <w:tr w:rsidR="00005072" w:rsidRPr="00BB3640" w:rsidTr="00113C39">
        <w:trPr>
          <w:cantSplit/>
          <w:trHeight w:val="2997"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Gome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5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Hb21lczwvQXV0aG9yPjxZZWFyPjIwMDU8L1llYXI+PFJl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Hb21lczwvQXV0aG9yPjxZZWFyPjIwMDU8L1llYXI+PFJl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61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S. Creat &gt; 106.08mol/l, creatinine clearance &lt;50ml/min, or drug treated diabetes mellitu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Elective intervention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ge &lt;18 yea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Use of contrast media within 21 days of randomisa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Current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Haemodynamic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nstability before the procedure (SBP ≤ 90 mm Hg or DBP≤ 60 mm Hg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History of sensitivity to N-acetylcysteine.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 / PCI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72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within 48 hours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xaglat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9% Saline at 1ml/kg/hr 12 hours pre- and 12 hours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00 mg orally twice daily for 2 days, starting 24h pre-procedure (2 doses pre- and 2 doses post-procedure)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2.5±47.3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3.76±45.08 mmol/L</w:t>
            </w:r>
          </w:p>
        </w:tc>
      </w:tr>
      <w:tr w:rsidR="00005072" w:rsidRPr="00BB3640" w:rsidTr="00113C39">
        <w:trPr>
          <w:cantSplit/>
          <w:trHeight w:val="4244"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 orally twice daily for 2 days, starting 24h pre-procedure (2 doses pre- and 2 doses post-procedure)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2.8±60.4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1.38±30.94 mmol/L</w:t>
            </w:r>
          </w:p>
        </w:tc>
      </w:tr>
      <w:tr w:rsidR="00005072" w:rsidRPr="00BB3640" w:rsidTr="00113C39">
        <w:trPr>
          <w:cantSplit/>
          <w:trHeight w:val="2856"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Gome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2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Hb21lczwvQXV0aG9yPjxZZWFyPjIwMTI8L1llYXI+PFJl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Hb21lczwvQXV0aG9yPjxZZWFyPjIwMTI8L1llYXI+PFJl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60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S. Creat. ≥ 1.2 mg/dL or eGFR &lt; 50mL/mi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ge &lt; 18 yea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Use of contrast media during the last 21 day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History of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Cardiac insufficiency (NYHA III-IV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Emergency procedures.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 / PCI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19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within 48 hours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xaglat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V bolus of assigned fluid at 3 mL/kg/h for 1 hour immediately pre-contrast.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V hydration to continue at 1mL/kg/hr during and for 6 hours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HCO3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54 mEq/l in D5W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4±65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5±0.4mg/dL</w:t>
            </w:r>
          </w:p>
        </w:tc>
      </w:tr>
      <w:tr w:rsidR="00005072" w:rsidRPr="00BB3640" w:rsidTr="00113C39">
        <w:trPr>
          <w:cantSplit/>
          <w:trHeight w:val="1407"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54 mEq/l in D5W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5±87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49±0.5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Gu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3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HdTwvQXV0aG9yPjxZZWFyPjIwMTM8L1llYXI+PFJlY051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HdTwvQXV0aG9yPjxZZWFyPjIwMTM8L1llYXI+PFJlY051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62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NYHA stage IV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heart failure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 / PCI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859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within 48 hours of contrast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/ml/kg/h saline for 4 hr pre- and for 24 hr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Furosemide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0mg over 30 seconds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0±40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1±21.3 mmol/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hydration onl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0±40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9.2±17.6 mmol/L</w:t>
            </w:r>
          </w:p>
        </w:tc>
      </w:tr>
      <w:tr w:rsidR="00005072" w:rsidRPr="00BB3640" w:rsidTr="00113C39">
        <w:trPr>
          <w:cantSplit/>
          <w:trHeight w:val="4273"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Gule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5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/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&lt;EndNote&gt;&lt;Cite&gt;&lt;Author&gt;Gulel&lt;/Author&gt;&lt;Year&gt;2005&lt;/Year&gt;&lt;RecNum&gt;61&lt;/RecNum&gt;&lt;DisplayText&gt;(63)&lt;/DisplayText&gt;&lt;record&gt;&lt;rec-number&gt;61&lt;/rec-number&gt;&lt;foreign-keys&gt;&lt;key app="EN" db-id="dder2drw7edva7ett01p5zxu90x9x2pfx9tr" timestamp="1528961037"&gt;61&lt;/key&gt;&lt;/foreign-keys&gt;&lt;ref-type name="Journal Article"&gt;17&lt;/ref-type&gt;&lt;contributors&gt;&lt;authors&gt;&lt;author&gt;Gulel, O.&lt;/author&gt;&lt;author&gt;Keles, T.&lt;/author&gt;&lt;author&gt;Eraslan, H.&lt;/author&gt;&lt;author&gt;Aydogdu, S.&lt;/author&gt;&lt;author&gt;Diker, E.&lt;/author&gt;&lt;author&gt;Ulusoy, V.&lt;/author&gt;&lt;/authors&gt;&lt;/contributors&gt;&lt;auth-address&gt;Department of Cardiology, Faculty of Medicine, 19 Mayis University, Samsun, and Cardiology Clinics, Ataturk Education and Research Hospital, Ankara, Turkey. okangulel@hotmail.com&lt;/auth-address&gt;&lt;titles&gt;&lt;title&gt;Prophylactic acetylcysteine usage for prevention of contrast nephropathy after coronary angiography&lt;/title&gt;&lt;secondary-title&gt;J Cardiovasc Pharmacol&lt;/secondary-title&gt;&lt;/titles&gt;&lt;periodical&gt;&lt;full-title&gt;J Cardiovasc Pharmacol&lt;/full-title&gt;&lt;/periodical&gt;&lt;pages&gt;464-7&lt;/pages&gt;&lt;volume&gt;46&lt;/volume&gt;&lt;number&gt;4&lt;/number&gt;&lt;edition&gt;2005/09/15&lt;/edition&gt;&lt;keywords&gt;&lt;keyword&gt;Acetylcysteine/ therapeutic use&lt;/keyword&gt;&lt;keyword&gt;Aged&lt;/keyword&gt;&lt;keyword&gt;Antioxidants/ therapeutic use&lt;/keyword&gt;&lt;keyword&gt;Blood Urea Nitrogen&lt;/keyword&gt;&lt;keyword&gt;Contrast Media/administration &amp;amp; dosage&lt;/keyword&gt;&lt;keyword&gt;Coronary Angiography/adverse effects/ methods&lt;/keyword&gt;&lt;keyword&gt;Coronary Disease/blood/radiography&lt;/keyword&gt;&lt;keyword&gt;Creatinine/blood&lt;/keyword&gt;&lt;keyword&gt;Female&lt;/keyword&gt;&lt;keyword&gt;Humans&lt;/keyword&gt;&lt;keyword&gt;Kidney Diseases/blood/etiology/ prevention &amp;amp; control&lt;/keyword&gt;&lt;keyword&gt;Male&lt;/keyword&gt;&lt;keyword&gt;Middle Aged&lt;/keyword&gt;&lt;keyword&gt;Prospective Studies&lt;/keyword&gt;&lt;keyword&gt;Treatment Outcome&lt;/keyword&gt;&lt;/keywords&gt;&lt;dates&gt;&lt;year&gt;2005&lt;/year&gt;&lt;pub-dates&gt;&lt;date&gt;Oct&lt;/date&gt;&lt;/pub-dates&gt;&lt;/dates&gt;&lt;isbn&gt;0160-2446 (Print)&amp;#xD;0160-2446 (Linking)&lt;/isbn&gt;&lt;accession-num&gt;16160598&lt;/accession-num&gt;&lt;urls&gt;&lt;/urls&gt;&lt;remote-database-provider&gt;NLM&lt;/remote-database-provider&gt;&lt;language&gt;eng&lt;/language&gt;&lt;/record&gt;&lt;/Cite&gt;&lt;/EndNote&gt;</w:instrTex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63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Elective coronary interven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Chronic renal impairment (stable S. Creat. &gt; 1.3 mg/dl)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Acute renal failure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End stage Renal failure on regular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3. Clinically evident heart failure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Allergy against contrast mediu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Serious hepatic dysfunc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Planned for percutaneous coronary intervention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Diagnostic Coronary Angiography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55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within 48 hours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xagla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9% Saline at 1ml/kg/hr 12 hours pre- and 12 hours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00 mg orally twice daily for 2 days, starting 24h pre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6±0.4mg/dL</w:t>
            </w:r>
          </w:p>
        </w:tc>
      </w:tr>
      <w:tr w:rsidR="00005072" w:rsidRPr="00BB3640" w:rsidTr="00113C39">
        <w:trPr>
          <w:cantSplit/>
          <w:trHeight w:val="1412"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hydration onl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8±0.6mg/dL</w:t>
            </w:r>
          </w:p>
        </w:tc>
      </w:tr>
      <w:tr w:rsidR="00005072" w:rsidRPr="00BB3640" w:rsidTr="00113C39">
        <w:trPr>
          <w:cantSplit/>
          <w:trHeight w:val="2997"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Gunebakmaz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2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HdW5lYmFrbWF6PC9BdXRob3I+PFllYXI+MjAxMjwvWWVh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HdW5lYmFrbWF6PC9BdXRob3I+PFllYXI+MjAxMjwvWWVh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64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Patients scheduled for coronary angiography and ventriculograph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S. Creat. ≥1.2 mg/d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Recent exposure to contrast media or a nephrotoxic agent within 7 days before the stud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Urgent PC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Requiring loop diuretics, theophylline, aminophylline or dopamine throughout the stud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Hemodynamically unstable patient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Contraindications for β-blocker prescription.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 / PCI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48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within 2-5 days of contrast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promid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travenous isotonic saline at 1mL/kg/hour, for 6 hours pre- and 12 hours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00 mg orally twice daily for 4days, 4 doses pre-procedure, 2 doses day of procedure and 2 doses day post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: 63.4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42±0.13mg/dL</w:t>
            </w:r>
          </w:p>
        </w:tc>
      </w:tr>
      <w:tr w:rsidR="00005072" w:rsidRPr="00BB3640" w:rsidTr="00113C39">
        <w:trPr>
          <w:cantSplit/>
          <w:trHeight w:val="2968"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ebivol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5mg every 24 hours for 4 days: 2 doses pre-procedure, 1 dose day of procedure, and 1 dose day post- 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: 61.8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4±0.11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hydration onl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: 64.2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43±0.14mg/dL</w:t>
            </w:r>
          </w:p>
        </w:tc>
      </w:tr>
      <w:tr w:rsidR="00005072" w:rsidRPr="00BB3640" w:rsidTr="00113C39">
        <w:trPr>
          <w:cantSplit/>
          <w:trHeight w:val="3281"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Gupt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999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HdXB0YTwvQXV0aG9yPjxZZWFyPjE5OTk8L1llYXI+PFJl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HdXB0YTwvQXV0aG9yPjxZZWFyPjE5OTk8L1llYXI+PFJl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65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Diabetes Mellitus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Exclusion Criter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S. Creat. &gt;6mg/d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Patients already on ACE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Contraindication to ACE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LVEF &lt; 30%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Known allergy to contrast media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83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within 24 hours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Dextrose saline (with insulin) at 1ml/kg/hour started 3 hours pre- and continued for 6 hours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aptopri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5mg po q8h started 1h pre-contrast, continued for 3 days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6.6±11.4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38±0.27mg/dL</w:t>
            </w:r>
          </w:p>
        </w:tc>
      </w:tr>
      <w:tr w:rsidR="00005072" w:rsidRPr="00BB3640" w:rsidTr="00113C39">
        <w:trPr>
          <w:cantSplit/>
          <w:trHeight w:val="3114"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hydration onl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8.4±9.3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Hafiz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2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IYWZpejwvQXV0aG9yPjxZZWFyPjIwMTI8L1llYXI+PFJl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IYWZpejwvQXV0aG9yPjxZZWFyPjIwMTI8L1llYXI+PFJl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66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Chronic kidney disease (S. Creat. &gt;1.6mg/dl in non-diabetics and &gt;1.4 mg/dl in diabetics) or an estimated glomerular filtration rate (eGFR) of &lt;50 ml/min/1.73 m2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Age&gt;18 years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Unstabl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renal function (&gt;0.4 mg/dl change in S. Creat. 48 hr pre-procedure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Pulmonary oedem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S. bicarbonate &gt;34 mmol/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Received Fenoldopam, Mannitol, Dopamine, or NAC within 48 hr pre-proced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Cardiogenic shock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Allergic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to contrast med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Pregna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Unable to provide informed consent.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 Coronary Angiograph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PC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Peripheral intervention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76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within 48 hours of contrast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dixan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opamid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overs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All are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s per intervention protocol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ormal Saline 1ml/kg/hr for 12h pre- and 12h post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(IQR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0 (80-140)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S. Creat.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6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HCO3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D5W containing 154 mEq/L of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NaHCO3 at 3ml/kg/hr for 1 hr pre-procedure, 1ml/kg/hr for 6 hr post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(IQR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0 (75-155)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S. Creat.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7mg/dL</w:t>
            </w:r>
          </w:p>
        </w:tc>
      </w:tr>
      <w:tr w:rsidR="00005072" w:rsidRPr="00BB3640" w:rsidTr="00113C39">
        <w:trPr>
          <w:cantSplit/>
          <w:trHeight w:val="4273"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 xml:space="preserve">Han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4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IYW48L0F1dGhvcj48WWVhcj4yMDE0PC9ZZWFyPjxSZWNO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IYW48L0F1dGhvcj48WWVhcj4yMDE0PC9ZZWFyPjxSZWNO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67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Type 2 D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Chronic Kidney disease (stage 2 or 3)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Hypersensitivity to contrast medium or statin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Type 1 D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Ketoacido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Lactic acido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CKD stages 0/1/4/5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Acute STEMI within preceding 4 week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NYHA Class IV heart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Hemodynamic instabilit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Administration of iodinated contrast medium during the 2 weeks before randomiza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LDL Cholesterol &lt;1.82mmol/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Hepatic dysfunction (S ALT &gt;3xnormal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. Thyroid insufficie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. Renal artery stenosis (unilateral&gt;70% or bilateral &gt;50%)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 Coronary Angiograph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PC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Peripheral intervention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095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within 72 hours of contrast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dixan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so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9% saline at 1 ml/kg/h from 12h pre- until 24h post-procedure (physician’s discretion allowed)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tatin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Rosuvastatin 10mg tardé from 2 days pre- until 3 days post-procedure (total dose 50 mg over 5 days)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(IQR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0 (100-200)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</w:tr>
      <w:tr w:rsidR="00005072" w:rsidRPr="00BB3640" w:rsidTr="00113C39">
        <w:trPr>
          <w:cantSplit/>
          <w:trHeight w:val="2405"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o statin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(IQR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0 (100-200)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4.95±20.84 mmol/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Hashem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5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/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&lt;EndNote&gt;&lt;Cite&gt;&lt;Author&gt;Hashemi&lt;/Author&gt;&lt;Year&gt;2005&lt;/Year&gt;&lt;RecNum&gt;66&lt;/RecNum&gt;&lt;DisplayText&gt;(68)&lt;/DisplayText&gt;&lt;record&gt;&lt;rec-number&gt;66&lt;/rec-number&gt;&lt;foreign-keys&gt;&lt;key app="EN" db-id="dder2drw7edva7ett01p5zxu90x9x2pfx9tr" timestamp="1528961037"&gt;66&lt;/key&gt;&lt;/foreign-keys&gt;&lt;ref-type name="Journal Article"&gt;17&lt;/ref-type&gt;&lt;contributors&gt;&lt;authors&gt;&lt;author&gt;Hashemi, M&lt;/author&gt;&lt;author&gt;Kharazi, A&lt;/author&gt;&lt;author&gt;Shahidi, S&lt;/author&gt;&lt;/authors&gt;&lt;/contributors&gt;&lt;titles&gt;&lt;title&gt;Captopril for prevention of contrast induced nephropathy in patients undergoing coronary angioplasty: a double blind placebo controlled clinical trial&lt;/title&gt;&lt;secondary-title&gt;Journal of Research in Medical Sciences&lt;/secondary-title&gt;&lt;/titles&gt;&lt;periodical&gt;&lt;full-title&gt;Journal of Research in Medical Sciences&lt;/full-title&gt;&lt;/periodical&gt;&lt;pages&gt;305-308&lt;/pages&gt;&lt;volume&gt;10&lt;/volume&gt;&lt;number&gt;5&lt;/number&gt;&lt;dates&gt;&lt;year&gt;2005&lt;/year&gt;&lt;/dates&gt;&lt;isbn&gt;1735-7136&lt;/isbn&gt;&lt;urls&gt;&lt;/urls&gt;&lt;/record&gt;&lt;/Cite&gt;&lt;/EndNote&gt;</w:instrTex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68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mount of contrast used &lt;100 or &gt;300 ml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Calcium antagonists, ACE-I, theophylline prescribed within 2 days before the proced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Baseline S. Creat. &gt; 2mg/dl.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plasty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98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within 48 hours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glumin compound (76%, DarooPakhsh, Iran) (370 mg/ 20 ml)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ormal saline 0.9% infusion (total volume of 1.5L) at 60 ml/hr from 12hr pre- until 12 hr post-procedure.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aptopri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2.5mg po q8h started 2h pre-contrast, continued for 48hr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25±120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0.98±0.43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 po q8h started 2h pre-contrast, continued for 48hr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23.3±130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05±0.39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Healy, D 2015</w: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begin"/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&lt;EndNote&gt;&lt;Cite&gt;&lt;Author&gt;Healy&lt;/Author&gt;&lt;Year&gt;2015&lt;/Year&gt;&lt;RecNum&gt;193&lt;/RecNum&gt;&lt;DisplayText&gt;(193)&lt;/DisplayText&gt;&lt;record&gt;&lt;rec-number&gt;193&lt;/rec-number&gt;&lt;foreign-keys&gt;&lt;key app="EN" db-id="dder2drw7edva7ett01p5zxu90x9x2pfx9tr" timestamp="1528961040"&gt;193&lt;/key&gt;&lt;/foreign-keys&gt;&lt;ref-type name="Journal Article"&gt;17&lt;/ref-type&gt;&lt;contributors&gt;&lt;authors&gt;&lt;author&gt;Healy, D. A.&lt;/author&gt;&lt;author&gt;Feeley, I.&lt;/author&gt;&lt;author&gt;Keogh, C. J.&lt;/author&gt;&lt;author&gt;Scanlon, T. G.&lt;/author&gt;&lt;author&gt;Hodnett, P. A.&lt;/author&gt;&lt;author&gt;Stack, A. G.&lt;/author&gt;&lt;author&gt;Clarke Moloney, M.&lt;/author&gt;&lt;author&gt;Whittaker, P.&lt;/author&gt;&lt;author&gt;Walsh, S. R.&lt;/author&gt;&lt;/authors&gt;&lt;/contributors&gt;&lt;auth-address&gt;. donagh1@hotmail.com.&lt;/auth-address&gt;&lt;titles&gt;&lt;title&gt;Remote ischemic conditioning and renal function after contrast-enhanced CT scan: A randomized trial&lt;/title&gt;&lt;secondary-title&gt;Clin Invest Med&lt;/secondary-title&gt;&lt;/titles&gt;&lt;periodical&gt;&lt;full-title&gt;Clin Invest Med&lt;/full-title&gt;&lt;/periodical&gt;&lt;pages&gt;E110-8&lt;/pages&gt;&lt;volume&gt;38&lt;/volume&gt;&lt;number&gt;3&lt;/number&gt;&lt;keywords&gt;&lt;keyword&gt;Acute Kidney Injury/*prevention &amp;amp; control&lt;/keyword&gt;&lt;keyword&gt;Aged&lt;/keyword&gt;&lt;keyword&gt;Arm/blood supply&lt;/keyword&gt;&lt;keyword&gt;Contrast Media/*adverse effects&lt;/keyword&gt;&lt;keyword&gt;Creatinine/blood&lt;/keyword&gt;&lt;keyword&gt;Female&lt;/keyword&gt;&lt;keyword&gt;Glomerular Filtration Rate&lt;/keyword&gt;&lt;keyword&gt;Humans&lt;/keyword&gt;&lt;keyword&gt;Ischemic Preconditioning/*methods&lt;/keyword&gt;&lt;keyword&gt;Male&lt;/keyword&gt;&lt;keyword&gt;Middle Aged&lt;/keyword&gt;&lt;keyword&gt;Tomography, X-Ray Computed/*adverse effects&lt;/keyword&gt;&lt;/keywords&gt;&lt;dates&gt;&lt;year&gt;2015&lt;/year&gt;&lt;pub-dates&gt;&lt;date&gt;May 31&lt;/date&gt;&lt;/pub-dates&gt;&lt;/dates&gt;&lt;isbn&gt;1488-2353 (Electronic)&amp;#xD;0147-958X (Linking)&lt;/isbn&gt;&lt;accession-num&gt;26026638&lt;/accession-num&gt;&lt;urls&gt;&lt;related-urls&gt;&lt;url&gt;https://www.ncbi.nlm.nih.gov/pubmed/26026638&lt;/url&gt;&lt;/related-urls&gt;&lt;/urls&gt;&lt;/record&gt;&lt;/Cite&gt;&lt;/EndNote&gt;</w:instrTex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separate"/>
            </w:r>
            <w:r>
              <w:rPr>
                <w:rFonts w:asciiTheme="minorHAnsi" w:hAnsiTheme="minorHAnsi" w:cstheme="minorHAnsi"/>
                <w:noProof/>
                <w:sz w:val="18"/>
                <w:szCs w:val="18"/>
              </w:rPr>
              <w:t>(193)</w: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end"/>
            </w:r>
          </w:p>
        </w:tc>
        <w:tc>
          <w:tcPr>
            <w:tcW w:w="3069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lusion Criteria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atients aged over 17 years scheduled for abdomino-pelvic CECT-scans who were likely to remain in hospital for at least two days after the scan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Exclusion Criteria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 Allergy or hypersensitivity to iodinated contrast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. Hospital admission SCr &gt;150 µmol/dL (a contraindication to iodinated contrast)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. Renal transplant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4. History of acute renal failure that required management by a nephrologist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5.Current use of either sulphonlyurea or nicorandil.</w:t>
            </w:r>
          </w:p>
        </w:tc>
        <w:tc>
          <w:tcPr>
            <w:tcW w:w="1166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ntrast enhanced CT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98</w:t>
            </w:r>
          </w:p>
        </w:tc>
        <w:tc>
          <w:tcPr>
            <w:tcW w:w="1135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of &gt;25% or an increase of ≥0.5 mg/dl in SCr from the baseline value 48 h after exposure to the contrast medium</w:t>
            </w:r>
          </w:p>
        </w:tc>
        <w:tc>
          <w:tcPr>
            <w:tcW w:w="1038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hexol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Low-Osm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pamidol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so-Osm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dixanol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so-Osm</w:t>
            </w:r>
          </w:p>
        </w:tc>
        <w:tc>
          <w:tcPr>
            <w:tcW w:w="1166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Use of hydration prior to the procedure was at the discretion of the physician who ordered the scan.</w:t>
            </w:r>
          </w:p>
        </w:tc>
        <w:tc>
          <w:tcPr>
            <w:tcW w:w="1088" w:type="dxa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RIPC</w:t>
            </w:r>
          </w:p>
        </w:tc>
        <w:tc>
          <w:tcPr>
            <w:tcW w:w="1102" w:type="dxa"/>
            <w:gridSpan w:val="2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40 minutes before contrast was given five-minute cycles of arm ischemia with three minutes of reperfusion between by inflating blood pressure cuff positioned on the patient’s arm to a pressure of 200 mmHg or 15 mmHg above systolic pressure if that was &gt;200 mmHg</w:t>
            </w:r>
          </w:p>
        </w:tc>
        <w:tc>
          <w:tcPr>
            <w:tcW w:w="993" w:type="dxa"/>
            <w:gridSpan w:val="3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ost patients receive a dose of 90 mL, but patients heavier than 110 kg may receive 120 mL. All patients with eGFR &lt;60 mL/min/1.73m2 receive iodixanol</w:t>
            </w:r>
          </w:p>
        </w:tc>
        <w:tc>
          <w:tcPr>
            <w:tcW w:w="1333" w:type="dxa"/>
            <w:gridSpan w:val="2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(IQR)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73 (59, 85)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o intervention</w:t>
            </w:r>
          </w:p>
        </w:tc>
        <w:tc>
          <w:tcPr>
            <w:tcW w:w="993" w:type="dxa"/>
            <w:gridSpan w:val="3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333" w:type="dxa"/>
            <w:gridSpan w:val="2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(IQR)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75 (62, 85)</w:t>
            </w:r>
          </w:p>
        </w:tc>
      </w:tr>
      <w:tr w:rsidR="00005072" w:rsidRPr="00BB3640" w:rsidTr="00113C39">
        <w:trPr>
          <w:cantSplit/>
          <w:trHeight w:val="4131"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Heguile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3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IZWd1aWxlbjwvQXV0aG9yPjxZZWFyPjIwMTM8L1llYXI+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IZWd1aWxlbjwvQXV0aG9yPjxZZWFyPjIwMTM8L1llYXI+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69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ge&gt;18 yea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Stable S. Creat. ~1.25 mg/dl (110 lmol/l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3. eCr. Clearance &lt;45 ml/min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S. Creat. 4.5 mg/dl ([364.5 lmol/l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Change in S. Creat. ≥0.5 mg/dl (44.2 lmol/l) within the previous week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Emergency catheteriza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Pulmonary oedem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Pre-existing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Recent exposure to contrast med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Multipl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Myelom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Uncontrolled hypertens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Hemodynamic instabilit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. Current treatment with dopamine, mannitol, Fenoldopam, Aminophylline, Theophylline, Ascorbic acid or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NAC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. Pregnant or childbearing wome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. Known hypersensitivity to Contrast media or NAC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3. Patients undergoing interventions limited to the major renal vasculature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ntrast Study including cardiac catheterization or arteriography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01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&gt;25% increase above baseline S. Creat. within 48 -72 hours of contrast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vers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s per intervention protocol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HCO3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D5W containing 154 mEq/L of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NaHCO3 at 3ml/kg/hr for 2 hr pre-procedure, 1ml/kg/hr during and for 6-12 hr post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79.8±14.2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57±0.03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00 mg orally twice daily day preceding and day of 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86.6±15.4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60±0.07mg/dL</w:t>
            </w:r>
          </w:p>
        </w:tc>
      </w:tr>
      <w:tr w:rsidR="00005072" w:rsidRPr="00BB3640" w:rsidTr="00113C39">
        <w:trPr>
          <w:cantSplit/>
          <w:trHeight w:val="1346"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Both NAC + NaHCO3</w:t>
            </w:r>
          </w:p>
        </w:tc>
        <w:tc>
          <w:tcPr>
            <w:tcW w:w="3428" w:type="dxa"/>
            <w:gridSpan w:val="7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Excluded from analysis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Heng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8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IZW5nPC9BdXRob3I+PFllYXI+MjAwODwvWWVhcj48UmVj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IZW5nPC9BdXRob3I+PFllYXI+MjAwODwvWWVhcj48UmVj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70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Stable CRF (eGFR &lt;56ml/min and S. Creat variability &lt;0.1mg/dl between levels measured 1-2 months before procedure and the baseline level taken within 24 hours before interven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ge &lt;18 yea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Pregna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Allergy to NAC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Acute Renal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Haemodynamic instabilit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Overt Congestive cardiac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Administration of Iodinated Contrast media, nephrotoxic agent or NAC within the last 30 days prior to inclus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 Patients on nephrotoxic agents such as NSAIDs or aminosides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 / PCI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5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, &gt;25% increase S. Creat. above baseline or &gt;5ml decrease in eGFR within 48 hours of contrast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mepr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odixan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so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Bicarbonate saline 1.4% I.V at 1ml/kg/hr for 12 hours pre- and 12hr post-procedure (6 hours for patients with heart failure)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200 mg orally twice daily day preceding and day of 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8±70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78±53mmol/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 orally twice daily day preceding and day of 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98±76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93±76mmol/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Hool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9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Ib29sZTwvQXV0aG9yPjxZZWFyPjIwMDk8L1llYXI+PFJl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Ib29sZTwvQXV0aG9yPjxZZWFyPjIwMDk8L1llYXI+PFJl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71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Age ≥18 years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Elective PC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Able to give informed consen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Emergency PC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Elevation of cTnI pre-PC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Women of child-bearing ag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4. Nicorandil or glibenclamide use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Severe comorbidity (estimated life expectancy &lt;6 months)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PCI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18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&gt;25% increase above baseline S. Creat. within 24 hours of contrast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promid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RIP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Blood pressure cuff placed around their non-dominant upper arm. The cuff inflated to 200-mm Hg pressure for 5 minutes, followed by 5 minutes of deflation and repeated 2 more times to 3 cycles in total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96.7±80.1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eGFR, median (IQR)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72.0 (55.8–86.0)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 Group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similar cuff placed around the upper arm, but it was not inflated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87.5±74.2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eGFR, median (IQR)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75.5 (65.3–89.8)</w:t>
            </w:r>
          </w:p>
        </w:tc>
      </w:tr>
      <w:tr w:rsidR="00005072" w:rsidRPr="00BB3640" w:rsidTr="00113C39">
        <w:trPr>
          <w:cantSplit/>
          <w:trHeight w:val="2005"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Hsu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2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/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&lt;EndNote&gt;&lt;Cite&gt;&lt;Author&gt;Hsu&lt;/Author&gt;&lt;Year&gt;2012&lt;/Year&gt;&lt;RecNum&gt;70&lt;/RecNum&gt;&lt;DisplayText&gt;(72)&lt;/DisplayText&gt;&lt;record&gt;&lt;rec-number&gt;70&lt;/rec-number&gt;&lt;foreign-keys&gt;&lt;key app="EN" db-id="dder2drw7edva7ett01p5zxu90x9x2pfx9tr" timestamp="1528961037"&gt;70&lt;/key&gt;&lt;/foreign-keys&gt;&lt;ref-type name="Journal Article"&gt;17&lt;/ref-type&gt;&lt;contributors&gt;&lt;authors&gt;&lt;author&gt;Hsu, T. F.&lt;/author&gt;&lt;author&gt;Huang, M. K.&lt;/author&gt;&lt;author&gt;Yu, S. H.&lt;/author&gt;&lt;author&gt;Yen, D. H.&lt;/author&gt;&lt;author&gt;Kao, W. F.&lt;/author&gt;&lt;author&gt;Chen, Y. C.&lt;/author&gt;&lt;author&gt;Huang, M. S.&lt;/author&gt;&lt;/authors&gt;&lt;/contributors&gt;&lt;auth-address&gt;Department of Emergency Medicine, Taipei Veterans General Hospital, Taiwan.&lt;/auth-address&gt;&lt;titles&gt;&lt;title&gt;N-acetylcysteine for the prevention of contrast-induced nephropathy in the emergency department&lt;/title&gt;&lt;secondary-title&gt;Intern Med&lt;/secondary-title&gt;&lt;/titles&gt;&lt;periodical&gt;&lt;full-title&gt;Intern Med&lt;/full-title&gt;&lt;/periodical&gt;&lt;pages&gt;2709-14&lt;/pages&gt;&lt;volume&gt;51&lt;/volume&gt;&lt;number&gt;19&lt;/number&gt;&lt;edition&gt;2012/10/06&lt;/edition&gt;&lt;keywords&gt;&lt;keyword&gt;Acetylcysteine/administration &amp;amp; dosage/ therapeutic use&lt;/keyword&gt;&lt;keyword&gt;Aged&lt;/keyword&gt;&lt;keyword&gt;Aged, 80 and over&lt;/keyword&gt;&lt;keyword&gt;Contrast Media/ adverse effects&lt;/keyword&gt;&lt;keyword&gt;Emergency Medical Services&lt;/keyword&gt;&lt;keyword&gt;Emergency Service, Hospital&lt;/keyword&gt;&lt;keyword&gt;Female&lt;/keyword&gt;&lt;keyword&gt;Humans&lt;/keyword&gt;&lt;keyword&gt;Iohexol/adverse effects/analogs &amp;amp; derivatives&lt;/keyword&gt;&lt;keyword&gt;Kidney Diseases/ chemically induced/ prevention &amp;amp; control/therapy&lt;/keyword&gt;&lt;keyword&gt;Male&lt;/keyword&gt;&lt;keyword&gt;Prospective Studies&lt;/keyword&gt;&lt;keyword&gt;Renal Dialysis&lt;/keyword&gt;&lt;keyword&gt;Taiwan&lt;/keyword&gt;&lt;keyword&gt;Tomography, X-Ray Computed/ adverse effects&lt;/keyword&gt;&lt;/keywords&gt;&lt;dates&gt;&lt;year&gt;2012&lt;/year&gt;&lt;/dates&gt;&lt;isbn&gt;1349-7235 (Electronic)&amp;#xD;0918-2918 (Linking)&lt;/isbn&gt;&lt;accession-num&gt;23037460&lt;/accession-num&gt;&lt;urls&gt;&lt;related-urls&gt;&lt;url&gt;https://www.jstage.jst.go.jp/article/internalmedicine/51/19/51_51.7894/_pdf&lt;/url&gt;&lt;/related-urls&gt;&lt;/urls&gt;&lt;remote-database-provider&gt;NLM&lt;/remote-database-provider&gt;&lt;language&gt;eng&lt;/language&gt;&lt;/record&gt;&lt;/Cite&gt;&lt;/EndNote&gt;</w:instrTex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72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dult patients undergoing abdominal or chest contrast-enhanced CT in Emergency Departmen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long-term haemo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Peritoneal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Received another dose of contrast medium within 72 hou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Refusal to sign consent form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Known allergy to NAC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ntrast Enhanced CT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41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within 48-72 hours of contrast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hex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obitrid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opromid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All are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 mL/kg/h of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0.9% NaCl for 1hr pre-CT, continued at 1mL/kg/hr for 6hr post-CT (decreased to 0.5mL/kg/hr in patients with clinical evidence of CHF)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travenous 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00 mg of NAC in 0.9% sodium chloride at 3 mL/kg for 1hr pre-contrast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1.1±10.0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40±0.58mg/dL</w:t>
            </w:r>
          </w:p>
        </w:tc>
      </w:tr>
      <w:tr w:rsidR="00005072" w:rsidRPr="00BB3640" w:rsidTr="00113C39">
        <w:trPr>
          <w:cantSplit/>
          <w:trHeight w:val="1834"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hydration onl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8.1±10.0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26±0.43mg/dL</w:t>
            </w:r>
          </w:p>
        </w:tc>
      </w:tr>
      <w:tr w:rsidR="00005072" w:rsidRPr="00BB3640" w:rsidTr="00113C39">
        <w:trPr>
          <w:cantSplit/>
          <w:trHeight w:val="1691"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Huber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3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IdWJlcjwvQXV0aG9yPjxZZWFyPjIwMDM8L1llYXI+PFJl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IdWJlcjwvQXV0aG9yPjxZZWFyPjIwMDM8L1llYXI+PFJl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73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Chronic renal insufficiency (S. Creat. ≥1.3mg/dl) undergoing coronary angiography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Pregna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Contraindications to theophylline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12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within 48 hours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mepr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00ml Nacl 30 minutes before coronary angiography, fluid intake ≥2 L/day was advised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Theophylline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00 mg IV 30 minutes before coronary angiograph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96.5±84.1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65±0.41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hydration onl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16.6±95.0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72±0.69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Inda-Filho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4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JbmRhLUZpbGhvPC9BdXRob3I+PFllYXI+MjAxNDwvWWVh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JbmRhLUZpbGhvPC9BdXRob3I+PFllYXI+MjAxNDwvWWVh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74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ge&gt; 18 yea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Elective coronary angiography or ventriculography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Received an iodinated contrast medium intravascularly within 30 days pre-procedure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Emergency coronary catheteriza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Pulmonary oedem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Acute decompensated congestive heart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On nonsteroidal anti-inflammatory drugs or metformin at the time of the stud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Declined to participate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Angiography / Ventriculography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561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of ≥ 0.3mg in or absolute value ≥1.1mg/dL of S. Creat. at 72 hours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xitalamat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Hi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ll patients receive Nacl (0.9%, isotonic) given intravenously at 1 mL/kg/h.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Patients received medications intravenously 60 minutes immediately before, during, and 6 hours immediately after contrast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travenous 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 in D5W at 150mg/kg/hr as bolus prior to contrast, then at 50 mg/kg/h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1±16.7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00±0.25mg/dL</w:t>
            </w:r>
          </w:p>
        </w:tc>
      </w:tr>
      <w:tr w:rsidR="00005072" w:rsidRPr="00BB3640" w:rsidTr="00113C39">
        <w:trPr>
          <w:cantSplit/>
          <w:trHeight w:val="3078"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HCO3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50 mEq of 8.4% NaHCO3 in 1L 5% dextrose given as bolus at 3.5ml/kg/hr pre-contrast, then at 1.18ml/kg/hr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2±17.6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00±0.24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hydration onl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8±22.4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04±0.41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Both NAC + NaHCO3</w:t>
            </w:r>
          </w:p>
        </w:tc>
        <w:tc>
          <w:tcPr>
            <w:tcW w:w="3428" w:type="dxa"/>
            <w:gridSpan w:val="7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Excluded from analysis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 w:val="restart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Izani 2008</w: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begin">
                <w:fldData xml:space="preserve">PEVuZE5vdGU+PENpdGU+PEF1dGhvcj5JemFuaTwvQXV0aG9yPjxZZWFyPjIwMDg8L1llYXI+PFJl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</w:fldData>
              </w:fldChar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</w:instrText>
            </w:r>
            <w:r>
              <w:rPr>
                <w:rFonts w:asciiTheme="minorHAnsi" w:hAnsiTheme="minorHAnsi" w:cstheme="minorHAnsi"/>
                <w:sz w:val="18"/>
                <w:szCs w:val="18"/>
              </w:rPr>
              <w:fldChar w:fldCharType="begin">
                <w:fldData xml:space="preserve">PEVuZE5vdGU+PENpdGU+PEF1dGhvcj5JemFuaTwvQXV0aG9yPjxZZWFyPjIwMDg8L1llYXI+PFJl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</w:fldData>
              </w:fldChar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.DATA </w:instrText>
            </w:r>
            <w:r>
              <w:rPr>
                <w:rFonts w:asciiTheme="minorHAnsi" w:hAnsiTheme="minorHAnsi" w:cstheme="minorHAnsi"/>
                <w:sz w:val="18"/>
                <w:szCs w:val="18"/>
              </w:rPr>
            </w:r>
            <w:r>
              <w:rPr>
                <w:rFonts w:asciiTheme="minorHAnsi" w:hAnsiTheme="minorHAnsi" w:cstheme="minorHAnsi"/>
                <w:sz w:val="18"/>
                <w:szCs w:val="18"/>
              </w:rPr>
              <w:fldChar w:fldCharType="end"/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separate"/>
            </w:r>
            <w:r>
              <w:rPr>
                <w:rFonts w:asciiTheme="minorHAnsi" w:hAnsiTheme="minorHAnsi" w:cstheme="minorHAnsi"/>
                <w:noProof/>
                <w:sz w:val="18"/>
                <w:szCs w:val="18"/>
              </w:rPr>
              <w:t>(194)</w: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lusion Criteria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Patients electively admitted for coronary angiography &gt; 18 yaers with creatinine clearance 40-90ml/min 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Exclusion Criteria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1. Severe renal failure 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2. Severe peptic ulcer 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. Allergy to NAC or Asthma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4. Pregnancy or breast feeding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5. </w:t>
            </w:r>
          </w:p>
        </w:tc>
        <w:tc>
          <w:tcPr>
            <w:tcW w:w="1166" w:type="dxa"/>
            <w:vMerge w:val="restart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 ± PCI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08</w:t>
            </w:r>
          </w:p>
        </w:tc>
        <w:tc>
          <w:tcPr>
            <w:tcW w:w="1135" w:type="dxa"/>
            <w:vMerge w:val="restart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5% increase in serum creatinine above the baseline, 48 hours after exposure to contrast media</w:t>
            </w:r>
          </w:p>
        </w:tc>
        <w:tc>
          <w:tcPr>
            <w:tcW w:w="1038" w:type="dxa"/>
            <w:vMerge w:val="restart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hexol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45% normal saline 12 hours before contrast start and after at rate of 1ml/kg/h</w:t>
            </w:r>
          </w:p>
        </w:tc>
        <w:tc>
          <w:tcPr>
            <w:tcW w:w="1088" w:type="dxa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</w:t>
            </w:r>
          </w:p>
        </w:tc>
        <w:tc>
          <w:tcPr>
            <w:tcW w:w="1102" w:type="dxa"/>
            <w:gridSpan w:val="2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00mg BD for 4 days started 12 hours before contrast administration</w:t>
            </w:r>
          </w:p>
        </w:tc>
        <w:tc>
          <w:tcPr>
            <w:tcW w:w="993" w:type="dxa"/>
            <w:gridSpan w:val="3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ast(ml) Mean(SD)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36.73(100.23)</w:t>
            </w:r>
          </w:p>
        </w:tc>
        <w:tc>
          <w:tcPr>
            <w:tcW w:w="1333" w:type="dxa"/>
            <w:gridSpan w:val="2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. Creat.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(SD)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23.7(17.08)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Only I.V saline </w:t>
            </w:r>
          </w:p>
        </w:tc>
        <w:tc>
          <w:tcPr>
            <w:tcW w:w="993" w:type="dxa"/>
            <w:gridSpan w:val="3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ast(ml) Mean(SD)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26.67(94.37)</w:t>
            </w:r>
          </w:p>
        </w:tc>
        <w:tc>
          <w:tcPr>
            <w:tcW w:w="1333" w:type="dxa"/>
            <w:gridSpan w:val="2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. Creat.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(SD)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24.4(21.89)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Jaffer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2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KYWZmZXJ5PC9BdXRob3I+PFllYXI+MjAxMjwvWWVhcj48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KYWZmZXJ5PC9BdXRob3I+PFllYXI+MjAxMjwvWWVhcj48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76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Diagnosis of AC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Age &gt;18years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End-stage renal disease (ESRD) requiring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Known hypersensitivity to NAC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History of life-threatening contrast reaction.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 / PCI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456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&gt;25% increase above baseline S. Creat. within 72 hours of contrast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dixan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so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dditional intravenous normal saline (0.9% NaCl in water) was administered such that the total volume of fluid infused was equal to 1 cc/kg/hr for 24 hr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travenous 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,200 mg bolus followed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by 200 mg/hr for 24 hr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69.5±94.5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09±0.4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atched placebo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61.3±83.4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07±0.4mg/dL</w:t>
            </w:r>
          </w:p>
        </w:tc>
      </w:tr>
      <w:tr w:rsidR="00005072" w:rsidRPr="00BB3640" w:rsidTr="00113C39">
        <w:trPr>
          <w:cantSplit/>
          <w:trHeight w:val="3706"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 xml:space="preserve">Jo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3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KbzwvQXV0aG9yPjxZZWFyPjIwMTM8L1llYXI+PFJlY051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KbzwvQXV0aG9yPjxZZWFyPjIwMTM8L1llYXI+PFJlY051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77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Age &gt;19 years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Creat. clearance ≤ 60ml/min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Elective proced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cute Coronary Syndrom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Cardiogenic shock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Pulmonary oedem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Emergency Coronary angiograph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Acute renal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End Stage Renal Disease requiring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Previous Exposure to Contrast Medium within seven days of stud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Pregna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Lacta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. Hypersensitivity to Contrast med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. Mechanical ventila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 Parenteral Use of Diuretic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3. Multiple Myelom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4. Use of Metformin or Non-steroidal anti-inflammatory drugs within 48 hours of procedure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 / PCI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12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dixan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so-Os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promid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obitrid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sotonic Normal Saline at 1ml/kg/hr for 12 hours pre- and 12 hours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lpha Lipoic Acid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00 mg orally 8-hourly commenced day of procedure, up to a total of 3600mg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65.2±83.6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0.8±69.8mmol/L</w:t>
            </w:r>
          </w:p>
        </w:tc>
      </w:tr>
      <w:tr w:rsidR="00005072" w:rsidRPr="00BB3640" w:rsidTr="00113C39">
        <w:trPr>
          <w:cantSplit/>
          <w:trHeight w:val="2680"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hydration onl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74.6±103.6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8.2±37.5mmol/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 xml:space="preserve">Jo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8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KbzwvQXV0aG9yPjxZZWFyPjIwMDg8L1llYXI+PFJlY051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KbzwvQXV0aG9yPjxZZWFyPjIwMDg8L1llYXI+PFJlY051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78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Age &gt;19 years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Baseline S. Creat. ≥1.1mg/dL or Creat. clearance ≤ 60ml/min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cute Coronary Syndrom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Cardiogenic shock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Pulmonary oedem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Emergency Coronary angiograph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Acute renal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End Stage Renal Disease requiring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Previous Exposure to Contrast Medium within seven days of stud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Pregna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Lacta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. Hypersensitivity to Contrast med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. Mechanical ventila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 Parenteral use of diuretic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Use of NAC, Ascorbic acid, metformin or nonsteroidal anti-inflammatory drugs within 48 hours of the proced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3. Multiple Myelom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4. Statin use within 30 days of procedure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43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dixan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so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Half-isotonic Normal Saline at 1ml/kg/hr for 12 hours pre- and 12 hours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imvastatin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40mg twice daily for 2 days, twice pre- and twice post-angiography to total 160mg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73.3±99.3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285±0.409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 twice daily for 2 days, twice pre- and twice post-angiography to total 160mg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90.9±133.5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234±0.358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 xml:space="preserve">Jo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9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KbzwvQXV0aG9yPjxZZWFyPjIwMDk8L1llYXI+PFJlY051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KbzwvQXV0aG9yPjxZZWFyPjIwMDk8L1llYXI+PFJlY051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79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Age &gt;19 years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Baseline S. Creat. ≥1.1mg/dL or Creat. clearance ≤ 60ml/min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cute Coronary Syndrom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Cardiogenic shock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Pulmonary oedem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Emergency Coronary angiograph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Acute renal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End Stage Renal Disease requiring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Previous Exposure to Contrast Medium within seven days of stud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Pregna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Lacta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. Hypersensitivity to Contrast med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. Mechanical ventila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 Parenteral use of diuretic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Use of NAC, Ascorbic acid, metformin or nonsteroidal anti-inflammatory drugs within 48 hours of the proced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3. Multiple Myeloma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79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within 48 hours of contrast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dixan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so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Half-isotonic Normal Saline at 1ml/kg/hr for 12 hours pre- and 12 hours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,200 mg orally twice daily, twice pre- and twice post-angiography, to a total of 4,800 mg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3.6±141.9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38±0.52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scorbic acid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5mg pre-procedure in divided doses of 3g and 2g with 12h interval, two doses of 2g at 12h intervals post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16.4±136.1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27±0.35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 xml:space="preserve">Jurado-Roman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5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KdXJhZG8tUm9tYW48L0F1dGhvcj48WWVhcj4yMDE1PC9Z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KdXJhZG8tUm9tYW48L0F1dGhvcj48WWVhcj4yMDE1PC9Z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80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Patients with STEMI undergoing primary PCI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End-stage renal failure requiring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Cardiac arres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Severe heart failure (Killip III to IV)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PCI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473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within 3 days of contrast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dixan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so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s per intervention protocol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hydration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sotonic Normal Saline at 1ml/kg/hr from start of procedure continued for 24h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80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GFR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0±21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 mg/min/1.73m2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noWrap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o hydration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73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GFR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8±54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 mg/min/1.73m2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t>Kai, Z 2015</w: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begin"/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&lt;EndNote&gt;&lt;Cite&gt;&lt;Author&gt;Kai&lt;/Author&gt;&lt;Year&gt;2015&lt;/Year&gt;&lt;RecNum&gt;195&lt;/RecNum&gt;&lt;DisplayText&gt;(195)&lt;/DisplayText&gt;&lt;record&gt;&lt;rec-number&gt;195&lt;/rec-number&gt;&lt;foreign-keys&gt;&lt;key app="EN" db-id="dder2drw7edva7ett01p5zxu90x9x2pfx9tr" timestamp="1528961040"&gt;195&lt;/key&gt;&lt;/foreign-keys&gt;&lt;ref-type name="Journal Article"&gt;17&lt;/ref-type&gt;&lt;contributors&gt;&lt;authors&gt;&lt;author&gt;Kai, Z.&lt;/author&gt;&lt;author&gt;Yongjian, L.&lt;/author&gt;&lt;author&gt;Sheng, G.&lt;/author&gt;&lt;author&gt;Yu, L.&lt;/author&gt;&lt;/authors&gt;&lt;/contributors&gt;&lt;titles&gt;&lt;title&gt;Effect of Dongchongxiacao (Cordyceps) therapy on contrast-induced nephropathy in patients with type 2 diabetes and renal insufficiency undergoing coronary angiography&lt;/title&gt;&lt;secondary-title&gt;J Tradit Chin Med&lt;/secondary-title&gt;&lt;/titles&gt;&lt;periodical&gt;&lt;full-title&gt;J Tradit Chin Med&lt;/full-title&gt;&lt;/periodical&gt;&lt;pages&gt;422-7&lt;/pages&gt;&lt;volume&gt;35&lt;/volume&gt;&lt;number&gt;4&lt;/number&gt;&lt;keywords&gt;&lt;keyword&gt;Adult&lt;/keyword&gt;&lt;keyword&gt;Aged&lt;/keyword&gt;&lt;keyword&gt;Contrast Media/*adverse effects&lt;/keyword&gt;&lt;keyword&gt;Cordyceps/*chemistry&lt;/keyword&gt;&lt;keyword&gt;Coronary Angiography&lt;/keyword&gt;&lt;keyword&gt;Diabetes Mellitus, Type 2/*complications/surgery&lt;/keyword&gt;&lt;keyword&gt;Diabetic Nephropathies/etiology/*prevention &amp;amp; control&lt;/keyword&gt;&lt;keyword&gt;Drugs, Chinese Herbal/*administration &amp;amp; dosage&lt;/keyword&gt;&lt;keyword&gt;Female&lt;/keyword&gt;&lt;keyword&gt;Humans&lt;/keyword&gt;&lt;keyword&gt;Male&lt;/keyword&gt;&lt;keyword&gt;Middle Aged&lt;/keyword&gt;&lt;keyword&gt;Renal Insufficiency/*complications/surgery&lt;/keyword&gt;&lt;keyword&gt;Young Adult&lt;/keyword&gt;&lt;/keywords&gt;&lt;dates&gt;&lt;year&gt;2015&lt;/year&gt;&lt;pub-dates&gt;&lt;date&gt;Aug&lt;/date&gt;&lt;/pub-dates&gt;&lt;/dates&gt;&lt;isbn&gt;0255-2922 (Print)&amp;#xD;0255-2922 (Linking)&lt;/isbn&gt;&lt;accession-num&gt;26427112&lt;/accession-num&gt;&lt;urls&gt;&lt;related-urls&gt;&lt;url&gt;https://www.ncbi.nlm.nih.gov/pubmed/26427112&lt;/url&gt;&lt;/related-urls&gt;&lt;/urls&gt;&lt;/record&gt;&lt;/Cite&gt;&lt;/EndNote&gt;</w:instrTex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separate"/>
            </w:r>
            <w:r>
              <w:rPr>
                <w:rFonts w:asciiTheme="minorHAnsi" w:hAnsiTheme="minorHAnsi" w:cstheme="minorHAnsi"/>
                <w:noProof/>
                <w:sz w:val="18"/>
                <w:szCs w:val="18"/>
              </w:rPr>
              <w:t>(195)</w: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end"/>
            </w:r>
          </w:p>
        </w:tc>
        <w:tc>
          <w:tcPr>
            <w:tcW w:w="3069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lusion Criteria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atients &gt; 18 years and &lt; 80 years with Type 2 diabetes whose estimated glomerular filtration rate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(eGFR) was ≤ 60 mL/min·1.73m2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Exclusion Criteria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 Hyperpyrexia or allergic to iodine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. Tumors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. Severe heart failure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4. Severe kidney failure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5. Severe liver failure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. Disorders of the immune system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7. Blood diseases.</w:t>
            </w:r>
          </w:p>
        </w:tc>
        <w:tc>
          <w:tcPr>
            <w:tcW w:w="1166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89</w:t>
            </w:r>
          </w:p>
        </w:tc>
        <w:tc>
          <w:tcPr>
            <w:tcW w:w="1135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Relative (≥ 25%) or an absolute (≥ 44.2 μmol/L) increase in serum creatinine from the baseline value within 3 days after intravascular administration of contrast medium</w:t>
            </w:r>
          </w:p>
        </w:tc>
        <w:tc>
          <w:tcPr>
            <w:tcW w:w="1038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pamidol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Low-Osm</w:t>
            </w:r>
          </w:p>
        </w:tc>
        <w:tc>
          <w:tcPr>
            <w:tcW w:w="1166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travenous isotonic saline (0.9%) at a rate of approximately 1 mL/kg per hour for 6 h before, and 12 h after, contrast exposure</w:t>
            </w:r>
          </w:p>
        </w:tc>
        <w:tc>
          <w:tcPr>
            <w:tcW w:w="1130" w:type="dxa"/>
            <w:gridSpan w:val="2"/>
            <w:shd w:val="clear" w:color="auto" w:fill="auto"/>
            <w:noWrap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tandard Cordyceps</w:t>
            </w:r>
          </w:p>
        </w:tc>
        <w:tc>
          <w:tcPr>
            <w:tcW w:w="1130" w:type="dxa"/>
            <w:gridSpan w:val="2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2-g corbrin capsules, 3 times/d, 3 days before and after procedure </w:t>
            </w:r>
          </w:p>
        </w:tc>
        <w:tc>
          <w:tcPr>
            <w:tcW w:w="1129" w:type="dxa"/>
            <w:gridSpan w:val="3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+SD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48.87±48.69</w:t>
            </w:r>
          </w:p>
        </w:tc>
        <w:tc>
          <w:tcPr>
            <w:tcW w:w="1127" w:type="dxa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. Creat.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+SD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21±19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0" w:type="dxa"/>
            <w:gridSpan w:val="2"/>
            <w:shd w:val="clear" w:color="auto" w:fill="auto"/>
            <w:noWrap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(basic treatment group)</w:t>
            </w:r>
          </w:p>
        </w:tc>
        <w:tc>
          <w:tcPr>
            <w:tcW w:w="1130" w:type="dxa"/>
            <w:gridSpan w:val="2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o Cordyceps</w:t>
            </w:r>
          </w:p>
        </w:tc>
        <w:tc>
          <w:tcPr>
            <w:tcW w:w="1129" w:type="dxa"/>
            <w:gridSpan w:val="3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+SD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46.85±49.74</w:t>
            </w:r>
          </w:p>
        </w:tc>
        <w:tc>
          <w:tcPr>
            <w:tcW w:w="1127" w:type="dxa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. Creat.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+SD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22±19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0" w:type="dxa"/>
            <w:gridSpan w:val="2"/>
            <w:shd w:val="clear" w:color="auto" w:fill="auto"/>
            <w:noWrap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tensive Cordyceps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This group was not analysed </w:t>
            </w:r>
          </w:p>
        </w:tc>
        <w:tc>
          <w:tcPr>
            <w:tcW w:w="1130" w:type="dxa"/>
            <w:gridSpan w:val="2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-g corbrin capsules, 3 times/d, 3 days before and after procedure</w:t>
            </w:r>
          </w:p>
        </w:tc>
        <w:tc>
          <w:tcPr>
            <w:tcW w:w="1129" w:type="dxa"/>
            <w:gridSpan w:val="3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+SD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50.87±50.72</w:t>
            </w:r>
          </w:p>
        </w:tc>
        <w:tc>
          <w:tcPr>
            <w:tcW w:w="1127" w:type="dxa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. Creat.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+SD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22±19</w:t>
            </w:r>
          </w:p>
        </w:tc>
      </w:tr>
      <w:tr w:rsidR="00005072" w:rsidRPr="00BB3640" w:rsidTr="00113C39">
        <w:trPr>
          <w:cantSplit/>
          <w:trHeight w:val="1580"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Kam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4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LYW1hPC9BdXRob3I+PFllYXI+MjAxNDwvWWVhcj48UmVj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LYW1hPC9BdXRob3I+PFllYXI+MjAxNDwvWWVhcj48UmVj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81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Patients who has CE-CT in Emergency Departmen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Age&gt; 18 yea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3. Mehran risk score for CI-AKI moderate and high-risk groups (&gt;5 points)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Low risk for CI-AK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Allergy to contras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Hemodynamically unstable requiring excessive fluid resuscitation or surger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Rena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replacement therap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Did not provide informed consent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E-CT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23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within 48-72 hours of contrast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Low-Osm Iohexa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All Patients get Less than 100 ml volume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,000 mL of 0.9%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NaCl at a rate of 350 mL/hour</w:t>
            </w:r>
          </w:p>
        </w:tc>
        <w:tc>
          <w:tcPr>
            <w:tcW w:w="1088" w:type="dxa"/>
            <w:shd w:val="clear" w:color="auto" w:fill="auto"/>
            <w:noWrap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50 mg/kg 1L 0.9% NaCl at 350 mL/hour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S. Creat. (IQR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62 (1.4-2.07) mg/dL</w:t>
            </w:r>
          </w:p>
        </w:tc>
      </w:tr>
      <w:tr w:rsidR="00005072" w:rsidRPr="00BB3640" w:rsidTr="00113C39">
        <w:trPr>
          <w:cantSplit/>
          <w:trHeight w:val="2112"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noWrap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hydration onl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S. Creat. (IQR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47 (1.0-1.68) mg/dL</w:t>
            </w:r>
          </w:p>
        </w:tc>
      </w:tr>
      <w:tr w:rsidR="00005072" w:rsidRPr="00BB3640" w:rsidTr="00113C39">
        <w:trPr>
          <w:cantSplit/>
          <w:trHeight w:val="2836"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HCO3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50 mEq in 1L 0.9%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NaCl at 350 mL/hour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S. Creat. (IQR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49 (1.12-1.85) mg/dL</w:t>
            </w:r>
          </w:p>
        </w:tc>
      </w:tr>
      <w:tr w:rsidR="00005072" w:rsidRPr="00BB3640" w:rsidTr="00113C39">
        <w:trPr>
          <w:cantSplit/>
          <w:trHeight w:val="3848"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Ka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3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LYXk8L0F1dGhvcj48WWVhcj4yMDAzPC9ZZWFyPjxSZWNO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LYXk8L0F1dGhvcj48WWVhcj4yMDAzPC9ZZWFyPjxSZWNO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82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Patients with stable moderate renal insufficiency (S. Creat &gt;1.2mg/dL (106 µmol/L) or creatinine clearance &lt; 60mL/min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Elective coronary angiography and/or interven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Acute renal failure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Contrast media or nephrotoxic agent within the last 30 day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4. Overt congestive heart failure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5. Severe valvular disease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LVEF&lt; 35%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COPD or asthm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Allergy to NAC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 / PCI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16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&gt;25% increase above baseline S. Creat. within 48 hours of contrast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NaCl at 1mL/kg/hr for 12 hr pre- and 6hr post-contrast.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iberal intake of oral fluid was encouraged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00 mg orally twice daily day preceding and day of procedure, total 2 days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(IQR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30 (75-320)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S. Creat. (IQR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24 (0.77-2.99) 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 orally twice daily day preceding and day of procedure, total 2 days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(IQR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0 (70-380)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S. Creat. (IQR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26 (0.75-3.64) mg/dL</w:t>
            </w:r>
          </w:p>
        </w:tc>
      </w:tr>
      <w:tr w:rsidR="00005072" w:rsidRPr="00BB3640" w:rsidTr="00113C39">
        <w:trPr>
          <w:cantSplit/>
          <w:trHeight w:val="3706"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Kefer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3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LZWZlcjwvQXV0aG9yPjxZZWFyPjIwMDM8L1llYXI+PFJl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LZWZlcjwvQXV0aG9yPjxZZWFyPjIwMDM8L1llYXI+PFJl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83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S. Creat. &gt;3mg/d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Acute Renal failure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.PCI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09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within 24 hours of contrast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Low-Os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opromid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or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ohex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Mean CV/ml per procedure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99±77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travenous 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200mg in 200ml 0.9% NaCl in two 60 minute infusions, first 12hr pre-procedure, and second following administration of contrast.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 in 200ml 0.9% NaCl in two 60 minute infusions, first 12hr pre-procedure, and second following administration of contrast.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Khosravi 2016</w: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begin"/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&lt;EndNote&gt;&lt;Cite&gt;&lt;Author&gt;Khosravi&lt;/Author&gt;&lt;Year&gt;2016&lt;/Year&gt;&lt;RecNum&gt;196&lt;/RecNum&gt;&lt;DisplayText&gt;(196)&lt;/DisplayText&gt;&lt;record&gt;&lt;rec-number&gt;196&lt;/rec-number&gt;&lt;foreign-keys&gt;&lt;key app="EN" db-id="dder2drw7edva7ett01p5zxu90x9x2pfx9tr" timestamp="1528961040"&gt;196&lt;/key&gt;&lt;/foreign-keys&gt;&lt;ref-type name="Journal Article"&gt;17&lt;/ref-type&gt;&lt;contributors&gt;&lt;authors&gt;&lt;author&gt;Khosravi, A.&lt;/author&gt;&lt;author&gt;Dolatkhah, M.&lt;/author&gt;&lt;author&gt;Hashemi, H. S.&lt;/author&gt;&lt;author&gt;Rostami, Z.&lt;/author&gt;&lt;/authors&gt;&lt;/contributors&gt;&lt;auth-address&gt;Department of Cardiovascular Diseases, School of Medicine and Atherosclerosis Research Center, Baqiyatallah University of Medical Sciences, Tehran, IR Iran.&amp;#xD;Department of Pharmaceutics, Tabriz University of Medical Sciences, Tabriz, IR Iran.&amp;#xD;Faculty of Medicine, Research Committee, Baqiyatallah University of Medical Sciences, Tehran, IR Iran.&amp;#xD;Department of Nephrology, Nephrology and Urology Research Center, Baqiyatallah University of Medical Sciences, Tehran, IR Iran.&lt;/auth-address&gt;&lt;titles&gt;&lt;title&gt;Preventive Effect of Atorvastatin (80 mg) on Contrast-Induced Nephropathy After Angiography in High-Risk Patients: Double-Blind Randomized Clinical Trial&lt;/title&gt;&lt;secondary-title&gt;Nephrourol Mon&lt;/secondary-title&gt;&lt;/titles&gt;&lt;periodical&gt;&lt;full-title&gt;Nephrourol Mon&lt;/full-title&gt;&lt;/periodical&gt;&lt;pages&gt;e29574&lt;/pages&gt;&lt;volume&gt;8&lt;/volume&gt;&lt;number&gt;3&lt;/number&gt;&lt;keywords&gt;&lt;keyword&gt;Atorvastatin&lt;/keyword&gt;&lt;keyword&gt;Chronic Kidney Disease&lt;/keyword&gt;&lt;keyword&gt;Contrast Induced Nephropathy&lt;/keyword&gt;&lt;keyword&gt;Diabetes Mellitus&lt;/keyword&gt;&lt;/keywords&gt;&lt;dates&gt;&lt;year&gt;2016&lt;/year&gt;&lt;pub-dates&gt;&lt;date&gt;May&lt;/date&gt;&lt;/pub-dates&gt;&lt;/dates&gt;&lt;isbn&gt;2251-7006 (Print)&amp;#xD;2251-7006 (Linking)&lt;/isbn&gt;&lt;accession-num&gt;27570749&lt;/accession-num&gt;&lt;urls&gt;&lt;related-urls&gt;&lt;url&gt;https://www.ncbi.nlm.nih.gov/pubmed/27570749&lt;/url&gt;&lt;url&gt;https://www.ncbi.nlm.nih.gov/pmc/articles/PMC4983115/pdf/num-08-03-29574.pdf&lt;/url&gt;&lt;/related-urls&gt;&lt;/urls&gt;&lt;custom2&gt;PMC4983115&lt;/custom2&gt;&lt;electronic-resource-num&gt;10.5812/numonthly.29574&lt;/electronic-resource-num&gt;&lt;/record&gt;&lt;/Cite&gt;&lt;/EndNote&gt;</w:instrTex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separate"/>
            </w:r>
            <w:r>
              <w:rPr>
                <w:rFonts w:asciiTheme="minorHAnsi" w:hAnsiTheme="minorHAnsi" w:cstheme="minorHAnsi"/>
                <w:noProof/>
                <w:sz w:val="18"/>
                <w:szCs w:val="18"/>
              </w:rPr>
              <w:t>(196)</w: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end"/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lusion Criteria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Patients aged between 55 and 75 who had diabetes (fasting blood sugar &gt; 126 mg/dL, random blood sugar &gt; 200 mg/dL, and glucose tolerance test &gt; 200 mg/dL) and chronic renal failure (creatinine &gt; 1.5 mg/dL or 15 &lt; glomerular filtration rate [GFR] &lt; 60 mls/min/1.73m2) and were candidates for elective angiography an 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Exclusion Criteria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 Recent treatment with 80 mg of statin (high dose)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. Need for emergency angiography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. Contraindications to statin prescription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4. previous contrast-media administration during the preceding 10days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5. Chronic dialysis treatment, and informed refusal of consent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29</w:t>
            </w:r>
          </w:p>
        </w:tc>
        <w:tc>
          <w:tcPr>
            <w:tcW w:w="1135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erum creatinine more than 0.5 mg/dL or more than 25% from the baseline (for this analysis we took 48 hours incidences)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so-Osm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sotonic saline (0.9% sodium chloride or half saline, 1 3 mL/kg/h), intravenously, and N-acetylcysteine (NAC) 1200 mg, orally, twice a day, 1 day before to 2 days after intervention started from1hour before angiography until 4 hours after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torvastatin</w:t>
            </w:r>
          </w:p>
        </w:tc>
        <w:tc>
          <w:tcPr>
            <w:tcW w:w="1102" w:type="dxa"/>
            <w:gridSpan w:val="2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80mg/d from 48h before angiography</w:t>
            </w:r>
          </w:p>
        </w:tc>
        <w:tc>
          <w:tcPr>
            <w:tcW w:w="993" w:type="dxa"/>
            <w:gridSpan w:val="3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&lt; 200 ml for 96.3% of patients </w:t>
            </w:r>
          </w:p>
        </w:tc>
        <w:tc>
          <w:tcPr>
            <w:tcW w:w="1333" w:type="dxa"/>
            <w:gridSpan w:val="2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. Creat.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+SD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53±0.44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atching Placebo</w:t>
            </w:r>
          </w:p>
        </w:tc>
        <w:tc>
          <w:tcPr>
            <w:tcW w:w="993" w:type="dxa"/>
            <w:gridSpan w:val="3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&lt; 200 ml for 98.2% of patients</w:t>
            </w:r>
          </w:p>
        </w:tc>
        <w:tc>
          <w:tcPr>
            <w:tcW w:w="1333" w:type="dxa"/>
            <w:gridSpan w:val="2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. Creat.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+SD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47±0.42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Khour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995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LaG91cnk8L0F1dGhvcj48WWVhcj4xOTk1PC9ZZWFyPjxS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LaG91cnk8L0F1dGhvcj48WWVhcj4xOTk1PC9ZZWFyPjxS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84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lusion Criter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Patients undergoing radiocontrast study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NSAID us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Use of nephrotoxic drug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3. Contrast media administration within 72 hours of procedure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LVEF &lt; 30%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Angiograph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IVP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Venogram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87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&gt;25% increase above baseline S. Creat. to above 124 µmol/L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Radiologist preference allowed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ormal saline 0.5-1.5 L pre-procedure and 0.5 L after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ifedipine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0mg 1 hour pre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6±34.8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2.4±53.1mmol/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o intervention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8.1±41.8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2.5±31.6mmol/L</w:t>
            </w:r>
          </w:p>
        </w:tc>
      </w:tr>
      <w:tr w:rsidR="00005072" w:rsidRPr="00BB3640" w:rsidTr="00113C39">
        <w:trPr>
          <w:cantSplit/>
          <w:trHeight w:val="2147"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Kimme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8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LaW1tZWw8L0F1dGhvcj48WWVhcj4yMDA4PC9ZZWFyPjxS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LaW1tZWw8L0F1dGhvcj48WWVhcj4yMDA4PC9ZZWFyPjxS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85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Mild to moderately impaired kidney function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Age&gt; 18 yea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S. Creat. ≥1.2 mg/dl or Creatinine clearance &lt; 50 ml/min measured by a 12- or 24-h urine collec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cute inflammatory diseas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Medication with NSAID or metformin up to 3 days before entering stud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Abnormal findings in physical examinations, e.g. signs of dehydration or inflammation.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0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meperol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ml/kg/h infusion of 0.45% saline for 24 h (12 h before and 12 h after exposure to contrast media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00 mg orally twice daily day preceding and day of procedure, total 2 days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87±88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51±0.23mg/dL</w:t>
            </w:r>
          </w:p>
        </w:tc>
      </w:tr>
      <w:tr w:rsidR="00005072" w:rsidRPr="00BB3640" w:rsidTr="00113C39">
        <w:trPr>
          <w:cantSplit/>
          <w:trHeight w:val="2673"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Zin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0 mg once daily on the day before missing doses replaced by placebo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73±85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60±0.49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 orally twice daily day preceding and day of procedure, total 2 days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19±105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65±0.65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Kinbar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0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LaW5iYXJhPC9BdXRob3I+PFllYXI+MjAxMDwvWWVhcj48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LaW5iYXJhPC9BdXRob3I+PFllYXI+MjAxMDwvWWVhcj48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86, 87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Patients with stable S. Creat. (baseline ± ≤0.1mg/dL at 12-24h pre-procedure) concentrations undergoing coronary angiography± PCI 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cute MI requiring primary or rescue PC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Use of vasopressors before PC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Cardiogenic shock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Current peritoneal dialysis or haemodialysis,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Planned post-contrast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Allergies to the medications being studied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Overt congestive heart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Severe valvular diseas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LVEF&lt;30%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. Pregna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. Multiple myelom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. Amyloidosis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.PCI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49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after 48h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pamidol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l 1 ml/kg/hr for 30 min pre- and 10h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704 mg orally twice daily day preceding and day of procedure, total 2 days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47±23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00±0.36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hydration onl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41±14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0.97±0.29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minophylline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50mg as a short infusion (100ml saline, 0.9%) 30 min pre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42±15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0.94±0.21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Kitzler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2</w:t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Chronic kidney disease stage 1–4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Elective CT with non-ionic radiocontrast agents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3. Age &gt;18years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4. S. Creat.&gt; 1.25 mg/dL for males and 1.09 mg/dL for females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No renal replacement therap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Exclusion Criter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cute kidney injur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Increase of &gt;0.2mg/dL in S. Creat. from baseline to enrolment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Administration of vitamin E, NAC, or other antioxidant therapy within 4 weeks of stud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Participation in an investigational clinical trial within 1 month prior to the start of the stud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Known or suspected allergy to the investigational drug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Current use of a theophylline, dopamine, furosemide, or mannitol.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Elective CT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0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&gt;25% increase above baseline S. Creat. at 48 hours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Low-Os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opromide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45% saline infusion at 1 ml/kg/hr for 12 h before and after CT.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200gm NAC granules+ placebo emulsion oral route, 12 and 6 h before and 6 and 12 h post-procedure, as well as 0.45 % saline infusion (1:1 dilution of 0.9 % saline with 5 % glucose)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00ml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37±0.51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Vitamin E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 granules + Vitamin E emulsion (540 mg) intravenously 12 and 6 h before and 6 and 12 h post-procedure, as well as 0.45 % saline infusion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00ml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37±0.2mg/dL</w:t>
            </w:r>
          </w:p>
        </w:tc>
      </w:tr>
      <w:tr w:rsidR="00005072" w:rsidRPr="00BB3640" w:rsidTr="00113C39">
        <w:trPr>
          <w:cantSplit/>
          <w:trHeight w:val="5549"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 granules + placebo emulsion as well as 0.45 % saline infusion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00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33±0.12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Klim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2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LbGltYTwvQXV0aG9yPjxZZWFyPjIwMTI8L1llYXI+PFJl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LbGltYTwvQXV0aG9yPjxZZWFyPjIwMTI8L1llYXI+PFJl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88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Patients undergoing intra-arterial / intravenous radiological contrast study with renal dysfunction (S. Creat.&gt;0.93 µmol/L for women and 0.117 µmol/L for men, or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eGFR &lt;60mL/min/1.73 m2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ge &lt;18 yea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Allergy to radiographic contras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Pregna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5. NYHA class III and IV heart failure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NAC ≤24h before contras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Clinical condition requiring continuous fluid therapy, e.g. severe sepsis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ntrast Study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85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at 48h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Low-Os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so-Os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opromid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omeprol Iopentol Iohex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obitridol Iodixanol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dditional oral fluid intake was encouraged in all groups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hydration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l at 1 mL/kg/h beginning from 8 p.m. on the day pre- and for ≥12 h post-procedure.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CV median (IQR), mL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0 (80–163)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(IQR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0 (80-163)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S. Creat. (IQR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41 (112-158) mmol/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HCO3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itial intravenous bolus 3 mL/kg/h of 166 mEq/L NaHCO3 for 1hr pre-contrast. Following this, patients received the same fluid at 1mL/kg/h during and for 6h post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(IQR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0 (80-143)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S. Creat. (IQR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41 (115-164) mmol/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travenous and oral NaHCO3</w:t>
            </w:r>
          </w:p>
        </w:tc>
        <w:tc>
          <w:tcPr>
            <w:tcW w:w="3428" w:type="dxa"/>
            <w:gridSpan w:val="7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Excluded from analysis</w:t>
            </w:r>
          </w:p>
        </w:tc>
      </w:tr>
      <w:tr w:rsidR="00005072" w:rsidRPr="00BB3640" w:rsidTr="00113C39">
        <w:trPr>
          <w:cantSplit/>
          <w:trHeight w:val="2997"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Ko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3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LbzwvQXV0aG9yPjxZZWFyPjIwMTM8L1llYXI+PFJlY051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LbzwvQXV0aG9yPjxZZWFyPjIwMTM8L1llYXI+PFJlY051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89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eGFR &lt;60 mL/min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59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at 48h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dixan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so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45% saline at 1mL/kg/hr (0.5 mL/kg/hr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f LVEF &lt;40%) administered ≥ 8hr pre- and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icorandi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2 mg dissolved in 100 mL of 0.9% salin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5.6±69.1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73±0.6mg/dL</w:t>
            </w:r>
          </w:p>
        </w:tc>
      </w:tr>
      <w:tr w:rsidR="00005072" w:rsidRPr="00BB3640" w:rsidTr="00113C39">
        <w:trPr>
          <w:cantSplit/>
          <w:trHeight w:val="1976"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00ml of 0.9% salin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6.9±74.6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61±0.44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Koc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2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Lb2M8L0F1dGhvcj48WWVhcj4yMDEyPC9ZZWFyPjxSZWNO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Lb2M8L0F1dGhvcj48WWVhcj4yMDEyPC9ZZWFyPjxSZWNO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91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Age ≥18 years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Creatinine clearance ≤60mL/min and/or S. Creat. ≥1.1mg/dL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Contrast-agent hypersensitivit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Pregnancy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Lacta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Decompensated heart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Pulmonary oedem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Emergency catheteriza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Acute renal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End-stage renal failure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.PCI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41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at 48h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hex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s per intervention protocol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travenous 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bolus of 600 mg twice daily before and on the day of procedure (total=2.4 g) plus IV 0.9% saline 1 mL/kg/h before, on and after the day of 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(IQR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30 (100-155)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CrCl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9±16mL/min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0.9% saline 1 mL/kg/h 12h pre- and 12h post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(IQR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30 (119-150)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CrCl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3±15mL/min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hydration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0.9% saline 1mL/kg/h before, on and after the day of coronary 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(IQR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0 (100-150)</w:t>
            </w:r>
          </w:p>
          <w:p w:rsidR="00005072" w:rsidRPr="00BB3640" w:rsidRDefault="00005072" w:rsidP="00113C39">
            <w:pP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CrCl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8±16mL/min</w:t>
            </w:r>
          </w:p>
        </w:tc>
      </w:tr>
      <w:tr w:rsidR="00005072" w:rsidRPr="00BB3640" w:rsidTr="00113C39">
        <w:trPr>
          <w:cantSplit/>
          <w:trHeight w:val="3990"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Koc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3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Lb2M8L0F1dGhvcj48WWVhcj4yMDEzPC9ZZWFyPjxSZWNO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Lb2M8L0F1dGhvcj48WWVhcj4yMDEzPC9ZZWFyPjxSZWNO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90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Diabetes Mellitus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Age&gt;18 years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Hypersensitivity to contras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Decompensated Heart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Pulmonary Oedem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Pregna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Lacta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Severe renal impairmen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Emergency Proced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Contrast Medium administration within 7 days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.PCI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16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at 48h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hex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Preferred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s per intervention protocol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HCO3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54 m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of 8.4% NaHCO3 add to 846 mL of 5% glucose given at 1ml/kg/hr 6hr pre- and 6h post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(IQR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0 (85-100)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S. Creat. (IQR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0 (0.8-1.3) 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hydration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.V Hydration Group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 ml/Kg/hour for 12h pre- and 12h post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(IQR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0 (90-100)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S. Creat. (IQR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0 (0.87-1.3) 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Koch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0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/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&lt;EndNote&gt;&lt;Cite&gt;&lt;Author&gt;Koch&lt;/Author&gt;&lt;Year&gt;2000&lt;/Year&gt;&lt;RecNum&gt;90&lt;/RecNum&gt;&lt;DisplayText&gt;(92)&lt;/DisplayText&gt;&lt;record&gt;&lt;rec-number&gt;90&lt;/rec-number&gt;&lt;foreign-keys&gt;&lt;key app="EN" db-id="dder2drw7edva7ett01p5zxu90x9x2pfx9tr" timestamp="1528961038"&gt;90&lt;/key&gt;&lt;/foreign-keys&gt;&lt;ref-type name="Journal Article"&gt;17&lt;/ref-type&gt;&lt;contributors&gt;&lt;authors&gt;&lt;author&gt;Koch, J. A.&lt;/author&gt;&lt;author&gt;Plum, J.&lt;/author&gt;&lt;author&gt;Grabensee, B.&lt;/author&gt;&lt;author&gt;Modder, U.&lt;/author&gt;&lt;/authors&gt;&lt;/contributors&gt;&lt;auth-address&gt;Department of Diagnostic Radiology and Department of Nephrology and Rheumatology, Heinrich-Heine-University, Dusseldorf, Germany.&lt;/auth-address&gt;&lt;titles&gt;&lt;title&gt;Prostaglandin E1: a new agent for the prevention of renal dysfunction in high risk patients caused by radiocontrast media? PGE1 Study Group&lt;/title&gt;&lt;secondary-title&gt;Nephrol Dial Transplant&lt;/secondary-title&gt;&lt;/titles&gt;&lt;periodical&gt;&lt;full-title&gt;Nephrol Dial Transplant&lt;/full-title&gt;&lt;/periodical&gt;&lt;pages&gt;43-9&lt;/pages&gt;&lt;volume&gt;15&lt;/volume&gt;&lt;number&gt;1&lt;/number&gt;&lt;edition&gt;1999/12/23&lt;/edition&gt;&lt;keywords&gt;&lt;keyword&gt;Acute Kidney Injury/etiology/ prevention &amp;amp; control&lt;/keyword&gt;&lt;keyword&gt;Adult&lt;/keyword&gt;&lt;keyword&gt;Aged&lt;/keyword&gt;&lt;keyword&gt;Alprostadil/administration &amp;amp; dosage/adverse effects/ pharmacology&lt;/keyword&gt;&lt;keyword&gt;Contrast Media/ adverse effects&lt;/keyword&gt;&lt;keyword&gt;Creatinine/blood&lt;/keyword&gt;&lt;keyword&gt;Diabetes Complications&lt;/keyword&gt;&lt;keyword&gt;Double-Blind Method&lt;/keyword&gt;&lt;keyword&gt;Drug Tolerance&lt;/keyword&gt;&lt;keyword&gt;Female&lt;/keyword&gt;&lt;keyword&gt;Humans&lt;/keyword&gt;&lt;keyword&gt;Infusions, Intravenous&lt;/keyword&gt;&lt;keyword&gt;Kidney/physiopathology&lt;/keyword&gt;&lt;keyword&gt;Male&lt;/keyword&gt;&lt;keyword&gt;Middle Aged&lt;/keyword&gt;&lt;keyword&gt;Risk Factors&lt;/keyword&gt;&lt;/keywords&gt;&lt;dates&gt;&lt;year&gt;2000&lt;/year&gt;&lt;pub-dates&gt;&lt;date&gt;Jan&lt;/date&gt;&lt;/pub-dates&gt;&lt;/dates&gt;&lt;isbn&gt;0931-0509 (Print)&amp;#xD;0931-0509 (Linking)&lt;/isbn&gt;&lt;accession-num&gt;10607766&lt;/accession-num&gt;&lt;urls&gt;&lt;related-urls&gt;&lt;url&gt;http://ndt.oxfordjournals.org/content/15/1/43.full.pdf&lt;/url&gt;&lt;/related-urls&gt;&lt;/urls&gt;&lt;remote-database-provider&gt;NLM&lt;/remote-database-provider&gt;&lt;language&gt;eng&lt;/language&gt;&lt;/record&gt;&lt;/Cite&gt;&lt;/EndNote&gt;</w:instrTex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92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Age &gt;18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Stable impaired renal function (S. Creat. ≥1.5 mg/dl)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M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Cerebral strok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Chronic cardiac insufficie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Unstable angina pector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Significant arrhythmia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Intake of digital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Clinically relevant respiratory, gastrointestinal, hematologic, or neurologic illnes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Haemodialysis or progressive renal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Severe liver damag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. Multiple myelom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. Autoimmune illnesses or severe allergie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 Severe uncontrollable HTN (systolic &gt;220 mmHg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3. Arterial hypotension (systolic &lt;80 mmHg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4. Cardiogenic Shock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5. Infectious diseases or fever.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 Coronary Angiograph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Peripheral Angiography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83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aximum creatinine increase over 48 h was separated according to the cut off values ≥0.5mg/dl , ≥1.0mg/d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The Cut-off point ≥0.5mg/dl used for the purpose of this analysis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so-Os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(320&amp; 340 mg/ml)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000 ml (1000 ml NaCl solution/1000 ml 5% glucose solution) for 24 h pre- and post-procedure</w:t>
            </w:r>
          </w:p>
        </w:tc>
        <w:tc>
          <w:tcPr>
            <w:tcW w:w="1088" w:type="dxa"/>
            <w:tcBorders>
              <w:bottom w:val="single" w:sz="4" w:space="0" w:color="auto"/>
            </w:tcBorders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GE1</w:t>
            </w:r>
          </w:p>
        </w:tc>
        <w:tc>
          <w:tcPr>
            <w:tcW w:w="1102" w:type="dxa"/>
            <w:gridSpan w:val="2"/>
            <w:tcBorders>
              <w:bottom w:val="single" w:sz="4" w:space="0" w:color="auto"/>
            </w:tcBorders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0 ng/kg/min 1 h prior to radiocontrast administration and continued for total of 6 h.</w:t>
            </w:r>
          </w:p>
        </w:tc>
        <w:tc>
          <w:tcPr>
            <w:tcW w:w="993" w:type="dxa"/>
            <w:gridSpan w:val="3"/>
            <w:tcBorders>
              <w:bottom w:val="single" w:sz="4" w:space="0" w:color="auto"/>
            </w:tcBorders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58.5±73.86 (20-445)</w:t>
            </w:r>
          </w:p>
        </w:tc>
        <w:tc>
          <w:tcPr>
            <w:tcW w:w="1333" w:type="dxa"/>
            <w:gridSpan w:val="2"/>
            <w:tcBorders>
              <w:bottom w:val="single" w:sz="4" w:space="0" w:color="auto"/>
            </w:tcBorders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07±0.48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tcBorders>
              <w:right w:val="single" w:sz="4" w:space="0" w:color="auto"/>
            </w:tcBorders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GE1</w:t>
            </w:r>
          </w:p>
        </w:tc>
        <w:tc>
          <w:tcPr>
            <w:tcW w:w="3428" w:type="dxa"/>
            <w:gridSpan w:val="7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The other 2 arms with 10,40 ng concentration is not included in this analysis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tcBorders>
              <w:top w:val="single" w:sz="4" w:space="0" w:color="auto"/>
            </w:tcBorders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tcBorders>
              <w:top w:val="single" w:sz="4" w:space="0" w:color="auto"/>
            </w:tcBorders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 prior to radiocontrast administration and continued for total of 6 h.</w:t>
            </w:r>
          </w:p>
        </w:tc>
        <w:tc>
          <w:tcPr>
            <w:tcW w:w="993" w:type="dxa"/>
            <w:gridSpan w:val="3"/>
            <w:tcBorders>
              <w:top w:val="single" w:sz="4" w:space="0" w:color="auto"/>
            </w:tcBorders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58.5±73.86 (20-445)</w:t>
            </w:r>
          </w:p>
        </w:tc>
        <w:tc>
          <w:tcPr>
            <w:tcW w:w="1333" w:type="dxa"/>
            <w:gridSpan w:val="2"/>
            <w:tcBorders>
              <w:top w:val="single" w:sz="4" w:space="0" w:color="auto"/>
            </w:tcBorders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41±0.72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Kong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2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Lb25nPC9BdXRob3I+PFllYXI+MjAxMjwvWWVhcj48UmVj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Lb25nPC9BdXRob3I+PFllYXI+MjAxMjwvWWVhcj48UmVj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93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Suspected or definitive coronary artery diseas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Age 18- 80 years old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3. Normal renal function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cute M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LVEF&lt;45%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Blood electrolyte disturbanc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Liver dysfunction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.PCI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85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at 48h-72h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promid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atients Allowed to drink tap water or other fluid freely in all groups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hydration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l at 1ml/kg/hr 12h pre- and 24h post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39.6±54.3 with PCI; 79.4±22.4 without PCI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2±25.9mmol/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Oral Hydration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500ml of tap water pre- procedure and 2000ml within 24 hours post 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42.8±56.1 with PCI; 74.7±20.2 without PCI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8±32.78mmol/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Oral Hydration</w:t>
            </w:r>
          </w:p>
        </w:tc>
        <w:tc>
          <w:tcPr>
            <w:tcW w:w="3428" w:type="dxa"/>
            <w:gridSpan w:val="7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2000ml oral tap water within 24 hours post-procedure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NB: this group was excluded from our analysis (post intervention hydration only)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Kooima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4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Lb29pbWFuPC9BdXRob3I+PFllYXI+MjAxNDwvWWVhcj48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Lb29pbWFuPC9BdXRob3I+PFllYXI+MjAxNDwvWWVhcj48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95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Chronic renal impairment (eGFR &lt;60ml/min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High clinical suspicion of acute PE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Pregna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Previous contrast administration within the past 7 day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Documented allergy for iodinated contrast med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Hemodynamic instability (SBP &lt; 100 mm Hg)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TPA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45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at 48h-96h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promid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obitrid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odixan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so-Os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Contrast type according to each hospital guidelines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s per intervention protocol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HCO3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50 mL I.V 1.4% NaHCO3 1 hour before CTPA without hydration after CTPA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3.8±8.1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eGFR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8.2±15.4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o intervention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4.5±10.3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eGFR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0.2±15.5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Kooima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4b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Lb29pbWFuPC9BdXRob3I+PFllYXI+MjAxNDwvWWVhcj48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Lb29pbWFuPC9BdXRob3I+PFllYXI+MjAxNDwvWWVhcj48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94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Elective CE-C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Age&gt; 18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CKD (eGFR &lt; 60mL/min/1.73m2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Pregna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Previous contrast administration within the last 7 day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Documented allergy for iodinated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contrast med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Haemodynamic instability (SBP&lt;100mmHg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Previous participation in the trial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E-CT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560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low-Os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omepr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obitrid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odixanol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s per intervention protocol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HCO3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50 mL I.V 1.4% NaHCO3 1 hour pre-CE-CT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5.7±21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noWrap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.V Hydration Group: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L 0.9% NaCl, 1L pre- and 1L post-CE-CT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4.7±21.6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Kotlyar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5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Lb3RseWFyPC9BdXRob3I+PFllYXI+MjAwNTwvWWVhcj48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Lb3RseWFyPC9BdXRob3I+PFllYXI+MjAwNTwvWWVhcj48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96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S. Creat. ≥0.13 mmol/l,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Elective coronary, carotid or peripheral angiography and/or PTCA and stenting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llergy to the study medica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Unstable renal function (Creat. increase ≥0.04 mmol/l day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Patients on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Uncontrolled asthm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Pregna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Breastfeeding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ngiography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.Carotid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ngiography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.Peripheral angiography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4. PTCA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40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the serum creatinine concentration of at least 0.044 mmol/l 48-96 hours post procedur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promid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9% saline at 200ml/h 2h pre-and continued for a further 5h post-procedure</w:t>
            </w:r>
          </w:p>
        </w:tc>
        <w:tc>
          <w:tcPr>
            <w:tcW w:w="1088" w:type="dxa"/>
            <w:shd w:val="clear" w:color="auto" w:fill="auto"/>
            <w:noWrap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travenous 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00mg in 100ml of 5% dextrose administered over 20 min, 1–2h before angiography and again 2–4h after angiograph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9±32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dian S. Creat. (Range)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7.5±5.8mmol/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noWrap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atched placebo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6±41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dian S. Creat. (Range)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7.5±5.8mmol/L</w:t>
            </w:r>
          </w:p>
        </w:tc>
      </w:tr>
      <w:tr w:rsidR="00005072" w:rsidRPr="00BB3640" w:rsidTr="00113C39">
        <w:trPr>
          <w:cantSplit/>
          <w:trHeight w:val="3139"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Kumar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4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LdW1hcjwvQXV0aG9yPjxZZWFyPjIwMTQ8L1llYXI+PFJl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LdW1hcjwvQXV0aG9yPjxZZWFyPjIwMTQ8L1llYXI+PFJl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97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Patients without risk factors for AK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Patients receiving &lt; maximum permissible dose of the dye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Exclusion Criter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Patients receiving &gt;maximum permissible dose of dy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Use of nephrotoxic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Drug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Gout or serum uric acid levels &gt;10mg/d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Hypersensitivity or intolerance to allopurin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Congestive heart failure or LVEF &lt; 40%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Inability to give consent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PCI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89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Patents Randomized in 2 groups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Iow-Os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Omnipaqu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Iso-Os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Visipaqu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9% saline at 1ml/kg/min (to max of 100 ml/hr) for 12h pre- and 12h post-procedure.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Patients randomized first to Omnipaque and Visipaque arms which is analysed separately in this study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00 mg orally twice daily 12h pre- and post- contrast</w:t>
            </w:r>
          </w:p>
        </w:tc>
        <w:tc>
          <w:tcPr>
            <w:tcW w:w="993" w:type="dxa"/>
            <w:gridSpan w:val="3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333" w:type="dxa"/>
            <w:gridSpan w:val="2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(Range)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Omnipaque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0 (0.9-1.3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Visipaque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1 (0.9-1.2)</w:t>
            </w:r>
          </w:p>
        </w:tc>
      </w:tr>
      <w:tr w:rsidR="00005072" w:rsidRPr="00BB3640" w:rsidTr="00113C39">
        <w:trPr>
          <w:cantSplit/>
          <w:trHeight w:val="2691"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llopurin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00 mg orally 12h pre- and post- contrast</w:t>
            </w:r>
          </w:p>
        </w:tc>
        <w:tc>
          <w:tcPr>
            <w:tcW w:w="993" w:type="dxa"/>
            <w:gridSpan w:val="3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333" w:type="dxa"/>
            <w:gridSpan w:val="2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.V Hydration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hydration only</w:t>
            </w:r>
          </w:p>
        </w:tc>
        <w:tc>
          <w:tcPr>
            <w:tcW w:w="993" w:type="dxa"/>
            <w:gridSpan w:val="3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333" w:type="dxa"/>
            <w:gridSpan w:val="2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 xml:space="preserve">Kurnik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990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/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&lt;EndNote&gt;&lt;Cite&gt;&lt;Author&gt;Kurnik&lt;/Author&gt;&lt;Year&gt;1990&lt;/Year&gt;&lt;RecNum&gt;95&lt;/RecNum&gt;&lt;DisplayText&gt;(99)&lt;/DisplayText&gt;&lt;record&gt;&lt;rec-number&gt;95&lt;/rec-number&gt;&lt;foreign-keys&gt;&lt;key app="EN" db-id="e0prx2v54zprt5eprsv59svtet9s959zsswd" timestamp="1503313237"&gt;95&lt;/key&gt;&lt;/foreign-keys&gt;&lt;ref-type name="Journal Article"&gt;17&lt;/ref-type&gt;&lt;contributors&gt;&lt;authors&gt;&lt;author&gt;Kurnik, B. R.&lt;/author&gt;&lt;author&gt;Weisberg, L. S.&lt;/author&gt;&lt;author&gt;Cuttler, I. M.&lt;/author&gt;&lt;author&gt;Kurnik, P. B.&lt;/author&gt;&lt;/authors&gt;&lt;/contributors&gt;&lt;auth-address&gt;Department of Medicine, University of Medicine and Dentistry of New Jersey/Robert Wood Johnson Medical School, Camden 08103.&lt;/auth-address&gt;&lt;titles&gt;&lt;title&gt;Effects of atrial natriuretic peptide versus mannitol on renal blood flow during radiocontrast infusion in chronic renal failure&lt;/title&gt;&lt;secondary-title&gt;J Lab Clin Med&lt;/secondary-title&gt;&lt;/titles&gt;&lt;periodical&gt;&lt;full-title&gt;J Lab Clin Med&lt;/full-title&gt;&lt;/periodical&gt;&lt;pages&gt;27-36&lt;/pages&gt;&lt;volume&gt;116&lt;/volume&gt;&lt;number&gt;1&lt;/number&gt;&lt;keywords&gt;&lt;keyword&gt;Adult&lt;/keyword&gt;&lt;keyword&gt;Aged&lt;/keyword&gt;&lt;keyword&gt;Atrial Natriuretic Factor/blood/*pharmacology&lt;/keyword&gt;&lt;keyword&gt;Cardiac Catheterization/adverse effects&lt;/keyword&gt;&lt;keyword&gt;Contrast Media/*adverse effects&lt;/keyword&gt;&lt;keyword&gt;Creatinine/blood/urine&lt;/keyword&gt;&lt;keyword&gt;Female&lt;/keyword&gt;&lt;keyword&gt;Humans&lt;/keyword&gt;&lt;keyword&gt;Infusions, Intravenous&lt;/keyword&gt;&lt;keyword&gt;Kidney Failure, Chronic/*chemically induced/physiopathology&lt;/keyword&gt;&lt;keyword&gt;Male&lt;/keyword&gt;&lt;keyword&gt;Mannitol/blood/*pharmacology&lt;/keyword&gt;&lt;keyword&gt;Middle Aged&lt;/keyword&gt;&lt;keyword&gt;Renal Circulation/*drug effects&lt;/keyword&gt;&lt;keyword&gt;Risk Factors&lt;/keyword&gt;&lt;keyword&gt;Sodium/blood&lt;/keyword&gt;&lt;/keywords&gt;&lt;dates&gt;&lt;year&gt;1990&lt;/year&gt;&lt;pub-dates&gt;&lt;date&gt;Jul&lt;/date&gt;&lt;/pub-dates&gt;&lt;/dates&gt;&lt;isbn&gt;0022-2143 (Print)&amp;#xD;0022-2143 (Linking)&lt;/isbn&gt;&lt;accession-num&gt;2142949&lt;/accession-num&gt;&lt;urls&gt;&lt;related-urls&gt;&lt;url&gt;http://www.ncbi.nlm.nih.gov/pubmed/2142949&lt;/url&gt;&lt;/related-urls&gt;&lt;/urls&gt;&lt;/record&gt;&lt;/Cite&gt;&lt;/EndNote&gt;</w:instrTex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99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Patients with stable S. Creat ≥ 1.8mg/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Elective cardiac catheteriza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Hypersensitivity to peptide drugs, local anaesthetics, heparin or radiocontras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Pregna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NYHA Class IV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CHF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Radiocontrast exposure within the last 7 day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MI within the last 2 week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Unstable renal func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Medical instability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PCI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8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above baseline at 24h post-contrast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D 76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Hi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75mmol/L NaCl in water at 100ml/hr starting 12 hr pre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NP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Bolus: 50µg, followed by 1µg/min mixed in 75mmol Nacl for 2 hours</w:t>
            </w:r>
          </w:p>
        </w:tc>
        <w:tc>
          <w:tcPr>
            <w:tcW w:w="993" w:type="dxa"/>
            <w:gridSpan w:val="3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EM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4±0.7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annit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5% mannitol for 2 hours before and during procedure</w:t>
            </w:r>
          </w:p>
        </w:tc>
        <w:tc>
          <w:tcPr>
            <w:tcW w:w="993" w:type="dxa"/>
            <w:gridSpan w:val="3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EM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5±0.8mg/dL</w:t>
            </w:r>
          </w:p>
        </w:tc>
      </w:tr>
      <w:tr w:rsidR="00005072" w:rsidRPr="00BB3640" w:rsidTr="00113C39">
        <w:trPr>
          <w:cantSplit/>
          <w:trHeight w:val="4982"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 xml:space="preserve">Kurnik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998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LdXJuaWs8L0F1dGhvcj48WWVhcj4xOTk4PC9ZZWFyPjxS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LdXJuaWs8L0F1dGhvcj48WWVhcj4xOTk4PC9ZZWFyPjxS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98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Patients aged 18-85years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Patients with stable S. Creat ≥1.8mg/L OR ≥ 1.5mg/L and &lt; 1.8mg/L with Creat. Clearance ≤65ml/min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Elective cardiac catheteriza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Hypersensitivity to peptide drugs, local anaesthetics, heparin or radiocontras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Dialysis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SBP ≤100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mmHg before stud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3. Dialysis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Major surgery or radiocontrast exposure within the last 7 day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Expected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Dose of radiocontrast &lt;than 75 m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NYHA Class IV CHF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Scheduled surgical procedure within 48hr post-proced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Pregna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9. Lack of consent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. Co-morbidity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ntrast-enhanced radiographic procedures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52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hoice of radiocontrast agent determined by the angiographer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travenous 0.45% saline for 12hr pre= and continuing for 12hrpost-contrast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NP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05 µg/kg/min 30 minutes before and continuing for 30 minutes after radiocontrast administration. Other 2 arms (0.1 and 0.01 µ µg/kg/min were excluded from this analysis)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41±58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1±0.9mg/dL</w:t>
            </w:r>
          </w:p>
        </w:tc>
      </w:tr>
      <w:tr w:rsidR="00005072" w:rsidRPr="00BB3640" w:rsidTr="00113C39">
        <w:trPr>
          <w:cantSplit/>
          <w:trHeight w:val="1693"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atched placebo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32±54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1±0.56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Lawlor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7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MYXdsb3I8L0F1dGhvcj48WWVhcj4yMDA3PC9ZZWFyPjxS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MYXdsb3I8L0F1dGhvcj48WWVhcj4yMDA3PC9ZZWFyPjxS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01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Pre-existing renal impairmen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Angioplasty for peripheral vascular disease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cute Renal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Haemodynamic instabilit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Unable to tolerate hydration protocol for medical reason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Known sensitivity to NAC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Unable to provide informed consent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Peripheral Angioplasty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54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at 48h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9% normal saline 1 ml/kg/hr for 12 hours pre- and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00 mg in 30ml of ginger ale orally twice daily, day prior to and day of angioplast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67±46mmol/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ml of 0.9% normal saline in 30ml of ginger ale orally twice daily, day prior to and day of angioplast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72±48mmol/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3428" w:type="dxa"/>
            <w:gridSpan w:val="7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Out-patient oral hydration followed by IV hydration, *excluded from analysis*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Le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1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MZWU8L0F1dGhvcj48WWVhcj4yMDExPC9ZZWFyPjxSZWNO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MZWU8L0F1dGhvcj48WWVhcj4yMDExPC9ZZWFyPjxSZWNO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02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Patients undergoing arteriography or interven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S. Creat ≥1.1mg/dl, eGFR &lt;60ml/min/1.73m2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Age &gt;18yr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Diabetes mellitu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Inability to obtain informed consen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S. Creat &gt;8mg/dl, eGFR &lt;15ml/min/1.73 m2 at res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End-stage renal disease on haemo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Multiple myelom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Pulmonary oedem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Uncontrolled hypertension (SBP &gt;160 mmHg or DBP &gt;100 mmHg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Acute STEMI while undergoing primary PC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Emergency coronary angioplasty or angiograph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Use of contrast media within the previous 2 day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. Pregna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. Allergy to contrast medium or medications such as theophylline, Dopamine, Mannitol, Fenoldopam, and NAC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ronary and endovascular angiography ± Intervention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402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at 48h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dixan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so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s per intervention protocol. Also, NAC 1,200 mg twice daily for 2 days starting day before procedure.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HCO3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54 mEq/L in dextrose and water starting at 3 ml/kg/hr, 1hr pre-procedure, decreasing to 1 ml/kg/hr during procedure and for 6hr post-procedure (decreased to 0.5 l/kg/hour in patients with LVEF &lt;45%)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(Range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3 (80-200)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(Range)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5 (1.3-1.9) 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hydration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9% sodium chloride 1 ml/kg/hour for 12 hours pre- and post- proced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 (decreased to 0.5 l/kg/hour in patients with LVEF &lt;45%)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(Range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0 (79-223)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(Range)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5 (1.3-1.7) mg/dL</w:t>
            </w:r>
          </w:p>
        </w:tc>
      </w:tr>
      <w:tr w:rsidR="00005072" w:rsidRPr="00BB3640" w:rsidTr="00113C39">
        <w:trPr>
          <w:cantSplit/>
          <w:trHeight w:val="3848"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Lehner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998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/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&lt;EndNote&gt;&lt;Cite&gt;&lt;Author&gt;Lehnert&lt;/Author&gt;&lt;Year&gt;1998&lt;/Year&gt;&lt;RecNum&gt;101&lt;/RecNum&gt;&lt;DisplayText&gt;(103)&lt;/DisplayText&gt;&lt;record&gt;&lt;rec-number&gt;101&lt;/rec-number&gt;&lt;foreign-keys&gt;&lt;key app="EN" db-id="dder2drw7edva7ett01p5zxu90x9x2pfx9tr" timestamp="1528961038"&gt;101&lt;/key&gt;&lt;/foreign-keys&gt;&lt;ref-type name="Journal Article"&gt;17&lt;/ref-type&gt;&lt;contributors&gt;&lt;authors&gt;&lt;author&gt;Lehnert, T.&lt;/author&gt;&lt;author&gt;Keller, E.&lt;/author&gt;&lt;author&gt;Gondolf, K.&lt;/author&gt;&lt;author&gt;Schaffner, T.&lt;/author&gt;&lt;author&gt;Pavenstadt, H.&lt;/author&gt;&lt;author&gt;Schollmeyer, P.&lt;/author&gt;&lt;/authors&gt;&lt;/contributors&gt;&lt;auth-address&gt;Department of Medicine, University of Freiburg, Germany.&lt;/auth-address&gt;&lt;titles&gt;&lt;title&gt;Effect of haemodialysis after contrast medium administration in patients with renal insufficiency&lt;/title&gt;&lt;secondary-title&gt;Nephrol Dial Transplant&lt;/secondary-title&gt;&lt;/titles&gt;&lt;periodical&gt;&lt;full-title&gt;Nephrol Dial Transplant&lt;/full-title&gt;&lt;/periodical&gt;&lt;pages&gt;358-62&lt;/pages&gt;&lt;volume&gt;13&lt;/volume&gt;&lt;number&gt;2&lt;/number&gt;&lt;edition&gt;1998/03/24&lt;/edition&gt;&lt;keywords&gt;&lt;keyword&gt;Contrast Media/ pharmacokinetics&lt;/keyword&gt;&lt;keyword&gt;Creatinine/blood&lt;/keyword&gt;&lt;keyword&gt;Female&lt;/keyword&gt;&lt;keyword&gt;Half-Life&lt;/keyword&gt;&lt;keyword&gt;Humans&lt;/keyword&gt;&lt;keyword&gt;Kidney Failure, Chronic/diagnosis/ metabolism/ therapy&lt;/keyword&gt;&lt;keyword&gt;Male&lt;/keyword&gt;&lt;keyword&gt;Middle Aged&lt;/keyword&gt;&lt;keyword&gt;Prospective Studies&lt;/keyword&gt;&lt;keyword&gt;Renal Dialysis&lt;/keyword&gt;&lt;keyword&gt;Triiodobenzoic Acids/ pharmacokinetics&lt;/keyword&gt;&lt;/keywords&gt;&lt;dates&gt;&lt;year&gt;1998&lt;/year&gt;&lt;pub-dates&gt;&lt;date&gt;Feb&lt;/date&gt;&lt;/pub-dates&gt;&lt;/dates&gt;&lt;isbn&gt;0931-0509 (Print)&amp;#xD;0931-0509 (Linking)&lt;/isbn&gt;&lt;accession-num&gt;9509446&lt;/accession-num&gt;&lt;urls&gt;&lt;/urls&gt;&lt;remote-database-provider&gt;NLM&lt;/remote-database-provider&gt;&lt;language&gt;eng&lt;/language&gt;&lt;/record&gt;&lt;/Cite&gt;&lt;/EndNote&gt;</w:instrTex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03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Stable S. Creat. ≥1.4 mg/dl (124 µmol/l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Angiography (contrast medium dose ≥1.2 ml/kg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Exclusion Criter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End-stage renal diseas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Allergy to contrast mediu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Prior exposure to contrast medium within 14 days befo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Age &lt;30yr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Pregnancy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Angiography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44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above baseline at 48h post-contrast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pent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9% saline I.V at 83 ml/h starting 12h pre- and for 12h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Haemodialysis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Haemodialysis start with injection of the last part of contrast media and continue for 3 hours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CV (ml/kg) ±SEM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5±0.6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58±0.25mg/dL</w:t>
            </w:r>
          </w:p>
        </w:tc>
      </w:tr>
      <w:tr w:rsidR="00005072" w:rsidRPr="00BB3640" w:rsidTr="00113C39">
        <w:trPr>
          <w:cantSplit/>
          <w:trHeight w:val="2400"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hydration onl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CV (ml/kg) ±SEM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0±0.4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26±0.2mg/dL</w:t>
            </w:r>
          </w:p>
        </w:tc>
      </w:tr>
      <w:tr w:rsidR="00005072" w:rsidRPr="00BB3640" w:rsidTr="00113C39">
        <w:trPr>
          <w:cantSplit/>
          <w:trHeight w:val="3848"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Leoncin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4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MZW9uY2luaTwvQXV0aG9yPjxZZWFyPjIwMTQ8L1llYXI+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MZW9uY2luaTwvQXV0aG9yPjxZZWFyPjIwMTQ8L1llYXI+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04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Non-STEM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Early invasive strateg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Current statin treatmen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High-risk features warranting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emergency coronary angiography (within 2 h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Acute rena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failure or end-stage renal failure requiring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Seru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creatinine ≥ 3mg/d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Severe comorbidities which precluded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early invasive strateg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Contraindications to statin treatmen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Contrast medium administration within the previous 10 day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Pregna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Refusal of consent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PCI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559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so-Os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odixan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[Visipaque]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9% saline I.V at 1ml/kg/h starting 12h pre- and for 12h post-procedure. NAC 1,200 mg twice daily for 2 days starting day before procedure.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 (Fluid decreased to 0.5 l/kg/hour in patients with LVEF &lt;40%)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tatin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40 mg Rosuvastatin on time of randomization followed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by 20 mg/da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83±80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0.95±0.27mg/dL</w:t>
            </w:r>
          </w:p>
        </w:tc>
      </w:tr>
      <w:tr w:rsidR="00005072" w:rsidRPr="00BB3640" w:rsidTr="00113C39">
        <w:trPr>
          <w:cantSplit/>
          <w:trHeight w:val="2683"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o Statins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7±72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0.96±0.28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Li, W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2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MaTwvQXV0aG9yPjxZZWFyPjIwMTI8L1llYXI+PFJlY051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MaTwvQXV0aG9yPjxZZWFyPjIwMTI8L1llYXI+PFJlY051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06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Patients with acute STEM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Emergency PCI`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Statin treatment within preceding 3 months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Renal or hepatic dysfunc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3. Dialysis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Prior fibrino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Unconsciousness on arriva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Cardiogenic shock with intra-aortic balloon pumping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Uncontrolled hypertens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Strok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Major operation within the last 3 month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. Refuse PCI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PCI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76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above baseline 3days post-contrast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Low-Os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Ultravist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9% saline I.V at 1ml/kg/h starting 12h pre- and for 12h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tatin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80mg Atorvastatin pre-procedure, and continued long-term, 40mg/da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0±25.9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2.3±11.2mmol/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atched placebo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3.6±26.2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2.6±11.3mmol/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L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9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MaTwvQXV0aG9yPjxZZWFyPjIwMDk8L1llYXI+PFJlY051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MaTwvQXV0aG9yPjxZZWFyPjIwMDk8L1llYXI+PFJlY051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05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Patients undergoing planned coronary angiography or interven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NYHA Class IV CHF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S. Creat.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 &gt;3.0 mg/dl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.PCI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28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above baseline 3days post-contrast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hex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9% saline I.V at 1ml/kg/h for 12h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robuc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500 mg orally twice daily for 3 days before and after the 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6±65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0.99±0.4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o Probucol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1±56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08±0.71mg/dL</w:t>
            </w:r>
          </w:p>
        </w:tc>
      </w:tr>
      <w:tr w:rsidR="00005072" w:rsidRPr="00BB3640" w:rsidTr="00113C39">
        <w:trPr>
          <w:cantSplit/>
          <w:trHeight w:val="3281"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L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1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/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&lt;EndNote&gt;&lt;Cite&gt;&lt;Author&gt;Li&lt;/Author&gt;&lt;Year&gt;2011&lt;/Year&gt;&lt;RecNum&gt;106&lt;/RecNum&gt;&lt;DisplayText&gt;(108)&lt;/DisplayText&gt;&lt;record&gt;&lt;rec-number&gt;106&lt;/rec-number&gt;&lt;foreign-keys&gt;&lt;key app="EN" db-id="dder2drw7edva7ett01p5zxu90x9x2pfx9tr" timestamp="1528961038"&gt;106&lt;/key&gt;&lt;/foreign-keys&gt;&lt;ref-type name="Journal Article"&gt;17&lt;/ref-type&gt;&lt;contributors&gt;&lt;authors&gt;&lt;author&gt;Li, X. M.&lt;/author&gt;&lt;author&gt;Cong, H. L.&lt;/author&gt;&lt;author&gt;Li, T. T.&lt;/author&gt;&lt;author&gt;He, L. J.&lt;/author&gt;&lt;author&gt;Zhou, Y. J.&lt;/author&gt;&lt;/authors&gt;&lt;/contributors&gt;&lt;auth-address&gt;Department of Cardiology, Beijing Anzhen Hospital, Capital Medical University, Beijing 100029, China.&lt;/auth-address&gt;&lt;titles&gt;&lt;title&gt;Impact of benazepril on contrast-induced acute kidney injury for patients with mild to moderate renal insufficiency undergoing percutaneous coronary intervention&lt;/title&gt;&lt;secondary-title&gt;Chin Med J (Engl)&lt;/secondary-title&gt;&lt;/titles&gt;&lt;periodical&gt;&lt;full-title&gt;Chin Med J (Engl)&lt;/full-title&gt;&lt;/periodical&gt;&lt;pages&gt;2101-6&lt;/pages&gt;&lt;volume&gt;124&lt;/volume&gt;&lt;number&gt;14&lt;/number&gt;&lt;edition&gt;2011/09/22&lt;/edition&gt;&lt;keywords&gt;&lt;keyword&gt;Acute Kidney Injury/ chemically induced/ prevention &amp;amp; control&lt;/keyword&gt;&lt;keyword&gt;Aged&lt;/keyword&gt;&lt;keyword&gt;Angioplasty, Balloon, Coronary/ adverse effects&lt;/keyword&gt;&lt;keyword&gt;Angiotensin-Converting Enzyme Inhibitors&lt;/keyword&gt;&lt;keyword&gt;Benzazepines/ therapeutic use&lt;/keyword&gt;&lt;keyword&gt;Contrast Media/ adverse effects&lt;/keyword&gt;&lt;keyword&gt;Coronary Angiography&lt;/keyword&gt;&lt;keyword&gt;Female&lt;/keyword&gt;&lt;keyword&gt;Humans&lt;/keyword&gt;&lt;keyword&gt;Male&lt;/keyword&gt;&lt;keyword&gt;Middle Aged&lt;/keyword&gt;&lt;keyword&gt;Renal Insufficiency/ complications&lt;/keyword&gt;&lt;/keywords&gt;&lt;dates&gt;&lt;year&gt;2011&lt;/year&gt;&lt;pub-dates&gt;&lt;date&gt;Jul&lt;/date&gt;&lt;/pub-dates&gt;&lt;/dates&gt;&lt;isbn&gt;0366-6999 (Print)&amp;#xD;0366-6999 (Linking)&lt;/isbn&gt;&lt;accession-num&gt;21933609&lt;/accession-num&gt;&lt;urls&gt;&lt;/urls&gt;&lt;remote-database-provider&gt;NLM&lt;/remote-database-provider&gt;&lt;language&gt;eng&lt;/language&gt;&lt;/record&gt;&lt;/Cite&gt;&lt;/EndNote&gt;</w:instrTex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08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Mild to moderate renal insufficiency (eGFR 60-89ml/min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Exclusion Criter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Diagnostic only proced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S. Creat ≥176 µmol/L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3. NYHA class IV CHF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Renal artery steno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Diagnosed during angiograph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Allergy to contrast mediu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 ACEI intoleranc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Autoimmune diseas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End Stage Renal Failure requiring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. Administration of contrast medium within the last 6 days or within the next flowing 2 day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. Pregnancy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PCI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23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at 72 h post-contrast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hex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9% sodium chloride at 1ml/kg/hr for 6 hours pre- and 6 hours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CE-inhibitor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0mg Benazepril daily for at least 3 days pre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67.37±51.23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3.2±15.44mmol/L</w:t>
            </w:r>
          </w:p>
        </w:tc>
      </w:tr>
      <w:tr w:rsidR="00005072" w:rsidRPr="00BB3640" w:rsidTr="00113C39">
        <w:trPr>
          <w:cantSplit/>
          <w:trHeight w:val="3114"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atched placebo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59.90±51.58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3.4±16.71mmol/L</w:t>
            </w:r>
          </w:p>
        </w:tc>
      </w:tr>
      <w:tr w:rsidR="00005072" w:rsidRPr="00BB3640" w:rsidTr="00113C39">
        <w:trPr>
          <w:cantSplit/>
          <w:trHeight w:val="4415"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L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4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MaTwvQXV0aG9yPjxZZWFyPjIwMTQ8L1llYXI+PFJlY051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MaTwvQXV0aG9yPjxZZWFyPjIwMTQ8L1llYXI+PFJlY051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07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Patients undergoing coronary intervention proced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Patients who used nephrotoxic drugs during pre-operative period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Severe hepatic and renal dysfunction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(eGFR) &lt;30ml/min/1.73 m2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3. Active cancer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NYHA class IV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CHF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LVEF&lt;35 %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Thyroid or adrenal dysfunc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Acute or chronic infectious disease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Hyperpyrexia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PCI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75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at 48 h post-angiography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hex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9 % sodium chlorid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solution for routine hydration (volume/rate not specified)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GE1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travenous infusion at 20ng/kg/min for 6 h before and after the administration of contrast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72±32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0.98±0.14mg/dL</w:t>
            </w:r>
          </w:p>
        </w:tc>
      </w:tr>
      <w:tr w:rsidR="00005072" w:rsidRPr="00BB3640" w:rsidTr="00113C39">
        <w:trPr>
          <w:cantSplit/>
          <w:trHeight w:val="1543"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hydration onl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68±41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0.96±0.17mg/dL</w:t>
            </w:r>
          </w:p>
        </w:tc>
      </w:tr>
      <w:tr w:rsidR="00005072" w:rsidRPr="00BB3640" w:rsidTr="00113C39">
        <w:trPr>
          <w:cantSplit/>
          <w:trHeight w:val="5974"/>
        </w:trPr>
        <w:tc>
          <w:tcPr>
            <w:tcW w:w="918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Liu, W 2015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MaXU8L0F1dGhvcj48WWVhcj4yMDE1PC9ZZWFyPjxSZWNO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MaXU8L0F1dGhvcj48WWVhcj4yMDE1PC9ZZWFyPjxSZWNO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98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lusion Criteria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atients 18-75 yaesr old with mild to modrate CKD (eGFR 30-89/min)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Exclusion Criteria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1. Acute renal failure 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. End stage renal disease that needs dialysis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. unstable renal function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4. Uncontrolled DM, HTN or Hyperthyroidism 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5. Class IV cardiac failure or; left ejection fraction &lt; 35%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. Acute myocardial infarction require primary or rescue coronary intervention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7. Cardiogenic shock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8. Administration of contrast media from 7 days before to 72 hours after study intervention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8. Agents for CIN prevention (such as NAC) or intake of nephrotoxic drugs from 24 before to 24 hours after 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9. patients treated with ascorbic acid within last 30 days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0 Allergy to Trimetazidine</w:t>
            </w:r>
          </w:p>
        </w:tc>
        <w:tc>
          <w:tcPr>
            <w:tcW w:w="1166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1.Coronary angiography 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51</w:t>
            </w:r>
          </w:p>
        </w:tc>
        <w:tc>
          <w:tcPr>
            <w:tcW w:w="1135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rease of &gt;25% or an absolute increase of ≥0.5 mg/dl in SCr from the baseline value 48 -72 hours of contrast administration </w:t>
            </w:r>
          </w:p>
        </w:tc>
        <w:tc>
          <w:tcPr>
            <w:tcW w:w="1038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dixanol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so-Osm</w:t>
            </w:r>
          </w:p>
        </w:tc>
        <w:tc>
          <w:tcPr>
            <w:tcW w:w="1166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1-1.5 ml/ kg per hour start 3-12 hours before angiography and up to 12 hours thereafter </w:t>
            </w:r>
          </w:p>
        </w:tc>
        <w:tc>
          <w:tcPr>
            <w:tcW w:w="1088" w:type="dxa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Trimetazidine</w:t>
            </w:r>
          </w:p>
        </w:tc>
        <w:tc>
          <w:tcPr>
            <w:tcW w:w="1102" w:type="dxa"/>
            <w:gridSpan w:val="2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20mg three times daily orally 48 hours before and 24 hours after coronary angiography </w:t>
            </w:r>
          </w:p>
        </w:tc>
        <w:tc>
          <w:tcPr>
            <w:tcW w:w="993" w:type="dxa"/>
            <w:gridSpan w:val="3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+SD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24.94±31.65</w:t>
            </w:r>
          </w:p>
        </w:tc>
        <w:tc>
          <w:tcPr>
            <w:tcW w:w="1333" w:type="dxa"/>
            <w:gridSpan w:val="2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S. Creat. ±SD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07.74±24.03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o Trimetazidine</w:t>
            </w:r>
          </w:p>
        </w:tc>
        <w:tc>
          <w:tcPr>
            <w:tcW w:w="993" w:type="dxa"/>
            <w:gridSpan w:val="3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+SD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19.69±34.28</w:t>
            </w:r>
          </w:p>
        </w:tc>
        <w:tc>
          <w:tcPr>
            <w:tcW w:w="1333" w:type="dxa"/>
            <w:gridSpan w:val="2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S. Creat. ±SD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03.38±19.43</w:t>
            </w:r>
          </w:p>
        </w:tc>
      </w:tr>
      <w:tr w:rsidR="00005072" w:rsidRPr="00BB3640" w:rsidTr="00113C39">
        <w:trPr>
          <w:cantSplit/>
          <w:trHeight w:val="4840"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Liu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4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MaXU8L0F1dGhvcj48WWVhcj4yMDE0PC9ZZWFyPjxSZWNO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MaXU8L0F1dGhvcj48WWVhcj4yMDE0PC9ZZWFyPjxSZWNO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07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Patients with unstable angin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Early invasive therap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(within 12-24 hours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Patients with refractory angin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or hemodynamic or electrical instabilit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Patients a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ncreased risk for clinical events (CHF, serious ventricular ar-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rhythmias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High-risk unstable angina  (resting angin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within 48 hours or infarction angina, ST-segment depression more than 1 mm and 20 minutes, or increased cardiac bio-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markersdtroponin T or I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Stable angin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STEM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NSTEM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Pre-existing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renal dysfunction.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.PCI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100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at 48 h post-angiography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t>Ultravist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t>Iopromide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s per intervention protocol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Human recombinant (Brain Natriuretic Peptide) (rhBNP)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005 µg/kg/min for 24 hours before 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(Range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8 (60-185)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9.2±14.2mmol/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hydration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9%, Normal saline at 1 mL/kg/h for 24 hours before PC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CV/mL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9 (63,172)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(Range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9 (63-172)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1.5±16.7mmol/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Liu 2016</w: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begin">
                <w:fldData xml:space="preserve">PEVuZE5vdGU+PENpdGU+PEF1dGhvcj5MaXU8L0F1dGhvcj48WWVhcj4yMDE2PC9ZZWFyPjxSZWNO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</w:fldData>
              </w:fldChar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</w:instrText>
            </w:r>
            <w:r>
              <w:rPr>
                <w:rFonts w:asciiTheme="minorHAnsi" w:hAnsiTheme="minorHAnsi" w:cstheme="minorHAnsi"/>
                <w:sz w:val="18"/>
                <w:szCs w:val="18"/>
              </w:rPr>
              <w:fldChar w:fldCharType="begin">
                <w:fldData xml:space="preserve">PEVuZE5vdGU+PENpdGU+PEF1dGhvcj5MaXU8L0F1dGhvcj48WWVhcj4yMDE2PC9ZZWFyPjxSZWNO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</w:fldData>
              </w:fldChar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.DATA </w:instrText>
            </w:r>
            <w:r>
              <w:rPr>
                <w:rFonts w:asciiTheme="minorHAnsi" w:hAnsiTheme="minorHAnsi" w:cstheme="minorHAnsi"/>
                <w:sz w:val="18"/>
                <w:szCs w:val="18"/>
              </w:rPr>
            </w:r>
            <w:r>
              <w:rPr>
                <w:rFonts w:asciiTheme="minorHAnsi" w:hAnsiTheme="minorHAnsi" w:cstheme="minorHAnsi"/>
                <w:sz w:val="18"/>
                <w:szCs w:val="18"/>
              </w:rPr>
              <w:fldChar w:fldCharType="end"/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separate"/>
            </w:r>
            <w:r>
              <w:rPr>
                <w:rFonts w:asciiTheme="minorHAnsi" w:hAnsiTheme="minorHAnsi" w:cstheme="minorHAnsi"/>
                <w:noProof/>
                <w:sz w:val="18"/>
                <w:szCs w:val="18"/>
              </w:rPr>
              <w:t>(197)</w: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end"/>
            </w:r>
          </w:p>
        </w:tc>
        <w:tc>
          <w:tcPr>
            <w:tcW w:w="3069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patients with CKD (eGFR between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5 and 60 mL/min/1.73m2) aged 18 to 80 years and undergoing coronary angiography or elective PC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Emergency PC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Patients with refractory angin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or hemodynamic or electrical instabilit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3. Patients at increased risk for clinical events (CHF, serious ventricular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arrhythmias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4. High-risk unstable angina  (resting angina within 48 hours or infarction angina, ST-segment depression more than 1 mm and 20 minutes, or increased cardiac biomarkers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Heart dysfunc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6. Hypersensitivity to Contrast media or BNP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End-stage renal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systolic blood pressure ≤100mmHg before study drug infusion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9. CM administered within the past 7 days; BNP infusion within 1month; dopamine, NAC, Nahco3 and fenoldopam during the study.</w:t>
            </w:r>
          </w:p>
        </w:tc>
        <w:tc>
          <w:tcPr>
            <w:tcW w:w="1166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.PCI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32</w:t>
            </w:r>
          </w:p>
        </w:tc>
        <w:tc>
          <w:tcPr>
            <w:tcW w:w="1135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Relative (≥25%) or absolute (≥0.5mg/dL, 44 </w:t>
            </w:r>
            <w:r w:rsidRPr="00BB3640">
              <w:rPr>
                <w:rFonts w:asciiTheme="minorHAnsi" w:eastAsia="Malgun Gothic" w:hAnsiTheme="minorHAnsi" w:cstheme="minorHAnsi"/>
                <w:sz w:val="18"/>
                <w:szCs w:val="18"/>
                <w:lang w:eastAsia="en-IE"/>
              </w:rPr>
              <w:t>µ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ol/L) increase in SCr from baseline within 48 h after CM exposure</w:t>
            </w:r>
          </w:p>
        </w:tc>
        <w:tc>
          <w:tcPr>
            <w:tcW w:w="1038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dixanol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so-Osm</w:t>
            </w:r>
          </w:p>
        </w:tc>
        <w:tc>
          <w:tcPr>
            <w:tcW w:w="1166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9% NaCl at 1.0mL/kg/h for 12h before and 12h aſter CM administration</w:t>
            </w:r>
          </w:p>
        </w:tc>
        <w:tc>
          <w:tcPr>
            <w:tcW w:w="1088" w:type="dxa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Human recombinant (Brain Natriuretic Peptide) (rhBNP) </w:t>
            </w:r>
          </w:p>
        </w:tc>
        <w:tc>
          <w:tcPr>
            <w:tcW w:w="1102" w:type="dxa"/>
            <w:gridSpan w:val="2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005 µg/kg/min for 24 hours before procedure</w:t>
            </w:r>
          </w:p>
        </w:tc>
        <w:tc>
          <w:tcPr>
            <w:tcW w:w="993" w:type="dxa"/>
            <w:gridSpan w:val="3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+SD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02 ± 17.2</w:t>
            </w:r>
          </w:p>
        </w:tc>
        <w:tc>
          <w:tcPr>
            <w:tcW w:w="1333" w:type="dxa"/>
            <w:gridSpan w:val="2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7.2 ± 13.1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Hydration onl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</w:p>
        </w:tc>
        <w:tc>
          <w:tcPr>
            <w:tcW w:w="993" w:type="dxa"/>
            <w:gridSpan w:val="3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+SD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96 ± 14.5</w:t>
            </w:r>
          </w:p>
        </w:tc>
        <w:tc>
          <w:tcPr>
            <w:tcW w:w="1333" w:type="dxa"/>
            <w:gridSpan w:val="2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0.5 ± 14.7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Ludwig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1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/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&lt;EndNote&gt;&lt;Cite&gt;&lt;Author&gt;Ludwig&lt;/Author&gt;&lt;Year&gt;2011&lt;/Year&gt;&lt;RecNum&gt;108&lt;/RecNum&gt;&lt;DisplayText&gt;(109)&lt;/DisplayText&gt;&lt;record&gt;&lt;rec-number&gt;108&lt;/rec-number&gt;&lt;foreign-keys&gt;&lt;key app="EN" db-id="dder2drw7edva7ett01p5zxu90x9x2pfx9tr" timestamp="1528961038"&gt;108&lt;/key&gt;&lt;/foreign-keys&gt;&lt;ref-type name="Journal Article"&gt;17&lt;/ref-type&gt;&lt;contributors&gt;&lt;authors&gt;&lt;author&gt;Ludwig, U.&lt;/author&gt;&lt;author&gt;Riedel, M. K.&lt;/author&gt;&lt;author&gt;Backes, M.&lt;/author&gt;&lt;author&gt;Imhof, A.&lt;/author&gt;&lt;author&gt;Muche, R.&lt;/author&gt;&lt;author&gt;Keller, F.&lt;/author&gt;&lt;/authors&gt;&lt;/contributors&gt;&lt;auth-address&gt;Nephrology Division, Clinic for Internal Medicine I, Center of Internal Medicine, University Hospital Ulm, Ulm, Germany. ulla.ludwig@uniklinik-ulm.de&lt;/auth-address&gt;&lt;titles&gt;&lt;title&gt;MESNA (sodium 2-mercaptoethanesulfonate) for prevention of contrast medium-induced nephrotoxicity - controlled trial&lt;/title&gt;&lt;secondary-title&gt;Clin Nephrol&lt;/secondary-title&gt;&lt;/titles&gt;&lt;periodical&gt;&lt;full-title&gt;Clin Nephrol&lt;/full-title&gt;&lt;/periodical&gt;&lt;pages&gt;302-8&lt;/pages&gt;&lt;volume&gt;75&lt;/volume&gt;&lt;number&gt;4&lt;/number&gt;&lt;edition&gt;2011/03/24&lt;/edition&gt;&lt;keywords&gt;&lt;keyword&gt;Aged&lt;/keyword&gt;&lt;keyword&gt;Contrast Media/ adverse effects&lt;/keyword&gt;&lt;keyword&gt;Double-Blind Method&lt;/keyword&gt;&lt;keyword&gt;Female&lt;/keyword&gt;&lt;keyword&gt;Humans&lt;/keyword&gt;&lt;keyword&gt;Kidney Diseases/ chemically induced/ prevention &amp;amp; control&lt;/keyword&gt;&lt;keyword&gt;Kidney Function Tests&lt;/keyword&gt;&lt;keyword&gt;Male&lt;/keyword&gt;&lt;keyword&gt;Mesna/ therapeutic use&lt;/keyword&gt;&lt;keyword&gt;Middle Aged&lt;/keyword&gt;&lt;keyword&gt;Placebos&lt;/keyword&gt;&lt;keyword&gt;Protective Agents/ therapeutic use&lt;/keyword&gt;&lt;keyword&gt;Statistics, Nonparametric&lt;/keyword&gt;&lt;keyword&gt;Treatment Outcome&lt;/keyword&gt;&lt;/keywords&gt;&lt;dates&gt;&lt;year&gt;2011&lt;/year&gt;&lt;pub-dates&gt;&lt;date&gt;Apr&lt;/date&gt;&lt;/pub-dates&gt;&lt;/dates&gt;&lt;isbn&gt;0301-0430 (Print)&amp;#xD;0301-0430 (Linking)&lt;/isbn&gt;&lt;accession-num&gt;21426884&lt;/accession-num&gt;&lt;urls&gt;&lt;/urls&gt;&lt;remote-database-provider&gt;NLM&lt;/remote-database-provider&gt;&lt;language&gt;eng&lt;/language&gt;&lt;/record&gt;&lt;/Cite&gt;&lt;/EndNote&gt;</w:instrTex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09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Patients scheduled for cardiac catheterization, arteriography or computed tomography with contrast agents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S. Creat. ≥ 150 µmol/l (1.7mg/dl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Patients undergoing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Acute Renal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Received iodinated contrast media within 7 days prior to the stud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Known allergy to MESN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Pregna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Patients receiving dopamine, mannitol, or NAC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.PCI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.CE-CT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07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&gt;25% increase above baseline S. Creat. at 48 hours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promid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000 ml of 0.9%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saline pre- and 500ml post-procedure in both groups.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No further oral fluid intake was allowed.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SNA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fusion of 1600 mg of sodium 2-mercaptoethanesulfonate (MESNA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CV/mL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40 (120-200)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(Range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40 (120-200)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hydration onl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(Range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50 (120-180)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Luo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4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MdW88L0F1dGhvcj48WWVhcj4yMDE0PC9ZZWFyPjxSZWNO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MdW88L0F1dGhvcj48WWVhcj4yMDE0PC9ZZWFyPjxSZWNO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11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STEMI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Primary PC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Exclusion Criter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 Chronic peritoneal or haemodialysis treatmen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Exposure to radiographic contrast within the previous two day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Allergies to radiographic contrast mediu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Coronary anatomy not suitable for PCI or primary CABG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PCI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76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at 72h post-angiography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pamid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s per intervention protocol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hydration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9% normal saline at 1mL/kg/hr for 12 hours post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28.6±84.5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6±14mmol/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o hydration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41.2±101.4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8±13mmol/L</w:t>
            </w:r>
          </w:p>
        </w:tc>
      </w:tr>
      <w:tr w:rsidR="00005072" w:rsidRPr="00BB3640" w:rsidTr="00113C39">
        <w:trPr>
          <w:cantSplit/>
          <w:trHeight w:val="5690"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Luo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3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/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&lt;EndNote&gt;&lt;Cite&gt;&lt;Author&gt;Luo&lt;/Author&gt;&lt;Year&gt;2013&lt;/Year&gt;&lt;RecNum&gt;109&lt;/RecNum&gt;&lt;DisplayText&gt;(110)&lt;/DisplayText&gt;&lt;record&gt;&lt;rec-number&gt;109&lt;/rec-number&gt;&lt;foreign-keys&gt;&lt;key app="EN" db-id="dder2drw7edva7ett01p5zxu90x9x2pfx9tr" timestamp="1528961038"&gt;109&lt;/key&gt;&lt;/foreign-keys&gt;&lt;ref-type name="Journal Article"&gt;17&lt;/ref-type&gt;&lt;contributors&gt;&lt;authors&gt;&lt;author&gt;Luo, S. J.&lt;/author&gt;&lt;author&gt;Zhou, Y. J.&lt;/author&gt;&lt;author&gt;Shi, D. M.&lt;/author&gt;&lt;author&gt;Ge, H. L.&lt;/author&gt;&lt;author&gt;Wang, J. L.&lt;/author&gt;&lt;author&gt;Liu, R. F.&lt;/author&gt;&lt;/authors&gt;&lt;/contributors&gt;&lt;auth-address&gt;Department of Cardiology, An Zhen Hospital, Capital Medical University, Beijing, China.&lt;/auth-address&gt;&lt;titles&gt;&lt;title&gt;Remote ischemic preconditioning reduces myocardial injury in patients undergoing coronary stent implantation&lt;/title&gt;&lt;secondary-title&gt;Can J Cardiol&lt;/secondary-title&gt;&lt;/titles&gt;&lt;periodical&gt;&lt;full-title&gt;Can J Cardiol&lt;/full-title&gt;&lt;/periodical&gt;&lt;pages&gt;1084-9&lt;/pages&gt;&lt;volume&gt;29&lt;/volume&gt;&lt;number&gt;9&lt;/number&gt;&lt;keywords&gt;&lt;keyword&gt;Aged&lt;/keyword&gt;&lt;keyword&gt;Case-Control Studies&lt;/keyword&gt;&lt;keyword&gt;Coronary Artery Disease/blood/*surgery&lt;/keyword&gt;&lt;keyword&gt;*Drug-Eluting Stents&lt;/keyword&gt;&lt;keyword&gt;Female&lt;/keyword&gt;&lt;keyword&gt;Humans&lt;/keyword&gt;&lt;keyword&gt;Incidence&lt;/keyword&gt;&lt;keyword&gt;Ischemic Preconditioning, Myocardial/*methods&lt;/keyword&gt;&lt;keyword&gt;Male&lt;/keyword&gt;&lt;keyword&gt;Middle Aged&lt;/keyword&gt;&lt;keyword&gt;Myocardial Infarction/epidemiology/*prevention &amp;amp; control&lt;/keyword&gt;&lt;keyword&gt;*Percutaneous Coronary Intervention&lt;/keyword&gt;&lt;keyword&gt;Troponin I/*blood&lt;/keyword&gt;&lt;/keywords&gt;&lt;dates&gt;&lt;year&gt;2013&lt;/year&gt;&lt;pub-dates&gt;&lt;date&gt;Sep&lt;/date&gt;&lt;/pub-dates&gt;&lt;/dates&gt;&lt;isbn&gt;1916-7075 (Electronic)&amp;#xD;0828-282X (Linking)&lt;/isbn&gt;&lt;accession-num&gt;23414904&lt;/accession-num&gt;&lt;urls&gt;&lt;related-urls&gt;&lt;url&gt;http://www.ncbi.nlm.nih.gov/pubmed/23414904&lt;/url&gt;&lt;url&gt;http://ac.els-cdn.com/S0828282X12014778/1-s2.0-S0828282X12014778-main.pdf?_tid=07b8afa0-9d25-11e5-992b-00000aab0f27&amp;amp;acdnat=1449521987_eab3a6102eee73ee8f05ca04dcddf7be&lt;/url&gt;&lt;/related-urls&gt;&lt;/urls&gt;&lt;electronic-resource-num&gt;10.1016/j.cjca.2012.11.022&lt;/electronic-resource-num&gt;&lt;/record&gt;&lt;/Cite&gt;&lt;/EndNote&gt;</w:instrTex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10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Age ≥18 years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Elective PC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Informed consen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Emergency PC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Baselin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troponin ≥ 0.04ng/m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3. Nicorandil or glibenclamide use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4. Inability to cooperate with trial protocol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Lack of informed consen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Second procedure of staged elective PCI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PCI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08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promid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.V saline infusion at 1mL/kg/hr for 12 hr pre- and 12h post-contrast. Patients encouraged to drink oral fluids post 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RIP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Blood pressure cuff placed around their non-dominant upper arm. The cuff inflated to 200-mm Hg pressure for 5 minutes, followed by 5 minutes of deflation and repeated 2 more times to 3 cycles in total &lt;2h pre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eGFR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1±20mL/min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o intervention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eGFR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0±20mL/min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MacNeil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3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NYWNOZWlsbDwvQXV0aG9yPjxZZWFyPjIwMDM8L1llYXI+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NYWNOZWlsbDwvQXV0aG9yPjxZZWFyPjIwMDM8L1llYXI+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12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Cardiac catheterization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Mild-moderate renal dysfunction (S. Creat ≥ 1.5 mg/dl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cute renal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Dialysis-dependent chronic renal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Exposure to contrast within the preceding 5 day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Emergent procedure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Pregna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Age &lt; 21 yea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Known sensitivity to acetylcysteine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2.PCI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51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&gt;25% increase above baseline S. Creat. at 72 hours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promid Low-Osm Ioxila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re-procedure: 0.45% saline at 1ml/kg/hr for 12h (in-patients) and 2ml/kg/hr for 4h (day-case patients).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Post-procedure: 0.45% saline at 75 ml/hr for 12h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00mg twice daily commenCI-AKIg day of procedure, for total of 5 doses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3±52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89±0.38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atched placebo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6±63.3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88±0.41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aiol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8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NYWlvbGk8L0F1dGhvcj48WWVhcj4yMDA4PC9ZZWFyPjxS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NYWlvbGk8L0F1dGhvcj48WWVhcj4yMDA4PC9ZZWFyPjxS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 w:rsidRPr="00BB3640"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5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Planned coronary angiographic procedures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Renal Dysfunction (estimated Creat. Clearance &lt;60ml/min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Creat. Clearance ≥ 60ml/mi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Refusal to participat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Administration of contrast medium within the previous 10 day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End stage renal disease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556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above baseline 5days post-contrast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dixan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so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s per intervention protocol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9% sodium chloride at 1mL/kg/hr for 12 h pre- and post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(IQR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70 (120-230)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20±0.3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HCO3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54 mEq/l in dextrose and water at 3 ml/kg/h for 1 h pre-procedure, 1ml/kg/h for 6h post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(IQR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60 (120-220)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21±0.3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Maiol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1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NYWlvbGk8L0F1dGhvcj48WWVhcj4yMDExPC9ZZWFyPjxS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NYWlvbGk8L0F1dGhvcj48WWVhcj4yMDExPC9ZZWFyPjxS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13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STEM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Primary PC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Contrast medium administration within the previous 10 day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End-stage renal failure requiring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Refusal to give informed consent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PCI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543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within 3 days of contrast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dixan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so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s per intervention protocol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HCO3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54 mEq/L in dextrose and water at 3ml/kg/h, starting in the emergency room for 1h, followed by infusion of 1 mL/kg/h for 12 hours after PCI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8±92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09±0.3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9% sodium chloride at 1mL/kg/h for 12h immediately post-PCI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16±101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10±0.4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noWrap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o hydration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24±94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08±0.3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Malh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0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NYWxoaXM8L0F1dGhvcj48WWVhcj4yMDEwPC9ZZWFyPjxS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NYWxoaXM8L0F1dGhvcj48WWVhcj4yMDEwPC9ZZWFyPjxS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14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Radiographic imaging with contrast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cute renal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Maintenance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History of acute M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LVEF ≤ 25%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Allergy to contrast med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Pregna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7. Contraindications for theophylline use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Use of acetylcysteine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2.PCI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.CE-CT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94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erum creatinine of at least 0.5 mg/dL in patients with a baseline serum creatinine less than 2 mg/dL or an increase of 25% in base- line Serum Creatinine with a baseline serum creatinine more than or equal to 2 mg/dL at 48 h after administration of contrast media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t>Iodixanol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t>Iso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-2 L of intravenous bicarbonate solution (150 meq/L) for 12h after the 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Theophylline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00 mg twice daily starting 24h pre-procedure and continuing for 48 h post-procedure; OR 200 mg theophylline as a short intravenous infusion 30 minutes pre-procedure, and continuing with 200 mg twice daily oral theophylline for 48 h post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37±76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38±0.79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hydration onl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44±78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21±0.48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Marenz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3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NYXJlbnppPC9BdXRob3I+PFllYXI+MjAwMzwvWWVhcj48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NYXJlbnppPC9BdXRob3I+PFllYXI+MjAwMzwvWWVhcj48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17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Chronic renal failure (S. Creat. &gt;2mg/dL (176.8 µmol/L) OR creat. clearance &lt; 50ml/min)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Coronary angiography or elective PC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cute coronary syndrom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Cardiogenic shock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Long-term peritoneal dialysis or haemodialysis treatmen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Overt CHF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Recent major bleeding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Contraindications to anticoagulant therapy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2.PCI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.Aortic angiography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.Peripheral angioplasty/ Renal angioplasty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45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&gt;25% increase above baseline S. Creat.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pent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s per intervention protocol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Hemofiltration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Hemofiltration starting 4-6 h pre-procedure; stopped during and resumed post-procedure, and continued for 18-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47±125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0±1.0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ormal saline at 1ml/Kg/hour  (reduced to 0.5ml/kg/h if LVEF&lt;40%) for 6-8h pre- and 24h post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58±132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1±1.0mg/dL</w:t>
            </w:r>
          </w:p>
        </w:tc>
      </w:tr>
      <w:tr w:rsidR="00005072" w:rsidRPr="00BB3640" w:rsidTr="00113C39">
        <w:trPr>
          <w:cantSplit/>
          <w:trHeight w:val="4415"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Marenz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6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NYXJlbnppPC9BdXRob3I+PFllYXI+MjAwNjwvWWVhcj48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NYXJlbnppPC9BdXRob3I+PFllYXI+MjAwNjwvWWVhcj48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15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Primary angioplasty for acute STEMI within 12h of presentation (18 hours in cases of cardiogenic shock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Long-term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Known allergy to N-acetylcysteine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91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&gt;25% increase above baseline S. Creat. at 72 hours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hex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ormal saline at 1ml/Kg/hour (reduced to 0.5ml/kg/h if LVEF&lt;40%) for 12h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travenous bolus of 600 mg pre-procedure and 600mg orally twice daily for 48h post-procedure, to a total dose 3000mg fter intervention (total dose of 3000 mg)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64±146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dian S. Creat.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01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vertAlign w:val="superscript"/>
                <w:lang w:eastAsia="en-IE"/>
              </w:rPr>
              <w:t>rd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 </w: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t>NAC Double Dose Group were excluded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-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74±113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dian S. Creat.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06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Marenz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6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NYXJlbnppPC9BdXRob3I+PFllYXI+MjAwNjwvWWVhcj48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NYXJlbnppPC9BdXRob3I+PFllYXI+MjAwNjwvWWVhcj48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15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Severe chronic kidney disease (Creat. clearance &lt;30mL/mi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Diagnostic and therapeutic cardiovascular procedure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cute coronary syndrom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Cardiogenic shock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Acute renal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Chronic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peritoneal or haemodialysis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Overt CHF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Recent major bleeding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Contraindications to anticoagulation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2.PCI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81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&gt;25% increase above baseline S. Creat.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pent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ormal saline at 1ml/Kg/hour (reduced to 0.5ml/kg/h if LVEF&lt;40%)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Hemofiltration post-procedure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.V isotonic saline, for 12h pre-contrast followed b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hemofiltration for 18-24h post-contrast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37±122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6±0.7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.V isotonic saline for 12h pre- and 12h post-contrast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32±144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6±0.8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Hemofiltration pre- and post-procedure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Hemofiltration pre- and post-procedure</w:t>
            </w:r>
          </w:p>
        </w:tc>
        <w:tc>
          <w:tcPr>
            <w:tcW w:w="2326" w:type="dxa"/>
            <w:gridSpan w:val="5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excluded from analysis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Marenz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2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NYXJlbnppPC9BdXRob3I+PFllYXI+MjAxMjwvWWVhcj48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NYXJlbnppPC9BdXRob3I+PFllYXI+MjAxMjwvWWVhcj48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16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ge 18-85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Chronic Kidney disease (eGFR &lt;60ml/min/1.73m2)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Primary or rescue PC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Angiography procedures requiring a direct renal injection of contras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Cardiogenic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shock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Overt CHF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Acute respirator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nsufficie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Recent acute kidney injur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Chronic peritoneal or haemo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Known furosemide hypersensitivit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Receipt of intra-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venous contrast within 10 day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before the proced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. Another planned contrast-enhanced procedure in the following 72hou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. Contraindications to placement of a Foley catheter in the bladder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2.PCI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89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mepr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s per intervention protocol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Furosemide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ingle intravenous bolus of 0.5 mg/kg (up to a maximum of 50 mg) after initial bolus of 205ml normal saline. Renal Guard system used for fluid replacement (Matched hydration)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81±104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8±0.6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ormal saline at 1ml/Kg/hour  (reduced to 0.5ml/kg/h if LVEF&lt;40%) for 12h pre- and 12h post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58±109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7±0.5mg/dL</w:t>
            </w:r>
          </w:p>
        </w:tc>
      </w:tr>
      <w:tr w:rsidR="00005072" w:rsidRPr="00BB3640" w:rsidTr="00113C39">
        <w:trPr>
          <w:cantSplit/>
          <w:trHeight w:val="3564"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Markot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3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NYXJrb3RhPC9BdXRob3I+PFllYXI+MjAxMzwvWWVhcj48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NYXJrb3RhPC9BdXRob3I+PFllYXI+MjAxMzwvWWVhcj48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18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Age &gt;18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End-stage renal insufficiency (eGFR &lt;15 mL/min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Acute renal insufficie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History of reaction to contrast med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Use of nephrotoxic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MediCI-AKIe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Pulmonar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Oedem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Multiple myelom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7. Factors predisposing to kidney injury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Exposure to contras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media within 7 days before the proced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Pregna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. Non-complianc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. Use of NAC, teofiline, dopamine, fenoldopam, manitol, or NaHCO3 within 48h of procedure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2.PCI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27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, OR &gt;25% decrease in eGFR within 48h of procedur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pamiro 370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eGFR &lt;60 mL/min/1.73m2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IV normal saline at 1mL/kg/h for 2h pre- and 12h post-procedure.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eGFR &gt;60 mL/min/1.73m2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Hydration orally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/K citrate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5 g of granules diluted in 200 mL of water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22.3±102.3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3.96±18.39mmol/L</w:t>
            </w:r>
          </w:p>
        </w:tc>
      </w:tr>
      <w:tr w:rsidR="00005072" w:rsidRPr="00BB3640" w:rsidTr="00113C39">
        <w:trPr>
          <w:cantSplit/>
          <w:trHeight w:val="3529"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00ml water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31.2±95.85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9.35±23.97mmol/L</w:t>
            </w:r>
          </w:p>
        </w:tc>
      </w:tr>
      <w:tr w:rsidR="00005072" w:rsidRPr="00BB3640" w:rsidTr="00113C39">
        <w:trPr>
          <w:cantSplit/>
          <w:trHeight w:val="3422"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Masud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7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NYXN1ZGE8L0F1dGhvcj48WWVhcj4yMDA3PC9ZZWFyPjxS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NYXN1ZGE8L0F1dGhvcj48WWVhcj4yMDA3PC9ZZWFyPjxS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19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Chronic kidney disease (S. Creat &gt;1.1mg/dl or eGFR &lt;60ml/min)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Emergency coronary procedure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Change in serum creatinine concentration of at least 0.5mg/dl during the previous 24 hou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Pre-existing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Recent exposure to radiographic contrast media within 2 days of the stud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Allergy to radiographic contrast med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Pregna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Previous or planned administration of mannitol, fenoldopam, N-acetylcysteine or non-study sodium bicarbonate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Emergency coronary procedure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71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within 2days of procedur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pamid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itial intravenous bolus of 3ml/kg/h for 1h, if possible, pre-procedure. Same fluid at 1ml/kg/h during and for 6h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HCO3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54 mEq/L of sodium bicarbonat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2±89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31±0.52mg/dL</w:t>
            </w:r>
          </w:p>
        </w:tc>
      </w:tr>
      <w:tr w:rsidR="00005072" w:rsidRPr="00BB3640" w:rsidTr="00113C39">
        <w:trPr>
          <w:cantSplit/>
          <w:trHeight w:val="3102"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54 mEq/L sodium chlorid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0±61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32±0.65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Matejk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0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NYXRlamthPC9BdXRob3I+PFllYXI+MjAxMDwvWWVhcj48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NYXRlamthPC9BdXRob3I+PFllYXI+MjAxMDwvWWVhcj48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20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lusion Criter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ge &gt; 18 yea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S. Creat. persistently &gt;1.47 mg/dl (130 µmol/l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Exclusion Criter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Long-term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Pregna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Lacta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Epileps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Thyrotoxico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Theophylline allerg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Previous theophylline medica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Arrhythmias with hemodynamic instabilit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Severe liver dysfunc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. Clinical signs of dehydra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. Inability to take oral fluids.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. Use of ACE inhibito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3. Use of NSAIDs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2.PCI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59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within 48h of procedur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dixan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so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inuous normal saline infusion was started immediately post-procedure at 0.5ml/kg/hr, stopped on day three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Theophylline Group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 h infusion of 205.7 mg theophylline in 500ml 0.9% normal salin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5±38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02±0.45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500ml 0.9% normal salin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4±35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06±0.59mg/dL</w:t>
            </w:r>
          </w:p>
        </w:tc>
      </w:tr>
      <w:tr w:rsidR="00005072" w:rsidRPr="00BB3640" w:rsidTr="00113C39">
        <w:trPr>
          <w:cantSplit/>
          <w:trHeight w:val="5265"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Menting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5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NZW50aW5nPC9BdXRob3I+PFllYXI+MjAxNTwvWWVhcj48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NZW50aW5nPC9BdXRob3I+PFllYXI+MjAxNTwvWWVhcj48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21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Interventional or diagnostic radiological procedure expected to use &gt;100 mL intravascular contras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Fulfil risk criteria for CI-AKI according to Dutch guideline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ge &lt;18 yea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Haemodialysis or peritoneal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Simultaneous participation in another interventional stud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Percutaneous coiling/embolization procedures of the kidne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Impossibility to perform RIPC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No written informed consent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 Contrast Enhanced Radiological studies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77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within 48h-72h of procedur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Xenetrix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ormal saline at 3-4ml/Kg/hour for 4h pre- and 4h post-procedure (reduced to 1ml/kg/h for 12h pre- and post-procedure if signs of CHF or eGFR &lt;30ml/min/1.73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vertAlign w:val="superscript"/>
                <w:lang w:eastAsia="en-IE"/>
              </w:rPr>
              <w:t>2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)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RIP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Four cycles of ischemia and reperfusion of the forearm by inflating a blood pressure cuff around the upper arm at 50 mmHg above the actual systolic pressure for 5 minutes, followed by 5 minutes of reperfusion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9±29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5±27mmol/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 Group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similar cuff placed around the upper arm, but it was not inflated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8±29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9±32mmol/L</w:t>
            </w:r>
          </w:p>
        </w:tc>
      </w:tr>
      <w:tr w:rsidR="00005072" w:rsidRPr="00BB3640" w:rsidTr="00113C39">
        <w:trPr>
          <w:cantSplit/>
          <w:trHeight w:val="4415"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Merte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4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NZXJ0ZW48L0F1dGhvcj48WWVhcj4yMDA0PC9ZZWFyPjxS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NZXJ0ZW48L0F1dGhvcj48WWVhcj4yMDA0PC9ZZWFyPjxS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22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ge &gt;18 yea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Stable S. Creat. &gt;1.1mg/d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Scheduled cardiac catheterization, CT, diagnostic or therapeutic arteriography, or transjugular intrahepatic portal systemic shunt placemen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S. Creat. &gt;8mg/d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Change in S. Creat. &gt;0.5mg/dL within last 24 hou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Pre-existing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Multiple myelom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Pulmonary oedem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Uncontrolled hypertens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Emergency catheteriza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Recent exposure to radiographic contrast within 2days of the stud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Allergy to radiographic contras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. Pregna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. Administration of dopamine, mannitol, fenoldopam, or NAC during the study.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Angiography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.CT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.TIPSS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28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&gt;25% increase above baseline S. Creat. within 2days of procedur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pamid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ssigned fluid at 3mL/kg per hour for 1h immediately before radiocontrast injection, followed by same fluid at 1mL/kg/h during contrast exposure and for 6 h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54 mEq/L of sodium chloride in D5W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34±63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, (Range)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71±0.42 (1.1-3.7) mg/dL</w:t>
            </w:r>
          </w:p>
        </w:tc>
      </w:tr>
      <w:tr w:rsidR="00005072" w:rsidRPr="00BB3640" w:rsidTr="00113C39">
        <w:trPr>
          <w:cantSplit/>
          <w:trHeight w:val="2110"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HCO3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Hco3 Group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54 mEq/L of sodium bicarbonate in D5W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30±72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, (Range)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89±0.69 (1.2-5.2) mg/dL</w:t>
            </w:r>
          </w:p>
        </w:tc>
      </w:tr>
      <w:tr w:rsidR="00005072" w:rsidRPr="00BB3640" w:rsidTr="00113C39">
        <w:trPr>
          <w:cantSplit/>
          <w:trHeight w:val="3989"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Miao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3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NaWFvPC9BdXRob3I+PFllYXI+MjAxMzwvWWVhcj48UmVj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NaWFvPC9BdXRob3I+PFllYXI+MjAxMzwvWWVhcj48UmVj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23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lusion Criter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ge ≥ 70 yea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Stable clinical stat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Scheduled for contrast enhanced C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Uncontrolled DM, hypertension, CHF (LVEF &lt;40%), or other uncontrolled clinical disease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Fever or infectiou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disease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Unstable renal function or chronic renal failure [S. Creat &gt;265.2 mmol/l]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Hypersensitivity to iodine-containing compounds or hyperthyroidis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Hypersensitivity to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Alprostadi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Ulce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Coagulation abnormalitie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Other diseases with contraindications to alprostadi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Patients who had received any iodinated contrast agent or other drugs that affect renal function within 7 days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E-CT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83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within 3days of procedur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Low-Os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ohexol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.V Fluid &gt;800 ml 6h pre- and post-CE-CT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GE1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lprostadil (0.4lg/kg/day) in 100 ml sterile saline pre- and post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00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7.18±24.6mmol/L</w:t>
            </w:r>
          </w:p>
        </w:tc>
      </w:tr>
      <w:tr w:rsidR="00005072" w:rsidRPr="00BB3640" w:rsidTr="00113C39">
        <w:trPr>
          <w:cantSplit/>
          <w:trHeight w:val="2827"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00 ml sterile salin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00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8.11±24.19mmol/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Miner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4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NaW5lcjwvQXV0aG9yPjxZZWFyPjIwMDQ8L1llYXI+PFJl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NaW5lcjwvQXV0aG9yPjxZZWFyPjIwMDQ8L1llYXI+PFJl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24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lusion Criter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Planned PCI or urgent coronary angiography with a high likelihood of ad hoc PCI.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Creatinine Clearance &lt;50 mL/min, (&lt;100mL/min if Diabetic) or S. Creat. &gt;200 µmol/L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Exclusion Criter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Renal replacement therap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Reactive airway disease requiring oral steroid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Baseline SBP &lt;80 mm Hg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Active CHF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Acute M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Enrolment in another clinical tria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Inability to provide informed consen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Ongoing need for intravenous nitroglyceri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Treatment with NAC within 72 hours of planned PC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. Women of childbearing age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2.PCI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08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&gt;25% increase above baseline S. Creat. 48-72h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Omnipaqu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so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45% saline at 75 mL/hour for at least 24 hours beginning at the time of enrolment. Changes in hydration were allowed at the discretion of the cardiologist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000mg (4000mg for day / case patients)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44±211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4±49mmol/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hydration onl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50±187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30±58mmol/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Minoo 2016</w: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begin"/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&lt;EndNote&gt;&lt;Cite&gt;&lt;Author&gt;Minoo&lt;/Author&gt;&lt;Year&gt;2016&lt;/Year&gt;&lt;RecNum&gt;199&lt;/RecNum&gt;&lt;DisplayText&gt;(199)&lt;/DisplayText&gt;&lt;record&gt;&lt;rec-number&gt;199&lt;/rec-number&gt;&lt;foreign-keys&gt;&lt;key app="EN" db-id="dder2drw7edva7ett01p5zxu90x9x2pfx9tr" timestamp="1528961040"&gt;199&lt;/key&gt;&lt;/foreign-keys&gt;&lt;ref-type name="Journal Article"&gt;17&lt;/ref-type&gt;&lt;contributors&gt;&lt;authors&gt;&lt;author&gt;Minoo, F.&lt;/author&gt;&lt;author&gt;Lessan-Pezeshki, M.&lt;/author&gt;&lt;author&gt;Firouzi, A.&lt;/author&gt;&lt;author&gt;Nikfarjam, S.&lt;/author&gt;&lt;author&gt;Gatmiri, S. M.&lt;/author&gt;&lt;author&gt;Ramezanzade, E.&lt;/author&gt;&lt;/authors&gt;&lt;/contributors&gt;&lt;auth-address&gt;Organ Transplantation Research Center, School of Medicine, Guilan University of Medical Sciences, Rasht, Iran. rz.elham58@gmail.com.&lt;/auth-address&gt;&lt;titles&gt;&lt;title&gt;Prevention of Contrast-induced Nephropathy With Oxygen Supplementation: a Randomized Controlled Trial&lt;/title&gt;&lt;secondary-title&gt;Iran J Kidney Dis&lt;/secondary-title&gt;&lt;/titles&gt;&lt;periodical&gt;&lt;full-title&gt;Iran J Kidney Dis&lt;/full-title&gt;&lt;/periodical&gt;&lt;pages&gt;291-298&lt;/pages&gt;&lt;volume&gt;10&lt;/volume&gt;&lt;number&gt;5&lt;/number&gt;&lt;dates&gt;&lt;year&gt;2016&lt;/year&gt;&lt;pub-dates&gt;&lt;date&gt;Sep&lt;/date&gt;&lt;/pub-dates&gt;&lt;/dates&gt;&lt;isbn&gt;1735-8604 (Electronic)&amp;#xD;1735-8582 (Linking)&lt;/isbn&gt;&lt;accession-num&gt;27721227&lt;/accession-num&gt;&lt;urls&gt;&lt;related-urls&gt;&lt;url&gt;https://www.ncbi.nlm.nih.gov/pubmed/27721227&lt;/url&gt;&lt;/related-urls&gt;&lt;/urls&gt;&lt;/record&gt;&lt;/Cite&gt;&lt;/EndNote&gt;</w:instrTex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separate"/>
            </w:r>
            <w:r>
              <w:rPr>
                <w:rFonts w:asciiTheme="minorHAnsi" w:hAnsiTheme="minorHAnsi" w:cstheme="minorHAnsi"/>
                <w:noProof/>
                <w:sz w:val="18"/>
                <w:szCs w:val="18"/>
              </w:rPr>
              <w:t>(199)</w: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end"/>
            </w:r>
          </w:p>
        </w:tc>
        <w:tc>
          <w:tcPr>
            <w:tcW w:w="3069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lusion Criteria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Patients ≥ 35 years undergoing elective coronary angiography 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Exclusion Criteria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 Baseline serum creatinine concentrations greater than 1.5 mg/dL,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. Need for emergency catheterization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. Receiving contrast media for diagnostic or therapeutic interventions in the past 3 months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4. Uncontrolled congestive heart failure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5. Uncontrolled chronic obstructive pulmonary disease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. History of allergy to contrast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7. Pregnancy or lactation</w:t>
            </w:r>
          </w:p>
        </w:tc>
        <w:tc>
          <w:tcPr>
            <w:tcW w:w="1166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Elective coronary angiography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453</w:t>
            </w:r>
          </w:p>
        </w:tc>
        <w:tc>
          <w:tcPr>
            <w:tcW w:w="1135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of 25% or more in serum creatinine concentrations, or an increment of at least 0.5 mg/dL in serum creatinine concentrations 48 hours after catheterization</w:t>
            </w:r>
          </w:p>
        </w:tc>
        <w:tc>
          <w:tcPr>
            <w:tcW w:w="1038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promide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Low-Osm</w:t>
            </w:r>
          </w:p>
        </w:tc>
        <w:tc>
          <w:tcPr>
            <w:tcW w:w="1166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ormal saline at the dose of 1 mL/kg/h, 12 hours leading to the procedure and 12 hours after the procedure</w:t>
            </w:r>
          </w:p>
        </w:tc>
        <w:tc>
          <w:tcPr>
            <w:tcW w:w="1088" w:type="dxa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Oxygen</w:t>
            </w:r>
          </w:p>
        </w:tc>
        <w:tc>
          <w:tcPr>
            <w:tcW w:w="1102" w:type="dxa"/>
            <w:gridSpan w:val="2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sal cannula at the rate of 2 L/min to 3 L/min beginning 10 minutes before the procedure until the end of the procedure</w:t>
            </w:r>
          </w:p>
        </w:tc>
        <w:tc>
          <w:tcPr>
            <w:tcW w:w="993" w:type="dxa"/>
            <w:gridSpan w:val="3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(IQR)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00 (100-250</w:t>
            </w:r>
          </w:p>
        </w:tc>
        <w:tc>
          <w:tcPr>
            <w:tcW w:w="1333" w:type="dxa"/>
            <w:gridSpan w:val="2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S. Creat. ±SD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96 ± 0.24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.V hydration only </w:t>
            </w:r>
          </w:p>
        </w:tc>
        <w:tc>
          <w:tcPr>
            <w:tcW w:w="993" w:type="dxa"/>
            <w:gridSpan w:val="3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(IQR)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50 (100-257)</w:t>
            </w:r>
          </w:p>
        </w:tc>
        <w:tc>
          <w:tcPr>
            <w:tcW w:w="1333" w:type="dxa"/>
            <w:gridSpan w:val="2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S. Creat. ±SD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93 ± 0.15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oo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6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Nb29yZTwvQXV0aG9yPjxZZWFyPjIwMDY8L1llYXI+PFJl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Nb29yZTwvQXV0aG9yPjxZZWFyPjIwMDY8L1llYXI+PFJl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25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lusion Criter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Elective EVAR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EVAR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3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&gt;25% increase above baseline S. Creat.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iopa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IV fluids received (IQR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NAC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9 (3.0–5.75) 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Control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 (3–7) L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00 mg orally twice daily for 2 days, starting da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pre-procedure (total 3 doses pre-op)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(IQR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58 (210-285)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dian S. Creat. (IQR)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2 (76-112) mmol/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hydration onl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(IQR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58 (200-355)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dian S. Creat. (IQR)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6 (81.5-99) mmol/L</w:t>
            </w:r>
          </w:p>
        </w:tc>
      </w:tr>
      <w:tr w:rsidR="00005072" w:rsidRPr="00BB3640" w:rsidTr="00113C39">
        <w:trPr>
          <w:cantSplit/>
          <w:trHeight w:val="4131"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Morikaw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9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Nb3Jpa2F3YTwvQXV0aG9yPjxZZWFyPjIwMDk8L1llYXI+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Nb3Jpa2F3YTwvQXV0aG9yPjxZZWFyPjIwMDk8L1llYXI+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26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Chronic renal insufficiency (S. Creat. 1.3-6mg/dl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Pregna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Lacta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Acute renal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End-stage renal failure on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Acute M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Multiple myelom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Pulmonary oedem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Cardiogenic shock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SBP &lt; 110 mm Hg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. Dehydra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. History of allergies to contrast media or ANP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. Received contrast media within 7 days of the study entr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3. Received an infusion of ANP within 1 month of the study entr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3. Parenteral use of diuretic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4. Administration of dopamine, N-acetylcysteine, metformin, NaHco3, fenoldopam, mannitol, or NSAIDs during the study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2.PCI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73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within 48h of procedur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mepr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oral hydration encouraged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NP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042 µg/kg/min of ANP + 1.3ml/kg/h Ringer's Lactate IV 4-6h pre- and continued for 48h post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39±62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dian S. Creat. (IQR)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57(1.34-1.95) mg/dL</w:t>
            </w:r>
          </w:p>
        </w:tc>
      </w:tr>
      <w:tr w:rsidR="00005072" w:rsidRPr="00BB3640" w:rsidTr="00113C39">
        <w:trPr>
          <w:cantSplit/>
          <w:trHeight w:val="2403"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hydration onl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40±72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dian S. Creat. (IQR)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55(1.36-1.90) mg/dL</w:t>
            </w:r>
          </w:p>
        </w:tc>
      </w:tr>
      <w:tr w:rsidR="00005072" w:rsidRPr="00BB3640" w:rsidTr="00113C39">
        <w:trPr>
          <w:cantSplit/>
          <w:trHeight w:val="3706"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Motohiro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1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Nb3RvaGlybzwvQXV0aG9yPjxZZWFyPjIwMTE8L1llYXI+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Nb3RvaGlybzwvQXV0aG9yPjxZZWFyPjIwMTE8L1llYXI+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27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lusion Criter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Age &gt; 20years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eGFR &lt; 60ml/min/1.73m2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S. Creat. &gt;4 mg/d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Change in S. Creat. &gt;0.5 mg/dl in preceding 24 hou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Pre-existing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Pulmonary oedem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Uncontrolled hypertension (treated SBP &gt;160 mmHg or DBP &gt;100 mmHg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Emergency catheteriza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Exposure to radiographic contrast within previous 2 day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Any Allergy to radiographic contrast mediu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67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within 48h of procedur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pamid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9% sodium chloride at 1ml/kg/h for 12h pre- and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HCO3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ml/kg/hour continued from 3 hours pre- to 6 hours post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40±50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54±0.43mg/dL</w:t>
            </w:r>
          </w:p>
        </w:tc>
      </w:tr>
      <w:tr w:rsidR="00005072" w:rsidRPr="00BB3640" w:rsidTr="00113C39">
        <w:trPr>
          <w:cantSplit/>
          <w:trHeight w:val="2113"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hydration onl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30±40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55±0.44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Nawa 2015</w: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begin">
                <w:fldData xml:space="preserve">PEVuZE5vdGU+PENpdGU+PEF1dGhvcj5OYXdhPC9BdXRob3I+PFllYXI+MjAxNTwvWWVhcj48UmVj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</w:fldData>
              </w:fldChar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</w:instrText>
            </w:r>
            <w:r>
              <w:rPr>
                <w:rFonts w:asciiTheme="minorHAnsi" w:hAnsiTheme="minorHAnsi" w:cstheme="minorHAnsi"/>
                <w:sz w:val="18"/>
                <w:szCs w:val="18"/>
              </w:rPr>
              <w:fldChar w:fldCharType="begin">
                <w:fldData xml:space="preserve">PEVuZE5vdGU+PENpdGU+PEF1dGhvcj5OYXdhPC9BdXRob3I+PFllYXI+MjAxNTwvWWVhcj48UmVj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</w:fldData>
              </w:fldChar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.DATA </w:instrText>
            </w:r>
            <w:r>
              <w:rPr>
                <w:rFonts w:asciiTheme="minorHAnsi" w:hAnsiTheme="minorHAnsi" w:cstheme="minorHAnsi"/>
                <w:sz w:val="18"/>
                <w:szCs w:val="18"/>
              </w:rPr>
            </w:r>
            <w:r>
              <w:rPr>
                <w:rFonts w:asciiTheme="minorHAnsi" w:hAnsiTheme="minorHAnsi" w:cstheme="minorHAnsi"/>
                <w:sz w:val="18"/>
                <w:szCs w:val="18"/>
              </w:rPr>
              <w:fldChar w:fldCharType="end"/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separate"/>
            </w:r>
            <w:r>
              <w:rPr>
                <w:rFonts w:asciiTheme="minorHAnsi" w:hAnsiTheme="minorHAnsi" w:cstheme="minorHAnsi"/>
                <w:noProof/>
                <w:sz w:val="18"/>
                <w:szCs w:val="18"/>
              </w:rPr>
              <w:t>(200)</w: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end"/>
            </w:r>
          </w:p>
        </w:tc>
        <w:tc>
          <w:tcPr>
            <w:tcW w:w="3069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lusion Criteria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atients with poor renal function and who had a high cystatin C level (&gt; 0.95 mg/L in males and 0.87 mg/dL in females)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Exclusion Criteria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 End-stage renal failure on dialysis, a single functioning kidney, or history of kidney transplantation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. Hypotension with systolic blood pressures below 100 mmHg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. Acute myocardial infarction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4. Acute heart failure, left ventricular ejection fraction (LVEF) less than 30% on echocardiogram or evidenced by pulmonary edema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5.Multiple myeloma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. Pregnancy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7. History of allergies to CM or nicorandil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8. Received CM within 7 days of study or  nicorandil within 1month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9. Parenteral use of diuretics, and the administration of NAC, Metformin, NaHco3, theophylline, fenoldopam, mannitol, or a </w:t>
            </w: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phosphodiesterase</w:t>
            </w:r>
            <w:r w:rsidRPr="00BB3640">
              <w:rPr>
                <w:rStyle w:val="apple-converted-space"/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 </w:t>
            </w: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inhibitor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 during the study.</w:t>
            </w:r>
          </w:p>
        </w:tc>
        <w:tc>
          <w:tcPr>
            <w:tcW w:w="1166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Elective PCI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04</w:t>
            </w:r>
          </w:p>
        </w:tc>
        <w:tc>
          <w:tcPr>
            <w:tcW w:w="1135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5% increase in serum creatinine or an increase in creatinine of 0.5mg/dL from base- line at 48 h</w:t>
            </w:r>
          </w:p>
        </w:tc>
        <w:tc>
          <w:tcPr>
            <w:tcW w:w="1038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meprol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Low-Osm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hexol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Low-Osm</w:t>
            </w:r>
          </w:p>
        </w:tc>
        <w:tc>
          <w:tcPr>
            <w:tcW w:w="1166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9% saline hydration intravenously infused at 1.0 mL/kg/h (nicorandil group) or 0.9% saline infusion only at 1.1 mL/kg/h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fusions were initiated 4 h prior to elective PCI and were continued for 24 h after the procedure</w:t>
            </w:r>
          </w:p>
        </w:tc>
        <w:tc>
          <w:tcPr>
            <w:tcW w:w="1088" w:type="dxa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icorandil</w:t>
            </w:r>
          </w:p>
        </w:tc>
        <w:tc>
          <w:tcPr>
            <w:tcW w:w="1102" w:type="dxa"/>
            <w:gridSpan w:val="2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 vials (48 mg/V) dissolve in 100 mL 0.9% saline, and dripped it at speed of 0.1 mL/kg/h)</w:t>
            </w:r>
          </w:p>
        </w:tc>
        <w:tc>
          <w:tcPr>
            <w:tcW w:w="993" w:type="dxa"/>
            <w:gridSpan w:val="3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+SD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35.2±57.0</w:t>
            </w:r>
          </w:p>
        </w:tc>
        <w:tc>
          <w:tcPr>
            <w:tcW w:w="1333" w:type="dxa"/>
            <w:gridSpan w:val="2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S. Creat. ±SD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99±0.29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.V saline Only </w:t>
            </w:r>
          </w:p>
        </w:tc>
        <w:tc>
          <w:tcPr>
            <w:tcW w:w="993" w:type="dxa"/>
            <w:gridSpan w:val="3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+SD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46.3±63.6</w:t>
            </w:r>
          </w:p>
        </w:tc>
        <w:tc>
          <w:tcPr>
            <w:tcW w:w="1333" w:type="dxa"/>
            <w:gridSpan w:val="2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S. Creat. ±SD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02±0.35</w:t>
            </w:r>
          </w:p>
        </w:tc>
      </w:tr>
      <w:tr w:rsidR="00005072" w:rsidRPr="00BB3640" w:rsidTr="00113C39">
        <w:trPr>
          <w:cantSplit/>
          <w:trHeight w:val="3281"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Ng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6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OZzwvQXV0aG9yPjxZZWFyPjIwMDY8L1llYXI+PFJlY051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OZzwvQXV0aG9yPjxZZWFyPjIwMDY8L1llYXI+PFJlY051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28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High risk for the development of CI-AKI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Pre-existing stable renal insufficiency (S. Creat. &gt;1.2 mg/dL with no change greater than ±0.1m mg/dL)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Exclusion Criter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cute Renal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History of renal transplanta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Receiving N-acetylcysteine or fenoldopa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Known contraindication or hypersensitivity to N-acetylcysteine or fenoldopa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Pregnancy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97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Omnipaqu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Visipaqu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Hexabrix.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orma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saline (or 5% dextrose in normal saline in diabetics on insulin) at 1mL/kg/h beginning 1–2 h pre-procedure and continuing for 6–12h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00 mg orally twice daily for 2 days, starting da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pre-procedure (total 4 doses)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72.2±73.2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Fenoldopam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1 mcg/kg/min IV commenCI-AKIg 1–2 h pre- and continued for 6h post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64.4±85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Nijssen 2017</w: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begin">
                <w:fldData xml:space="preserve">PEVuZE5vdGU+PENpdGU+PEF1dGhvcj5OaWpzc2VuPC9BdXRob3I+PFllYXI+MjAxNzwvWWVhcj48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=
</w:fldData>
              </w:fldChar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</w:instrText>
            </w:r>
            <w:r>
              <w:rPr>
                <w:rFonts w:asciiTheme="minorHAnsi" w:hAnsiTheme="minorHAnsi" w:cstheme="minorHAnsi"/>
                <w:sz w:val="18"/>
                <w:szCs w:val="18"/>
              </w:rPr>
              <w:fldChar w:fldCharType="begin">
                <w:fldData xml:space="preserve">PEVuZE5vdGU+PENpdGU+PEF1dGhvcj5OaWpzc2VuPC9BdXRob3I+PFllYXI+MjAxNzwvWWVhcj48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=
</w:fldData>
              </w:fldChar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.DATA </w:instrText>
            </w:r>
            <w:r>
              <w:rPr>
                <w:rFonts w:asciiTheme="minorHAnsi" w:hAnsiTheme="minorHAnsi" w:cstheme="minorHAnsi"/>
                <w:sz w:val="18"/>
                <w:szCs w:val="18"/>
              </w:rPr>
            </w:r>
            <w:r>
              <w:rPr>
                <w:rFonts w:asciiTheme="minorHAnsi" w:hAnsiTheme="minorHAnsi" w:cstheme="minorHAnsi"/>
                <w:sz w:val="18"/>
                <w:szCs w:val="18"/>
              </w:rPr>
              <w:fldChar w:fldCharType="end"/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separate"/>
            </w:r>
            <w:r>
              <w:rPr>
                <w:rFonts w:asciiTheme="minorHAnsi" w:hAnsiTheme="minorHAnsi" w:cstheme="minorHAnsi"/>
                <w:noProof/>
                <w:sz w:val="18"/>
                <w:szCs w:val="18"/>
              </w:rPr>
              <w:t>(201)</w: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end"/>
            </w:r>
          </w:p>
        </w:tc>
        <w:tc>
          <w:tcPr>
            <w:tcW w:w="3069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lusion Criteria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atients aged 18 years and older, referred for an elective procedure requiring intravascular iodinated contrast material with estimated glomerular filtration rate (eGFR) between 45 and 59 mL per min/1·73 m² combined with either diabetes, or at least two predefined risk factors (age &gt;75 years; anaemia defined as haematocrit values &lt;0·39 L/L for men, and &lt;0·36 L/L for women; cardiovascular disease; non-steroidal anti-inflammatory drug or diuretic nephrotoxic medication); or eGFR between 30 and 45 mL per min/1·73 m²; or multiple myeloma or lymphoplasmacytic lymphoma with small chain proteinuria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Exclusion Criteria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 Inability to obtain informed consent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. eGFR &lt;30 mL per min/1·73 m²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. Renal replacement therapy, emergency procedures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4. Intensive care patients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5. Known inability to plan primary endpoint data collection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. No referral for prophylactic hydration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7. Participation in another randomised trial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8. Isolation (infection control).</w:t>
            </w:r>
          </w:p>
        </w:tc>
        <w:tc>
          <w:tcPr>
            <w:tcW w:w="1166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1.Elective procedure with intravascular contrast media administration 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599</w:t>
            </w:r>
          </w:p>
        </w:tc>
        <w:tc>
          <w:tcPr>
            <w:tcW w:w="1135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erum creatinine by more than 25% or 44 µmol/L within 2–6 days of contrast exposure (2–5 days was aimed for, but day 6 was allowed if no other option was available)</w:t>
            </w:r>
          </w:p>
        </w:tc>
        <w:tc>
          <w:tcPr>
            <w:tcW w:w="1038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promide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Low-Osm</w:t>
            </w:r>
          </w:p>
        </w:tc>
        <w:tc>
          <w:tcPr>
            <w:tcW w:w="1166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ee Groups</w:t>
            </w:r>
          </w:p>
        </w:tc>
        <w:tc>
          <w:tcPr>
            <w:tcW w:w="1088" w:type="dxa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Hydration</w:t>
            </w:r>
          </w:p>
        </w:tc>
        <w:tc>
          <w:tcPr>
            <w:tcW w:w="1102" w:type="dxa"/>
            <w:gridSpan w:val="2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tandard protocol intravenous 0·9% NaCl 3–4 mL/kg per h during 4 h before and 4 h after contrast administration</w:t>
            </w:r>
          </w:p>
        </w:tc>
        <w:tc>
          <w:tcPr>
            <w:tcW w:w="993" w:type="dxa"/>
            <w:gridSpan w:val="3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ast(ml) Mean(SD)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92 (41)</w:t>
            </w:r>
          </w:p>
        </w:tc>
        <w:tc>
          <w:tcPr>
            <w:tcW w:w="1333" w:type="dxa"/>
            <w:gridSpan w:val="2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. Creat.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(SD)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18·78 (27·63)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on-Hydration (Control)</w:t>
            </w:r>
          </w:p>
        </w:tc>
        <w:tc>
          <w:tcPr>
            <w:tcW w:w="1102" w:type="dxa"/>
            <w:gridSpan w:val="2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o Hydration</w:t>
            </w:r>
          </w:p>
        </w:tc>
        <w:tc>
          <w:tcPr>
            <w:tcW w:w="993" w:type="dxa"/>
            <w:gridSpan w:val="3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ast(ml) Mean(SD)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89 (41)</w:t>
            </w:r>
          </w:p>
        </w:tc>
        <w:tc>
          <w:tcPr>
            <w:tcW w:w="1333" w:type="dxa"/>
            <w:gridSpan w:val="2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. Creat.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(SD)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17·71 (24·62)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Ocho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4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PY2hvYTwvQXV0aG9yPjxZZWFyPjIwMDQ8L1llYXI+PFJl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PY2hvYTwvQXV0aG9yPjxZZWFyPjIwMDQ8L1llYXI+PFJl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29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Elective or urgent coronary angiography ± PCI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Chronic renal insufficiency (S. Creat. &gt;1.8 mg/dL males, &gt;1.6 mg/dL females), or Creat. Clearance &lt;50mL/min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&gt;0.5 mg/dL increase S. Creat. in preceding 6 week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Current or planned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Contrast exposure within preceding 48 hou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Known allergy to NAC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History of anaphylactic reaction to contras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Recen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decompensated CHF within preceding 4 week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Cardiogenic shock or use of intravenous vasopressors within preceding 1 week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Known or suspected severe aortic valve stenosis (area &lt;1.0 m2, mean gradient &gt;50 mmHg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Recent (&lt;4 weeks) initiation of diuretics or ACE inhibitors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2.PCI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94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within 48h of procedur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xaglat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ohex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odixona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so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ormal saline at 150 mL/h beginning 4 hours pre- and continued for 6 hours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1000 mg [5 mL] diluted in 20 mL of diet cola)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administered orally 1h pre- and 4h post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02±0.56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5mL 0.9% normal saline diluted in 20 mL of diet cola)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administered orally 1h pre- and 4h post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93±0.53mg/dL</w:t>
            </w:r>
          </w:p>
        </w:tc>
      </w:tr>
      <w:tr w:rsidR="00005072" w:rsidRPr="00BB3640" w:rsidTr="00113C39">
        <w:trPr>
          <w:cantSplit/>
          <w:trHeight w:val="4415"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Oguzha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3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PZ3V6aGFuPC9BdXRob3I+PFllYXI+MjAxMzwvWWVhcj48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PZ3V6aGFuPC9BdXRob3I+PFllYXI+MjAxMzwvWWVhcj48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30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S. Creat. &lt;2.1 mg/d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cute STEM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NYHA class IV CHF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Hemodynamic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nstability (SBP&lt;90mmHg on ≥2 measurement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or patients requiring pressors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Exposure to contrast within preceding 7 day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Use of a nephrotoxic drug within preceding 48h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Contraindication to amlodipine or valsartan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01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within 48-72h of procedur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promide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Low-Osm</w:t>
            </w:r>
          </w:p>
        </w:tc>
        <w:tc>
          <w:tcPr>
            <w:tcW w:w="1166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sotonic sodium chloride 1 mL/kg/h for 12h pre- and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mlodipine /Valsartan Group: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mlodipine/Valsartan (5/160mg) mané commenCI-AKIg day prior to procedure (total 3 doses)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(Range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0 (30-200)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13±0.33mg/dL</w:t>
            </w:r>
          </w:p>
        </w:tc>
      </w:tr>
      <w:tr w:rsidR="00005072" w:rsidRPr="00BB3640" w:rsidTr="00113C39">
        <w:trPr>
          <w:cantSplit/>
          <w:trHeight w:val="1260"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hydration onl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(Range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0 (25-250)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07±0.23mg/dL</w:t>
            </w:r>
          </w:p>
        </w:tc>
      </w:tr>
      <w:tr w:rsidR="00005072" w:rsidRPr="00BB3640" w:rsidTr="00113C39">
        <w:trPr>
          <w:cantSplit/>
          <w:trHeight w:val="3564"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Oldemeyer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3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PbGRlbWV5ZXI8L0F1dGhvcj48WWVhcj4yMDAzPC9ZZWFy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PbGRlbWV5ZXI8L0F1dGhvcj48WWVhcj4yMDAzPC9ZZWFy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31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ge ≥19 yea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Creat. clearance &lt;50 mL/min and S. Creat &gt; 1.2mg/d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Elective coronary angiograph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Exclusion Criter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cute kidney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Unstable renal function (Change ≥0.5 mg/dL or ≥25% in S. Creat. in preceding 10 days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Known allergy to contrast or acetylcystein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Administration of mannitol, intravenous catecholamines, parenteral diuretics, theophylline, or a contrast agent within days of study entr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Mechanical ventila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Cardiogenic shock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Emergent angiography.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03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within 24-48h of procedur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pamid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(0.45%) saline at 1 mL/kg/h for 12h pre- and 12h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500 mg BD orally in 120 mL of carbonated beverage commenced evening pre-procedure (total 4 doses)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34±71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equivalent volume of normal saline BD orally in 120 mL of carbonated beverage commenCI-AKIg evening pre-procedure (total 4 doses)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7±73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Onbasil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7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PbmJhc2lsaTwvQXV0aG9yPjxZZWFyPjIwMDc8L1llYXI+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PbmJhc2lsaTwvQXV0aG9yPjxZZWFyPjIwMDc8L1llYXI+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32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S. Creat ≥1.2 mg/dl (≥106 mmol/l) or creat. clearance &lt;50 ml/min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Exclusion Criter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cute renal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Acute MI requiring primary or rescue coronary interven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Cardiogenic shock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Renal replacement treatment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Known allergy to Trimetazidine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2.Angioplasty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90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within 24-48h of procedur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pramid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sotonic saline at 1 mL/kg/h for 12h pre- and 12h post-procedure</w:t>
            </w:r>
          </w:p>
        </w:tc>
        <w:tc>
          <w:tcPr>
            <w:tcW w:w="1088" w:type="dxa"/>
            <w:shd w:val="clear" w:color="auto" w:fill="auto"/>
            <w:noWrap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Trimetazidine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0 mg TDS orally for 72h starting 48h pre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: 225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31±0.25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hydration onl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: 240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26±0.16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Ozca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7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PemNhbjwvQXV0aG9yPjxZZWFyPjIwMDc8L1llYXI+PFJl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PemNhbjwvQXV0aG9yPjxZZWFyPjIwMDc8L1llYXI+PFJl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33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S. Creat. &gt;1.2 mg/d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Uncontrolled hypertension (SBP&gt;160 mm Hg and DBP&gt;110 mm Hg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Emergency catheteriza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Recent exposure to radiocontrast medium within preceding 2 day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Volume overload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S. Creat. levels &gt;4 mg/dL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2.PCI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92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within 48h of procedur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xaglat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ssigned fluid at 1 mL/kg/h (max 100ml/hr) for 6h pre- and 6h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 mL/kg/h (max 100ml/hr) for 6h pre- and 6h post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(Range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0 (30-270)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(Range)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40 (1.2-2.3) 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HCO3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54 mL of 1000-mEq/L NaHCO3 in 846 mL of D5W at 1 mL/kg/h (max 100ml/hr) for 6h pre- and 6h post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(Range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0 (50-300)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(Range)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36 (1.2-3.8) 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+ NaCl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</w:p>
        </w:tc>
        <w:tc>
          <w:tcPr>
            <w:tcW w:w="3428" w:type="dxa"/>
            <w:gridSpan w:val="7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Excluded from analysis</w:t>
            </w:r>
          </w:p>
        </w:tc>
      </w:tr>
      <w:tr w:rsidR="00005072" w:rsidRPr="00BB3640" w:rsidTr="00113C39">
        <w:trPr>
          <w:cantSplit/>
          <w:trHeight w:val="3848"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Ozha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0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PemhhbjwvQXV0aG9yPjxZZWFyPjIwMTA8L1llYXI+PFJl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PemhhbjwvQXV0aG9yPjxZZWFyPjIwMTA8L1llYXI+PFJl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34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Patients undergoing coronary angiograph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Known allergy for contrast agent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Renal insufficiency (S. Creat. &gt;1.5 mg/dL or eGFR &lt;70 mL/min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39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pamid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so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L saline infus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n 6h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tatin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80 mg atorvastatin plus 600 mg NAC twice daily on day of procedure followed by 80 mg atorvastatin for 2 days after the 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0.88±0.2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00 mg NAC twice daily on day of 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0.88±0.19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Pakfetra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9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QYWtmZXRyYXQ8L0F1dGhvcj48WWVhcj4yMDA5PC9ZZWFy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QYWtmZXRyYXQ8L0F1dGhvcj48WWVhcj4yMDA5PC9ZZWFy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35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Exclusion Criter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Exposure to contrast media within preceding two day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Hypotens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Intra-aortic balloon pump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Pulmonary oedem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Electrolyte and acid-base disturbance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Known sensitivity to Acetazolamid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Medications affecting Renal Function e.g. mannitol, dopamine, and theophyllin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Unwilling to give written informed consent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2.PCI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11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RIFLE criteria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S. Creat. increased by 1.5-2 times baselin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dixan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so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HCO3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 mL/kg of 154mEq/l NaHCO3 in Dextrose solution for 1 hour before coronary angiography, decreased to 1 mL/kg/hr for 6 hours post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8±32.7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1±0.3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noWrap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l Group: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 ml/kg/h starting 6h pre- and continued 6h post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7±41.1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1±0.2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noWrap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cetazolamide Group:</w:t>
            </w:r>
          </w:p>
        </w:tc>
        <w:tc>
          <w:tcPr>
            <w:tcW w:w="1102" w:type="dxa"/>
            <w:gridSpan w:val="2"/>
            <w:shd w:val="clear" w:color="auto" w:fill="auto"/>
            <w:noWrap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50 mg orally 2h pre- and 6h post-contrast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0.1±67.9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1±0.3mg/dL</w:t>
            </w:r>
          </w:p>
        </w:tc>
      </w:tr>
      <w:tr w:rsidR="00005072" w:rsidRPr="00BB3640" w:rsidTr="00113C39">
        <w:trPr>
          <w:cantSplit/>
          <w:trHeight w:val="4131"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Patt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1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QYXR0aTwvQXV0aG9yPjxZZWFyPjIwMTE8L1llYXI+PFJl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QYXR0aTwvQXV0aG9yPjxZZWFyPjIwMTE8L1llYXI+PFJl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36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lusion Criter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Statin naive patients with non–STEMI or unstable angin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Planned intervention within 48 hou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Exclusion Criter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Current or previous (&lt;3 months) statin treatmen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Non-STE ACS with high-risk features warranting emergency coronary angiography (&lt;2 hours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3. Any baseline increases in liver enzymes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LVEF &lt;30%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Renal failure with S. Creat. &gt; 3mg/d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History of liver or muscle disease.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2.PCI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63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bitrid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atients with pre-existing renal failure (S. Creat. ≥1.5 mg/dl or CrCl ≥60 ml/min) received IV hydration with normal saline at 1ml/hour/kg for ≥12h pre- and ≥24 hours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tatin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80-mg loading dose of Atorvastatin given ~12h pre-procedure, with a further 40mg ~2h pre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9±72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9.8±29.4mmol/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atched placebo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13±13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7±27.6mmol/l</w:t>
            </w:r>
          </w:p>
        </w:tc>
      </w:tr>
      <w:tr w:rsidR="00005072" w:rsidRPr="00BB3640" w:rsidTr="00113C39">
        <w:trPr>
          <w:cantSplit/>
          <w:trHeight w:val="3139"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Polett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3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/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&lt;EndNote&gt;&lt;Cite&gt;&lt;Author&gt;Poletti&lt;/Author&gt;&lt;Year&gt;2013&lt;/Year&gt;&lt;RecNum&gt;137&lt;/RecNum&gt;&lt;DisplayText&gt;(137)&lt;/DisplayText&gt;&lt;record&gt;&lt;rec-number&gt;137&lt;/rec-number&gt;&lt;foreign-keys&gt;&lt;key app="EN" db-id="dder2drw7edva7ett01p5zxu90x9x2pfx9tr" timestamp="1528961039"&gt;137&lt;/key&gt;&lt;/foreign-keys&gt;&lt;ref-type name="Journal Article"&gt;17&lt;/ref-type&gt;&lt;contributors&gt;&lt;authors&gt;&lt;author&gt;Poletti, P. A.&lt;/author&gt;&lt;author&gt;Platon, A.&lt;/author&gt;&lt;author&gt;De Seigneux, S.&lt;/author&gt;&lt;author&gt;Dupuis-Lozeron, E.&lt;/author&gt;&lt;author&gt;Sarasin, F.&lt;/author&gt;&lt;author&gt;Becker, C. D.&lt;/author&gt;&lt;author&gt;Perneger, T.&lt;/author&gt;&lt;author&gt;Saudan, P.&lt;/author&gt;&lt;author&gt;Martin, P. Y.&lt;/author&gt;&lt;/authors&gt;&lt;/contributors&gt;&lt;titles&gt;&lt;title&gt;N-acetylcysteine does not prevent contrast nephropathy in patients with renal impairment undergoing emergency CT: a randomized study&lt;/title&gt;&lt;secondary-title&gt;BMC Nephrol&lt;/secondary-title&gt;&lt;/titles&gt;&lt;periodical&gt;&lt;full-title&gt;BMC Nephrol&lt;/full-title&gt;&lt;/periodical&gt;&lt;pages&gt;119&lt;/pages&gt;&lt;volume&gt;14&lt;/volume&gt;&lt;edition&gt;2013/06/05&lt;/edition&gt;&lt;keywords&gt;&lt;keyword&gt;Acetylcysteine/ administration &amp;amp; dosage&lt;/keyword&gt;&lt;keyword&gt;Acute Kidney Injury/ chemically induced/diagnosis/ prevention &amp;amp; control&lt;/keyword&gt;&lt;keyword&gt;Aged&lt;/keyword&gt;&lt;keyword&gt;Aged, 80 and over&lt;/keyword&gt;&lt;keyword&gt;Contrast Media/ adverse effects&lt;/keyword&gt;&lt;keyword&gt;Emergency Medical Services/ methods&lt;/keyword&gt;&lt;keyword&gt;Female&lt;/keyword&gt;&lt;keyword&gt;Follow-Up Studies&lt;/keyword&gt;&lt;keyword&gt;Humans&lt;/keyword&gt;&lt;keyword&gt;Infusions, Intravenous&lt;/keyword&gt;&lt;keyword&gt;Male&lt;/keyword&gt;&lt;keyword&gt;Single-Blind Method&lt;/keyword&gt;&lt;keyword&gt;Tomography, X-Ray Computed/adverse effects/ methods&lt;/keyword&gt;&lt;/keywords&gt;&lt;dates&gt;&lt;year&gt;2013&lt;/year&gt;&lt;/dates&gt;&lt;isbn&gt;1471-2369 (Electronic)&amp;#xD;1471-2369 (Linking)&lt;/isbn&gt;&lt;accession-num&gt;23731573&lt;/accession-num&gt;&lt;urls&gt;&lt;related-urls&gt;&lt;url&gt;http://www.ncbi.nlm.nih.gov/pmc/articles/PMC3682900/pdf/1471-2369-14-119.pdf&lt;/url&gt;&lt;/related-urls&gt;&lt;/urls&gt;&lt;custom2&gt;PMC3682900&lt;/custom2&gt;&lt;electronic-resource-num&gt;10.1186/1471-2369-14-119&lt;/electronic-resource-num&gt;&lt;remote-database-provider&gt;NLM&lt;/remote-database-provider&gt;&lt;language&gt;eng&lt;/language&gt;&lt;/record&gt;&lt;/Cite&gt;&lt;/EndNote&gt;</w:instrTex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37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Patients admitted as an emergency requiring C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Creat. clearance &lt;60 ml/min/1.73 m2 by MDRD (eGFR ~42 ml/min/1.73 m2) and need CT Scan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Exclusion Criter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sthm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Pregnancy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Obstructive nephropath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Patient refusal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T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28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Low-Os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ohexol (Accupaque®)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50 ml of 0.45% NaCl pre-CT and 1L post-CT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000 mg NAC diluted in 100 ml 0.45% normal saline IV 1h pre-CT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7.4±1.8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32.4±34.8mmol/l</w:t>
            </w:r>
          </w:p>
        </w:tc>
      </w:tr>
      <w:tr w:rsidR="00005072" w:rsidRPr="00BB3640" w:rsidTr="00113C39">
        <w:trPr>
          <w:cantSplit/>
          <w:trHeight w:val="3253"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atched placebo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7.7±3.2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33.5±34.8mmol/l</w:t>
            </w:r>
          </w:p>
        </w:tc>
      </w:tr>
      <w:tr w:rsidR="00005072" w:rsidRPr="00BB3640" w:rsidTr="00113C39">
        <w:trPr>
          <w:cantSplit/>
          <w:trHeight w:val="4556"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Qiao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5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/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&lt;EndNote&gt;&lt;Cite&gt;&lt;Author&gt;Qiao&lt;/Author&gt;&lt;Year&gt;2015&lt;/Year&gt;&lt;RecNum&gt;138&lt;/RecNum&gt;&lt;DisplayText&gt;(138)&lt;/DisplayText&gt;&lt;record&gt;&lt;rec-number&gt;138&lt;/rec-number&gt;&lt;foreign-keys&gt;&lt;key app="EN" db-id="dder2drw7edva7ett01p5zxu90x9x2pfx9tr" timestamp="1528961039"&gt;138&lt;/key&gt;&lt;/foreign-keys&gt;&lt;ref-type name="Journal Article"&gt;17&lt;/ref-type&gt;&lt;contributors&gt;&lt;authors&gt;&lt;author&gt;Qiao, B.&lt;/author&gt;&lt;author&gt;Deng, J.&lt;/author&gt;&lt;author&gt;Li, Y.&lt;/author&gt;&lt;author&gt;Wang, X.&lt;/author&gt;&lt;author&gt;Han, Y.&lt;/author&gt;&lt;/authors&gt;&lt;/contributors&gt;&lt;auth-address&gt;Department of Outpatient of 61905 PLA (The Chinese People&amp;apos;s Liberation Army) Troops, The General Hospital of Shenyang Military Region, Chinese People&amp;apos;s Liberation Army No. 83 Wenhua Road, Shenyang 100840, China.&amp;#xD;Department of Cardiology, The General Hospital of Shenyang Military Region, Chinese People&amp;apos;s Liberation Army No. 83 Wenhua Road, Shenyang 100840, China.&lt;/auth-address&gt;&lt;titles&gt;&lt;title&gt;Rosuvastatin attenuated contrast-induced nephropathy in diabetes patients with renal dysfunction&lt;/title&gt;&lt;secondary-title&gt;Int J Clin Exp Med&lt;/secondary-title&gt;&lt;/titles&gt;&lt;periodical&gt;&lt;full-title&gt;Int J Clin Exp Med&lt;/full-title&gt;&lt;/periodical&gt;&lt;pages&gt;2342-9&lt;/pages&gt;&lt;volume&gt;8&lt;/volume&gt;&lt;number&gt;2&lt;/number&gt;&lt;edition&gt;2015/05/02&lt;/edition&gt;&lt;keywords&gt;&lt;keyword&gt;Rosuvastatin&lt;/keyword&gt;&lt;keyword&gt;acute&lt;/keyword&gt;&lt;keyword&gt;antilipemic agents&lt;/keyword&gt;&lt;keyword&gt;contrast media&lt;/keyword&gt;&lt;keyword&gt;kidney failure&lt;/keyword&gt;&lt;/keywords&gt;&lt;dates&gt;&lt;year&gt;2015&lt;/year&gt;&lt;/dates&gt;&lt;isbn&gt;1940-5901 (Electronic)&amp;#xD;1940-5901 (Linking)&lt;/isbn&gt;&lt;accession-num&gt;25932171&lt;/accession-num&gt;&lt;urls&gt;&lt;related-urls&gt;&lt;url&gt;http://www.ncbi.nlm.nih.gov/pmc/articles/PMC4402818/pdf/ijcem0008-2342.pdf&lt;/url&gt;&lt;/related-urls&gt;&lt;/urls&gt;&lt;custom2&gt;PMC4402818&lt;/custom2&gt;&lt;remote-database-provider&gt;NLM&lt;/remote-database-provider&gt;&lt;language&gt;eng&lt;/language&gt;&lt;/record&gt;&lt;/Cite&gt;&lt;/EndNote&gt;</w:instrTex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38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Diabetes Mellitu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Mild-to-moderate chronic kidney disease (eGFR 30-89 ml/min/1.73 m2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Tota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contrast volume ≥ 100 m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Pregna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Lacta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Ketoacido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Lactic acido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Contrast administration within 7 days of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study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Emergent coronary angiograph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History of hypersensitivity reaction to contrast or statin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NYHA class IV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CHF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Unstable renal func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. Use of: Aminophylline, Prostaglandin or E1 within 7 days of the procedure.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. Recent statin use within 14 days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PCI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24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within 72h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so-Os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odixanol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sotonic saline 0.9% at 1-1.15 mL/kg/h for 3-12h pre- and 6- 24 hours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tatin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Rosuvastatin 10 mg/day) 2 days pre-and 3 days post-contrast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4.3±74.7</w:t>
            </w:r>
          </w:p>
        </w:tc>
        <w:tc>
          <w:tcPr>
            <w:tcW w:w="1333" w:type="dxa"/>
            <w:gridSpan w:val="2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eGFR 30-89 ml/min/1.73 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vertAlign w:val="superscript"/>
                <w:lang w:eastAsia="en-IE"/>
              </w:rPr>
              <w:t>2</w:t>
            </w:r>
          </w:p>
        </w:tc>
      </w:tr>
      <w:tr w:rsidR="00005072" w:rsidRPr="00BB3640" w:rsidTr="00113C39">
        <w:trPr>
          <w:cantSplit/>
          <w:trHeight w:val="2679"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hydration onl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12.3±84.6</w:t>
            </w:r>
          </w:p>
        </w:tc>
        <w:tc>
          <w:tcPr>
            <w:tcW w:w="1333" w:type="dxa"/>
            <w:gridSpan w:val="2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</w:tr>
      <w:tr w:rsidR="00005072" w:rsidRPr="00BB3640" w:rsidTr="00113C39">
        <w:trPr>
          <w:cantSplit/>
          <w:trHeight w:val="4557"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Quintavall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2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RdWludGF2YWxsZTwvQXV0aG9yPjxZZWFyPjIwMTI8L1ll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RdWludGF2YWxsZTwvQXV0aG9yPjxZZWFyPjIwMTI8L1ll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39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lusion Criter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Statin-naïve patient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Elective coronary angiography due to symptomatic coronary artery disease OR PCI in de novo lesions in native coronar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Primary or rescue PC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ACS with elevated cardiac biomarke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Coronary artery resteno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Treatment of a saphenous vein graft or left internal mammary artery graf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Active statin therapy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2.PCI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430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within 48h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dixan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so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 1200mg orally twice daily, the days pre- and of contrast, as well as hydration with 154 mEq/L NaHCO3 in dextrose and H2O. with the initial IV bolus of 3 mL/kg/h for 1 hour immediately before CM injection, followed by 1 mL/kg/h during and for 6 h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tatin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torvastatin (80 mg) within 24 hours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77±74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(Range)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16 (1.0-1.32) mg/dL</w:t>
            </w:r>
          </w:p>
        </w:tc>
      </w:tr>
      <w:tr w:rsidR="00005072" w:rsidRPr="00BB3640" w:rsidTr="00113C39">
        <w:trPr>
          <w:cantSplit/>
          <w:trHeight w:val="2112"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hydration onl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84±78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(Range)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18 (1.0-1.35) 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Rahma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2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/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&lt;EndNote&gt;&lt;Cite&gt;&lt;Author&gt;Rahman&lt;/Author&gt;&lt;Year&gt;2012&lt;/Year&gt;&lt;RecNum&gt;140&lt;/RecNum&gt;&lt;DisplayText&gt;(140)&lt;/DisplayText&gt;&lt;record&gt;&lt;rec-number&gt;140&lt;/rec-number&gt;&lt;foreign-keys&gt;&lt;key app="EN" db-id="dder2drw7edva7ett01p5zxu90x9x2pfx9tr" timestamp="1528961039"&gt;140&lt;/key&gt;&lt;/foreign-keys&gt;&lt;ref-type name="Journal Article"&gt;17&lt;/ref-type&gt;&lt;contributors&gt;&lt;authors&gt;&lt;author&gt;Rahman, M. M.&lt;/author&gt;&lt;author&gt;Haque, S. S.&lt;/author&gt;&lt;author&gt;Rokeya, B.&lt;/author&gt;&lt;author&gt;Siddique, M. A.&lt;/author&gt;&lt;author&gt;Banerjee, S. K.&lt;/author&gt;&lt;author&gt;Ahsan, S. A.&lt;/author&gt;&lt;author&gt;Rahman, F.&lt;/author&gt;&lt;author&gt;Mahmood, M.&lt;/author&gt;&lt;author&gt;Ahmed, K.&lt;/author&gt;&lt;author&gt;Bhuiyan, M. M.&lt;/author&gt;&lt;author&gt;Joarder, A. I.&lt;/author&gt;&lt;author&gt;Debnath, R. C.&lt;/author&gt;&lt;/authors&gt;&lt;/contributors&gt;&lt;auth-address&gt;Department of Cardiology, Bangabandhu Sheikh Mujib Medical University (BSMMU), Dhaka, Bangladesh.&lt;/auth-address&gt;&lt;titles&gt;&lt;title&gt;Trimetazidine in the prevention of contrast induced nephropathy after coronary angiogram&lt;/title&gt;&lt;secondary-title&gt;Mymensingh Med J&lt;/secondary-title&gt;&lt;/titles&gt;&lt;periodical&gt;&lt;full-title&gt;Mymensingh Med J&lt;/full-title&gt;&lt;/periodical&gt;&lt;pages&gt;292-9&lt;/pages&gt;&lt;volume&gt;21&lt;/volume&gt;&lt;number&gt;2&lt;/number&gt;&lt;edition&gt;2012/05/09&lt;/edition&gt;&lt;keywords&gt;&lt;keyword&gt;Adult&lt;/keyword&gt;&lt;keyword&gt;Aged&lt;/keyword&gt;&lt;keyword&gt;Contrast Media/ adverse effects&lt;/keyword&gt;&lt;keyword&gt;Coronary Angiography/ adverse effects&lt;/keyword&gt;&lt;keyword&gt;Creatinine/blood&lt;/keyword&gt;&lt;keyword&gt;Female&lt;/keyword&gt;&lt;keyword&gt;Humans&lt;/keyword&gt;&lt;keyword&gt;Kidney Diseases/blood/chemically induced/ prevention &amp;amp; control&lt;/keyword&gt;&lt;keyword&gt;Male&lt;/keyword&gt;&lt;keyword&gt;Middle Aged&lt;/keyword&gt;&lt;keyword&gt;Sodium Chloride/therapeutic use&lt;/keyword&gt;&lt;keyword&gt;Trimetazidine/ therapeutic use&lt;/keyword&gt;&lt;keyword&gt;Vasodilator Agents/ therapeutic use&lt;/keyword&gt;&lt;/keywords&gt;&lt;dates&gt;&lt;year&gt;2012&lt;/year&gt;&lt;pub-dates&gt;&lt;date&gt;Apr&lt;/date&gt;&lt;/pub-dates&gt;&lt;/dates&gt;&lt;isbn&gt;1022-4742 (Print)&amp;#xD;1022-4742 (Linking)&lt;/isbn&gt;&lt;accession-num&gt;22561774&lt;/accession-num&gt;&lt;urls&gt;&lt;/urls&gt;&lt;remote-database-provider&gt;NLM&lt;/remote-database-provider&gt;&lt;language&gt;eng&lt;/language&gt;&lt;/record&gt;&lt;/Cite&gt;&lt;/EndNote&gt;</w:instrTex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40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Elective coronary angiography for ACD, chronic stable Angina, dilated/ischemic cardiomyopathy and preoperative assessmen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S. Creat. 1.2-2.5mg/d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Diabetes Mellitu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Acute renal failure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Acute MI requiring primary or rescue PC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Cardiogenic shock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Patients on renal replacement therap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Patients undergoing PTC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COPD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8. Exacerbation of asthm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Allergy to TMZ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436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within 24-48h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pamiro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ormal saline 1mg/kg/h for at least 12h pre- and 12h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Trimetazidine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5mg twice daily commenCI-AKIg 48h pre-procedure, for 96h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5.34±4.25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23±0.23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hydration onl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7.45±5.62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4±0.24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Rashid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4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SYXNoaWQ8L0F1dGhvcj48WWVhcj4yMDA0PC9ZZWFyPjxS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SYXNoaWQ8L0F1dGhvcj48WWVhcj4yMDA0PC9ZZWFyPjxS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41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Peripheral vascular disease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Elective angiography or angioplast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Candidates subdivided into 2 groups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. Normal S. Creat. (&lt;120mmol/L[1.32mg/dl] for men and &lt;97mmol/L[1.07mg/dl] for women)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Peripheral Angiography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.Angioplasty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00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within 48h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Omnipaqu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ll patients received normal saline (500 mL over 4-6 hours) 6-12h pre-and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g per bag of normal salin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35.4±62.7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9.9±41.15mmol/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hydration onl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51.2±75.6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4.3±63.47mmol/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Reineck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7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SZWluZWNrZTwvQXV0aG9yPjxZZWFyPjIwMDc8L1llYXI+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SZWluZWNrZTwvQXV0aG9yPjxZZWFyPjIwMDc8L1llYXI+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42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S. Creat. 1.3-3.5 mg/dl 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Elective coronary angiography≥ 1.3 mg/dl-3.5 mg/d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cute or recent MI within 30 day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NYHA class IV CHF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Recipient of transplanted organ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Monoclonal gammopath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Previous contrast medium administration within 7 days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431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48-72h post-procedur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promid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so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500 ml 5% glucose and 500 ml isotonic NaCl over 12h pre- and for 12h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00 mg evening pre-procedure, second dose morning pre-procedure, third evening post-procedure, and the last dose was given on morning post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97±80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(Range)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5 (1.3-1.9) 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Dialysis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Haemodialysis performed within 20 min after catheterization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84±80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(Range)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5 (1.3-2.2) 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hydration onl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88±79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(Range)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4 (1.3-1.9) 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 w:val="restart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Rezaei 2016</w: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begin">
                <w:fldData xml:space="preserve">PEVuZE5vdGU+PENpdGU+PEF1dGhvcj5SZXphZWk8L0F1dGhvcj48WWVhcj4yMDE2PC9ZZWFyPjxS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</w:fldData>
              </w:fldChar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</w:instrText>
            </w:r>
            <w:r>
              <w:rPr>
                <w:rFonts w:asciiTheme="minorHAnsi" w:hAnsiTheme="minorHAnsi" w:cstheme="minorHAnsi"/>
                <w:sz w:val="18"/>
                <w:szCs w:val="18"/>
              </w:rPr>
              <w:fldChar w:fldCharType="begin">
                <w:fldData xml:space="preserve">PEVuZE5vdGU+PENpdGU+PEF1dGhvcj5SZXphZWk8L0F1dGhvcj48WWVhcj4yMDE2PC9ZZWFyPjxS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</w:fldData>
              </w:fldChar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.DATA </w:instrText>
            </w:r>
            <w:r>
              <w:rPr>
                <w:rFonts w:asciiTheme="minorHAnsi" w:hAnsiTheme="minorHAnsi" w:cstheme="minorHAnsi"/>
                <w:sz w:val="18"/>
                <w:szCs w:val="18"/>
              </w:rPr>
            </w:r>
            <w:r>
              <w:rPr>
                <w:rFonts w:asciiTheme="minorHAnsi" w:hAnsiTheme="minorHAnsi" w:cstheme="minorHAnsi"/>
                <w:sz w:val="18"/>
                <w:szCs w:val="18"/>
              </w:rPr>
              <w:fldChar w:fldCharType="end"/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separate"/>
            </w:r>
            <w:r>
              <w:rPr>
                <w:rFonts w:asciiTheme="minorHAnsi" w:hAnsiTheme="minorHAnsi" w:cstheme="minorHAnsi"/>
                <w:noProof/>
                <w:sz w:val="18"/>
                <w:szCs w:val="18"/>
              </w:rPr>
              <w:t>(202)</w: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lusion Criteria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atients aged ≥18 years with baseline estimated glomerular filtration rate (eGFR) &lt;60 mL/min per 1.73 m2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Exclusion Criteria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 Acute ST-segment elevation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yocardial infarction or high-risk NSTE-ACS warranting emergency coronary angiography (&lt;2 hours)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. Cardiogenic shock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. Pulmonary edema, overt heart failure and/or ejection fraction &lt;30%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4. ACS undergoing coronary angiography or angioplasty during the previous 5 days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5. Sensitivity to contrast medium, recent administration of contrast medium for any reason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. AKI or history of dialysis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7. Pregnancy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8. Newly prescribed angiotensin-converting enzyme inhibitors or angiotensin receptor blockers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9. Bleeding and/or coagulopathy disease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0 Consumption of nephrotoxic drugs, vitamin E, vitamin C, or NAC at least 48 hours before intervention</w:t>
            </w:r>
          </w:p>
        </w:tc>
        <w:tc>
          <w:tcPr>
            <w:tcW w:w="1166" w:type="dxa"/>
            <w:vMerge w:val="restart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29</w:t>
            </w:r>
          </w:p>
        </w:tc>
        <w:tc>
          <w:tcPr>
            <w:tcW w:w="1135" w:type="dxa"/>
            <w:vMerge w:val="restart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bsolute increase ≥0.5 mg/dL or a relative increase ≥25% over baseline serum creatinine concentration within 72 hours after administration of contrast media</w:t>
            </w:r>
          </w:p>
        </w:tc>
        <w:tc>
          <w:tcPr>
            <w:tcW w:w="1038" w:type="dxa"/>
            <w:vMerge w:val="restart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dixanol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so-Osm</w:t>
            </w:r>
          </w:p>
        </w:tc>
        <w:tc>
          <w:tcPr>
            <w:tcW w:w="1166" w:type="dxa"/>
            <w:vMerge w:val="restart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ee Groups</w:t>
            </w:r>
          </w:p>
        </w:tc>
        <w:tc>
          <w:tcPr>
            <w:tcW w:w="1088" w:type="dxa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vitamin E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(a-tocopherol)</w:t>
            </w:r>
          </w:p>
        </w:tc>
        <w:tc>
          <w:tcPr>
            <w:tcW w:w="1102" w:type="dxa"/>
            <w:gridSpan w:val="2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9% saline infusions (1 mL/kg) for 12 hours prior to and after coronary angiography combined with 600 mg oral vitamin E at 12 hours before plus 400 mg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 hours before intervention</w:t>
            </w:r>
          </w:p>
        </w:tc>
        <w:tc>
          <w:tcPr>
            <w:tcW w:w="993" w:type="dxa"/>
            <w:gridSpan w:val="3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(IQR)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3(1.2-1.5)</w:t>
            </w:r>
          </w:p>
        </w:tc>
        <w:tc>
          <w:tcPr>
            <w:tcW w:w="1333" w:type="dxa"/>
            <w:gridSpan w:val="2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 CrMedian (IQR)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3(1.2-1.5)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atching placebo (No Vit E)</w:t>
            </w:r>
          </w:p>
        </w:tc>
        <w:tc>
          <w:tcPr>
            <w:tcW w:w="993" w:type="dxa"/>
            <w:gridSpan w:val="3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(IQR)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3(1.2-1.5)</w:t>
            </w:r>
          </w:p>
        </w:tc>
        <w:tc>
          <w:tcPr>
            <w:tcW w:w="1333" w:type="dxa"/>
            <w:gridSpan w:val="2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 CrMedian (IQR)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3(1.2-1.5)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Rohan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0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/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&lt;EndNote&gt;&lt;Cite&gt;&lt;Author&gt;Rohani&lt;/Author&gt;&lt;Year&gt;2010&lt;/Year&gt;&lt;RecNum&gt;143&lt;/RecNum&gt;&lt;DisplayText&gt;(143)&lt;/DisplayText&gt;&lt;record&gt;&lt;rec-number&gt;143&lt;/rec-number&gt;&lt;foreign-keys&gt;&lt;key app="EN" db-id="dder2drw7edva7ett01p5zxu90x9x2pfx9tr" timestamp="1528961039"&gt;143&lt;/key&gt;&lt;/foreign-keys&gt;&lt;ref-type name="Journal Article"&gt;17&lt;/ref-type&gt;&lt;contributors&gt;&lt;authors&gt;&lt;author&gt;Rohani, A.&lt;/author&gt;&lt;/authors&gt;&lt;/contributors&gt;&lt;auth-address&gt;Iran-Yasooj-Sajjad Hospital, Internal Medicine Ward, YASOOJ, Iran.&lt;/auth-address&gt;&lt;titles&gt;&lt;title&gt;Effectiveness of aminophylline prophylaxis of renal impairment after coronary angiography in patients with chronic renal insufficiency&lt;/title&gt;&lt;secondary-title&gt;Indian J Nephrol&lt;/secondary-title&gt;&lt;/titles&gt;&lt;periodical&gt;&lt;full-title&gt;Indian J Nephrol&lt;/full-title&gt;&lt;/periodical&gt;&lt;pages&gt;80-3&lt;/pages&gt;&lt;volume&gt;20&lt;/volume&gt;&lt;number&gt;2&lt;/number&gt;&lt;keywords&gt;&lt;keyword&gt;Aminophylline&lt;/keyword&gt;&lt;keyword&gt;contrast nephropathy&lt;/keyword&gt;&lt;keyword&gt;coronary angioplasty&lt;/keyword&gt;&lt;/keywords&gt;&lt;dates&gt;&lt;year&gt;2010&lt;/year&gt;&lt;pub-dates&gt;&lt;date&gt;Apr&lt;/date&gt;&lt;/pub-dates&gt;&lt;/dates&gt;&lt;isbn&gt;1998-3662 (Electronic)&amp;#xD;0971-4065 (Linking)&lt;/isbn&gt;&lt;accession-num&gt;20835321&lt;/accession-num&gt;&lt;urls&gt;&lt;related-urls&gt;&lt;url&gt;http://www.ncbi.nlm.nih.gov/pubmed/20835321&lt;/url&gt;&lt;url&gt;http://www.indianjnephrol.org/article.asp?issn=0971-4065;year=2010;volume=20;issue=2;spage=80;epage=83;aulast=Rohani&lt;/url&gt;&lt;/related-urls&gt;&lt;/urls&gt;&lt;custom2&gt;PMC2931138&lt;/custom2&gt;&lt;electronic-resource-num&gt;10.4103/0971-4065.65300&lt;/electronic-resource-num&gt;&lt;/record&gt;&lt;/Cite&gt;&lt;/EndNote&gt;</w:instrTex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43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lusion Criter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Chronic renal failure (stable S. Creat. &gt;1.3 mg/dl)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Pregna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Contraindications to aminophylline (history of seizures, arrhythmia resulting in circulatory instability)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70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48h post-procedur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Omnipaqu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sotonic crystalloid 1.0-1.5 ml/kg/hr for 3-12 h pre- and for 6-24 hours post-procedure. Additional hydration was performed according to clinical examination, X-ray, and central venous pressures, if available.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minophylline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50mg as a short infusion (100ml saline, 0.9%) 30 min pre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±89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93±0.21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hort infusion of 100 ml saline, 0.9% 30 min pre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10±90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84±0.54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ada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1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TYWRhdDwvQXV0aG9yPjxZZWFyPjIwMTE8L1llYXI+PFJl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TYWRhdDwvQXV0aG9yPjxZZWFyPjIwMTE8L1llYXI+PFJl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44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lusion Criter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Peripheral Arterial Diseas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Established renal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Renal replacement therapy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Peripheral Angiography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44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&gt;25% increase above baseline S. Creat. 72h post-procedur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t>Iopamidol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L 0.9% normal saline IV infusion over 12h pre- and 1L over 12h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00 mg twice daily on the day pre- and 600 mg twice on the day of 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0±20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(Range)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7 (72-125) mmol/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hydration onl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5±25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(Range)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8 (68-142) mmol/l</w:t>
            </w:r>
          </w:p>
        </w:tc>
      </w:tr>
      <w:tr w:rsidR="00005072" w:rsidRPr="00BB3640" w:rsidTr="00113C39">
        <w:trPr>
          <w:cantSplit/>
          <w:trHeight w:val="3848"/>
        </w:trPr>
        <w:tc>
          <w:tcPr>
            <w:tcW w:w="918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Sadineni 2017</w: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begin"/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&lt;EndNote&gt;&lt;Cite&gt;&lt;Author&gt;Sadineni&lt;/Author&gt;&lt;Year&gt;2017&lt;/Year&gt;&lt;RecNum&gt;203&lt;/RecNum&gt;&lt;DisplayText&gt;(203)&lt;/DisplayText&gt;&lt;record&gt;&lt;rec-number&gt;203&lt;/rec-number&gt;&lt;foreign-keys&gt;&lt;key app="EN" db-id="dder2drw7edva7ett01p5zxu90x9x2pfx9tr" timestamp="1528961040"&gt;203&lt;/key&gt;&lt;/foreign-keys&gt;&lt;ref-type name="Journal Article"&gt;17&lt;/ref-type&gt;&lt;contributors&gt;&lt;authors&gt;&lt;author&gt;Sadineni, R.&lt;/author&gt;&lt;author&gt;Karthik, K. R.&lt;/author&gt;&lt;author&gt;Swarnalatha, G.&lt;/author&gt;&lt;author&gt;Das, U.&lt;/author&gt;&lt;author&gt;Taduri, G.&lt;/author&gt;&lt;/authors&gt;&lt;/contributors&gt;&lt;auth-address&gt;Department of Nephrology, Nizam&amp;apos;s Institute of Medical Sciences, Hyderabad, Telangana, India.&lt;/auth-address&gt;&lt;titles&gt;&lt;title&gt;N-acetyl cysteine versus allopurinol in the prevention of contrast nephropathy in patients with chronic kidney disease: A randomized controlled trial&lt;/title&gt;&lt;secondary-title&gt;Indian J Nephrol&lt;/secondary-title&gt;&lt;/titles&gt;&lt;periodical&gt;&lt;full-title&gt;Indian J Nephrol&lt;/full-title&gt;&lt;/periodical&gt;&lt;pages&gt;93-98&lt;/pages&gt;&lt;volume&gt;27&lt;/volume&gt;&lt;number&gt;2&lt;/number&gt;&lt;keywords&gt;&lt;keyword&gt;Allopurinol&lt;/keyword&gt;&lt;keyword&gt;N-acetylcysteine&lt;/keyword&gt;&lt;keyword&gt;chronic kidney disease&lt;/keyword&gt;&lt;keyword&gt;contrast nephropathy&lt;/keyword&gt;&lt;/keywords&gt;&lt;dates&gt;&lt;year&gt;2017&lt;/year&gt;&lt;pub-dates&gt;&lt;date&gt;Mar-Apr&lt;/date&gt;&lt;/pub-dates&gt;&lt;/dates&gt;&lt;isbn&gt;0971-4065 (Print)&amp;#xD;0971-4065 (Linking)&lt;/isbn&gt;&lt;accession-num&gt;28356658&lt;/accession-num&gt;&lt;urls&gt;&lt;related-urls&gt;&lt;url&gt;https://www.ncbi.nlm.nih.gov/pubmed/28356658&lt;/url&gt;&lt;url&gt;http://www.indianjnephrol.org/article.asp?issn=0971-4065;year=2017;volume=27;issue=2;spage=93;epage=98;aulast=Sadineni&lt;/url&gt;&lt;/related-urls&gt;&lt;/urls&gt;&lt;custom2&gt;PMC5358166&lt;/custom2&gt;&lt;electronic-resource-num&gt;10.4103/0971-4065.194397&lt;/electronic-resource-num&gt;&lt;/record&gt;&lt;/Cite&gt;&lt;/EndNote&gt;</w:instrTex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separate"/>
            </w:r>
            <w:r>
              <w:rPr>
                <w:rFonts w:asciiTheme="minorHAnsi" w:hAnsiTheme="minorHAnsi" w:cstheme="minorHAnsi"/>
                <w:noProof/>
                <w:sz w:val="18"/>
                <w:szCs w:val="18"/>
              </w:rPr>
              <w:t>(203)</w: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end"/>
            </w:r>
          </w:p>
        </w:tc>
        <w:tc>
          <w:tcPr>
            <w:tcW w:w="3069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lusion Criteria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Patients &gt; 30 years undergoing coronary angiography ± PCI for angina, non-ST-segment elevation myocardial infarction (NSTEMI) and acute myocardial infarction/STEMI with serum creatinine ≥1.2 mg/dl on their most recent sample drawn within 3 months of planned procedure.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Exclusion Criteria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1. Patients with acute renal failure or endstage renal disease requiring dialysis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2. Intravascular administration of contrast material within previous 6 days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3. Pregnancyor lactation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4. Emergency coronary angiography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5. History of hypersensitivity reaction to contrast media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6. Cardiogenic shock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7. Pulmonary edema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8. Mechanical ventilator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9. Parenteral use of diuretics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10 Recent use of NAC or ascorbic acid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11. Use of metformin or NSAIDS within 48 h of procedure</w:t>
            </w:r>
          </w:p>
        </w:tc>
        <w:tc>
          <w:tcPr>
            <w:tcW w:w="1166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1.Coronary angiography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2.PCI (non-emergency)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118</w:t>
            </w:r>
          </w:p>
        </w:tc>
        <w:tc>
          <w:tcPr>
            <w:tcW w:w="1135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Relative increase in serum creatinine from baseline of ≥25% or an absolute increase of ≥0.3 mg/dl (44.2 µmol/L) during days 1 and 2.</w:t>
            </w:r>
          </w:p>
        </w:tc>
        <w:tc>
          <w:tcPr>
            <w:tcW w:w="1038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</w:pPr>
            <w:r w:rsidRPr="00BB3640">
              <w:rPr>
                <w:rStyle w:val="apple-converted-space"/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I</w:t>
            </w: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odixanol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Iso-Osm</w:t>
            </w:r>
          </w:p>
        </w:tc>
        <w:tc>
          <w:tcPr>
            <w:tcW w:w="1166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Normal saline 0.5 ml/kg/h 12 h prior to the procedure and was continued for 12 h after contrast administration (total 24 h). Patients who had low ejection fraction (&lt;40%) received NS at rate of 0.3 ml/kg/h</w:t>
            </w:r>
          </w:p>
        </w:tc>
        <w:tc>
          <w:tcPr>
            <w:tcW w:w="1130" w:type="dxa"/>
            <w:gridSpan w:val="2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</w:t>
            </w:r>
          </w:p>
        </w:tc>
        <w:tc>
          <w:tcPr>
            <w:tcW w:w="1060" w:type="dxa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600 mg orally twice daily, the day before and the day of the procedure</w:t>
            </w:r>
          </w:p>
        </w:tc>
        <w:tc>
          <w:tcPr>
            <w:tcW w:w="851" w:type="dxa"/>
            <w:gridSpan w:val="2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+SD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1.4±34.8</w:t>
            </w:r>
          </w:p>
        </w:tc>
        <w:tc>
          <w:tcPr>
            <w:tcW w:w="1475" w:type="dxa"/>
            <w:gridSpan w:val="3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S. Creat. ±SD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.24±0.9</w:t>
            </w:r>
          </w:p>
        </w:tc>
      </w:tr>
      <w:tr w:rsidR="00005072" w:rsidRPr="00BB3640" w:rsidTr="00113C39">
        <w:trPr>
          <w:cantSplit/>
          <w:trHeight w:val="1832"/>
        </w:trPr>
        <w:tc>
          <w:tcPr>
            <w:tcW w:w="918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0" w:type="dxa"/>
            <w:gridSpan w:val="2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Allopurinol </w:t>
            </w:r>
          </w:p>
        </w:tc>
        <w:tc>
          <w:tcPr>
            <w:tcW w:w="1060" w:type="dxa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300 mg single dose given the day before the procedure</w:t>
            </w:r>
          </w:p>
        </w:tc>
        <w:tc>
          <w:tcPr>
            <w:tcW w:w="851" w:type="dxa"/>
            <w:gridSpan w:val="2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+SD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8.7±46.77</w:t>
            </w:r>
          </w:p>
        </w:tc>
        <w:tc>
          <w:tcPr>
            <w:tcW w:w="1475" w:type="dxa"/>
            <w:gridSpan w:val="3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S. Creat. ±SD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91±0.72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0" w:type="dxa"/>
            <w:gridSpan w:val="2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Placebo </w:t>
            </w:r>
          </w:p>
        </w:tc>
        <w:tc>
          <w:tcPr>
            <w:tcW w:w="1060" w:type="dxa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Normal saline only </w:t>
            </w:r>
          </w:p>
        </w:tc>
        <w:tc>
          <w:tcPr>
            <w:tcW w:w="851" w:type="dxa"/>
            <w:gridSpan w:val="2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+SD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77.33±43.30</w:t>
            </w:r>
          </w:p>
        </w:tc>
        <w:tc>
          <w:tcPr>
            <w:tcW w:w="1475" w:type="dxa"/>
            <w:gridSpan w:val="3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S. Creat. ±SD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.19±1.01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Saitoh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1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TYWl0b2g8L0F1dGhvcj48WWVhcj4yMDExPC9ZZWFyPjxS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TYWl0b2g8L0F1dGhvcj48WWVhcj4yMDExPC9ZZWFyPjxS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45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S Creat. &gt;1.5 mg/dl ± creatinine clearance &lt;60 ml/mi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Elective coronary angiography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3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within 48h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mepr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9% saline at 1 ml/kg/h for 24 h started 12 h pre-procedure and continued until 12h after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704 mg twice daily orally from 1 day pre-procedure for a total of 2 days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7.1±9.0</w:t>
            </w:r>
          </w:p>
        </w:tc>
        <w:tc>
          <w:tcPr>
            <w:tcW w:w="1333" w:type="dxa"/>
            <w:gridSpan w:val="2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hydration onl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3.6±14.5</w:t>
            </w:r>
          </w:p>
        </w:tc>
        <w:tc>
          <w:tcPr>
            <w:tcW w:w="1333" w:type="dxa"/>
            <w:gridSpan w:val="2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Glutathione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00mg/min from 30min pre-procedure to max of 3000mg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30.7±19.3</w:t>
            </w:r>
          </w:p>
        </w:tc>
        <w:tc>
          <w:tcPr>
            <w:tcW w:w="1333" w:type="dxa"/>
            <w:gridSpan w:val="2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andhu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6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TYW5kaHU8L0F1dGhvcj48WWVhcj4yMDA2PC9ZZWFyPjxS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TYW5kaHU8L0F1dGhvcj48WWVhcj4yMDA2PC9ZZWFyPjxS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46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Non-coronary diagnostic angiography (head and neck, extremity and visceral abdominal angiography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With or without renal impairmen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cute renal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Renal transplant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Diagnostic angiography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09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above baseline within 48h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dixan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so-Os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opami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00 mg twice daily the day pre- and day of the 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6±48.9mmol/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o intervention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3.6±48.6mmol/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Sane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4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TYW5laTwvQXV0aG9yPjxZZWFyPjIwMTQ8L1llYXI+PFJl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TYW5laTwvQXV0aG9yPjxZZWFyPjIwMTQ8L1llYXI+PFJl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47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lusion Criter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Elective CT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Normal renal func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Unstable angin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M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Cardiac arrhythmia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Heart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Acute or chronic renal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S. Creat. level &gt;1.5 mg/d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IV administration of contrast material in the past month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Known hypersensitivity to statin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Lost to follow-up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TA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47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within 48h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Low-Os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opromide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tatin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80mg dose of Atorvastatin daily commenCI-AKIg 24h pre- and continued for 48h post-procedure</w:t>
            </w:r>
          </w:p>
        </w:tc>
        <w:tc>
          <w:tcPr>
            <w:tcW w:w="993" w:type="dxa"/>
            <w:gridSpan w:val="3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ll patient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received a total of 100 ml of the contrast material;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5 ml for the test bolus and 85 ml for the imaging (6ml/s injected with injector device)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0±0.16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atched placebo</w:t>
            </w:r>
          </w:p>
        </w:tc>
        <w:tc>
          <w:tcPr>
            <w:tcW w:w="993" w:type="dxa"/>
            <w:gridSpan w:val="3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03±0.17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ar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0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/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&lt;EndNote&gt;&lt;Cite&gt;&lt;Author&gt;Sar&lt;/Author&gt;&lt;Year&gt;2010&lt;/Year&gt;&lt;RecNum&gt;148&lt;/RecNum&gt;&lt;DisplayText&gt;(148)&lt;/DisplayText&gt;&lt;record&gt;&lt;rec-number&gt;148&lt;/rec-number&gt;&lt;foreign-keys&gt;&lt;key app="EN" db-id="dder2drw7edva7ett01p5zxu90x9x2pfx9tr" timestamp="1528961039"&gt;148&lt;/key&gt;&lt;/foreign-keys&gt;&lt;ref-type name="Journal Article"&gt;17&lt;/ref-type&gt;&lt;contributors&gt;&lt;authors&gt;&lt;author&gt;Sar, F.&lt;/author&gt;&lt;author&gt;Saler, T.&lt;/author&gt;&lt;author&gt;Ecebay, A.&lt;/author&gt;&lt;author&gt;Saglam, Z. A.&lt;/author&gt;&lt;author&gt;Ozturk, S.&lt;/author&gt;&lt;author&gt;Kazancioglu, R.&lt;/author&gt;&lt;/authors&gt;&lt;/contributors&gt;&lt;auth-address&gt;Department of Internal Medicine, Haseki Training and Research Hospital, Istanbul, Turkey.&lt;/auth-address&gt;&lt;titles&gt;&lt;title&gt;The efficacy of n-acetylcysteine in preventing contrast-induced nephropathy in type 2 diabetic patients without nephropathy&lt;/title&gt;&lt;secondary-title&gt;J Nephrol&lt;/secondary-title&gt;&lt;/titles&gt;&lt;periodical&gt;&lt;full-title&gt;J Nephrol&lt;/full-title&gt;&lt;/periodical&gt;&lt;pages&gt;478-82&lt;/pages&gt;&lt;volume&gt;23&lt;/volume&gt;&lt;number&gt;4&lt;/number&gt;&lt;keywords&gt;&lt;keyword&gt;Acetylcysteine/*therapeutic use&lt;/keyword&gt;&lt;keyword&gt;Adult&lt;/keyword&gt;&lt;keyword&gt;Aged&lt;/keyword&gt;&lt;keyword&gt;Contrast Media/*adverse effects&lt;/keyword&gt;&lt;keyword&gt;Diabetes Mellitus, Type 2/*complications&lt;/keyword&gt;&lt;keyword&gt;Diabetic Nephropathies/chemically induced/*prevention &amp;amp; control&lt;/keyword&gt;&lt;keyword&gt;Female&lt;/keyword&gt;&lt;keyword&gt;Humans&lt;/keyword&gt;&lt;keyword&gt;Male&lt;/keyword&gt;&lt;keyword&gt;Middle Aged&lt;/keyword&gt;&lt;keyword&gt;Prospective Studies&lt;/keyword&gt;&lt;/keywords&gt;&lt;dates&gt;&lt;year&gt;2010&lt;/year&gt;&lt;pub-dates&gt;&lt;date&gt;Jul-Aug&lt;/date&gt;&lt;/pub-dates&gt;&lt;/dates&gt;&lt;isbn&gt;1121-8428 (Print)&amp;#xD;1121-8428 (Linking)&lt;/isbn&gt;&lt;accession-num&gt;20383874&lt;/accession-num&gt;&lt;urls&gt;&lt;related-urls&gt;&lt;url&gt;http://www.ncbi.nlm.nih.gov/pubmed/20383874&lt;/url&gt;&lt;/related-urls&gt;&lt;/urls&gt;&lt;/record&gt;&lt;/Cite&gt;&lt;/EndNote&gt;</w:instrTex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48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Type 2 Diabetes Mellitu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Normal renal function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3. Elective radiological investigation requiring intravenous contrast media administration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BMI &lt;21 or &gt; 30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Concomitant systematic disease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Use of nephrotoxic drug or drug that can interact with ACEI within the last 30 days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T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48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3 mg/dL or &gt;20% increase above baseline, or &gt;20% decrease in eGFR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Low-Os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ohexaol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ormal saline 0.9% at 1ml/kg/h for 12h pre- and 24h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200mg IV 1 h pre-procedure, 1200mg orally for 2 days</w:t>
            </w:r>
          </w:p>
        </w:tc>
        <w:tc>
          <w:tcPr>
            <w:tcW w:w="993" w:type="dxa"/>
            <w:gridSpan w:val="3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00 mg standard dose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0.83±0.15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hydration only</w:t>
            </w:r>
          </w:p>
        </w:tc>
        <w:tc>
          <w:tcPr>
            <w:tcW w:w="993" w:type="dxa"/>
            <w:gridSpan w:val="3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0.81±0.17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Savaj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4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/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&lt;EndNote&gt;&lt;Cite&gt;&lt;Author&gt;Savaj&lt;/Author&gt;&lt;Year&gt;2014&lt;/Year&gt;&lt;RecNum&gt;149&lt;/RecNum&gt;&lt;DisplayText&gt;(149)&lt;/DisplayText&gt;&lt;record&gt;&lt;rec-number&gt;149&lt;/rec-number&gt;&lt;foreign-keys&gt;&lt;key app="EN" db-id="dder2drw7edva7ett01p5zxu90x9x2pfx9tr" timestamp="1528961039"&gt;149&lt;/key&gt;&lt;/foreign-keys&gt;&lt;ref-type name="Journal Article"&gt;17&lt;/ref-type&gt;&lt;contributors&gt;&lt;authors&gt;&lt;author&gt;Savaj, S.&lt;/author&gt;&lt;author&gt;Savoj, J.&lt;/author&gt;&lt;author&gt;Jebraili, I.&lt;/author&gt;&lt;author&gt;Sezavar, S. H.&lt;/author&gt;&lt;/authors&gt;&lt;/contributors&gt;&lt;auth-address&gt;Firoozgar Hospital, Iran University of Medical Sciences, Tehran, Iran. ssavaj@hotmail.com.&lt;/auth-address&gt;&lt;titles&gt;&lt;title&gt;Remote ischemic preconditioning for prevention of contrast-induced acute kidney injury in diabetic patients&lt;/title&gt;&lt;secondary-title&gt;Iran J Kidney Dis&lt;/secondary-title&gt;&lt;/titles&gt;&lt;periodical&gt;&lt;full-title&gt;Iran J Kidney Dis&lt;/full-title&gt;&lt;/periodical&gt;&lt;pages&gt;457-60&lt;/pages&gt;&lt;volume&gt;8&lt;/volume&gt;&lt;number&gt;6&lt;/number&gt;&lt;keywords&gt;&lt;keyword&gt;Acute Kidney Injury/*chemically induced/*prevention &amp;amp; control&lt;/keyword&gt;&lt;keyword&gt;Contrast Media/adverse effects&lt;/keyword&gt;&lt;keyword&gt;Coronary Angiography/adverse effects&lt;/keyword&gt;&lt;keyword&gt;Creatinine/blood&lt;/keyword&gt;&lt;keyword&gt;Diabetes Complications/*chemically induced/*prevention &amp;amp; control&lt;/keyword&gt;&lt;keyword&gt;Female&lt;/keyword&gt;&lt;keyword&gt;Humans&lt;/keyword&gt;&lt;keyword&gt;*Ischemic Preconditioning&lt;/keyword&gt;&lt;keyword&gt;Male&lt;/keyword&gt;&lt;keyword&gt;Middle Aged&lt;/keyword&gt;&lt;/keywords&gt;&lt;dates&gt;&lt;year&gt;2014&lt;/year&gt;&lt;pub-dates&gt;&lt;date&gt;Nov&lt;/date&gt;&lt;/pub-dates&gt;&lt;/dates&gt;&lt;isbn&gt;1735-8604 (Electronic)&amp;#xD;1735-8582 (Linking)&lt;/isbn&gt;&lt;accession-num&gt;25362220&lt;/accession-num&gt;&lt;urls&gt;&lt;related-urls&gt;&lt;url&gt;http://www.ncbi.nlm.nih.gov/pubmed/25362220&lt;/url&gt;&lt;/related-urls&gt;&lt;/urls&gt;&lt;/record&gt;&lt;/Cite&gt;&lt;/EndNote&gt;</w:instrTex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49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Diabetic patient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CHF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Complications during angiography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02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3 mg/dL or &gt;30% increase above baseline at 24h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ll of the patients received 1L of normal saline before 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RIP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Blood pressure cuff placed around their non-dominant upper arm. The cuff inflated to 200-mm Hg pressure for 5 minutes, followed by 5 minutes of deflation and repeated for 3 cycles in total, starting 15min pre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6.6±77.2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3±0.4mg/dl</w:t>
            </w:r>
          </w:p>
        </w:tc>
      </w:tr>
      <w:tr w:rsidR="00005072" w:rsidRPr="00BB3640" w:rsidTr="00113C39">
        <w:trPr>
          <w:cantSplit/>
          <w:trHeight w:val="1481"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o intervention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3.8±66.6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1±0.3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Sedighifard 2016</w: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begin"/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&lt;EndNote&gt;&lt;Cite&gt;&lt;Author&gt;Sedighifard&lt;/Author&gt;&lt;Year&gt;2016&lt;/Year&gt;&lt;RecNum&gt;204&lt;/RecNum&gt;&lt;DisplayText&gt;(204)&lt;/DisplayText&gt;&lt;record&gt;&lt;rec-number&gt;204&lt;/rec-number&gt;&lt;foreign-keys&gt;&lt;key app="EN" db-id="dder2drw7edva7ett01p5zxu90x9x2pfx9tr" timestamp="1528961040"&gt;204&lt;/key&gt;&lt;/foreign-keys&gt;&lt;ref-type name="Journal Article"&gt;17&lt;/ref-type&gt;&lt;contributors&gt;&lt;authors&gt;&lt;author&gt;Sedighifard, Z.&lt;/author&gt;&lt;author&gt;Roghani, F.&lt;/author&gt;&lt;author&gt;Bidram, P.&lt;/author&gt;&lt;author&gt;Harandi, S. A.&lt;/author&gt;&lt;author&gt;Molavi, S.&lt;/author&gt;&lt;/authors&gt;&lt;/contributors&gt;&lt;auth-address&gt;Department of Cardiology, School of Medicine, Isfahan University of Medical Sciences, Isfahan, Iran.&amp;#xD;Isfahan Cardiovascular Research Center, Cardiovascular Research Institute, Isfahan University of Medical Sciences, Isfahan, Iran.&lt;/auth-address&gt;&lt;titles&gt;&lt;title&gt;Silymarin for the Prevention of Contrast-Induced Nephropathy: A Placebo-Controlled Clinical Trial&lt;/title&gt;&lt;secondary-title&gt;Int J Prev Med&lt;/secondary-title&gt;&lt;/titles&gt;&lt;periodical&gt;&lt;full-title&gt;Int J Prev Med&lt;/full-title&gt;&lt;/periodical&gt;&lt;pages&gt;23&lt;/pages&gt;&lt;volume&gt;7&lt;/volume&gt;&lt;keywords&gt;&lt;keyword&gt;Acute kidney injury&lt;/keyword&gt;&lt;keyword&gt;contrast media&lt;/keyword&gt;&lt;keyword&gt;coronary angiography&lt;/keyword&gt;&lt;keyword&gt;herbal medicine&lt;/keyword&gt;&lt;keyword&gt;silymarin&lt;/keyword&gt;&lt;/keywords&gt;&lt;dates&gt;&lt;year&gt;2016&lt;/year&gt;&lt;/dates&gt;&lt;isbn&gt;2008-7802 (Print)&amp;#xD;2008-7802 (Linking)&lt;/isbn&gt;&lt;accession-num&gt;26941924&lt;/accession-num&gt;&lt;urls&gt;&lt;related-urls&gt;&lt;url&gt;https://www.ncbi.nlm.nih.gov/pubmed/26941924&lt;/url&gt;&lt;url&gt;http://www.ijpvmjournal.net/article.asp?issn=2008-7802;year=2016;volume=7;issue=1;spage=23;epage=23;aulast=Sedighifard&lt;/url&gt;&lt;/related-urls&gt;&lt;/urls&gt;&lt;custom2&gt;PMC4755255&lt;/custom2&gt;&lt;electronic-resource-num&gt;10.4103/2008-7802.174762&lt;/electronic-resource-num&gt;&lt;/record&gt;&lt;/Cite&gt;&lt;/EndNote&gt;</w:instrTex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separate"/>
            </w:r>
            <w:r>
              <w:rPr>
                <w:rFonts w:asciiTheme="minorHAnsi" w:hAnsiTheme="minorHAnsi" w:cstheme="minorHAnsi"/>
                <w:noProof/>
                <w:sz w:val="18"/>
                <w:szCs w:val="18"/>
              </w:rPr>
              <w:t>(204)</w: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end"/>
            </w:r>
          </w:p>
        </w:tc>
        <w:tc>
          <w:tcPr>
            <w:tcW w:w="3069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lusion Criteria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 xml:space="preserve">Patients with mild to moderate risk for CIN were included in the study. referred for elective coronary angiography 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Exclusion Criteria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1. Unstable angina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2. Myocardial infarction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3. Cardiac arrhythmias</w:t>
            </w:r>
          </w:p>
          <w:p w:rsidR="00005072" w:rsidRPr="00BB3640" w:rsidRDefault="00005072" w:rsidP="00113C39">
            <w:pPr>
              <w:spacing w:after="0" w:line="240" w:lineRule="auto"/>
              <w:rPr>
                <w:rStyle w:val="apple-converted-space"/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4. Acute or chronic renal insufficiency/failure (estimated glomerular filtration rate [eGFR] &lt;60 mL/min/1.73 m</w:t>
            </w:r>
            <w:r w:rsidRPr="00BB3640">
              <w:rPr>
                <w:rStyle w:val="apple-converted-space"/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2)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</w:pPr>
            <w:r w:rsidRPr="00BB3640">
              <w:rPr>
                <w:rStyle w:val="apple-converted-space"/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5. A</w:t>
            </w: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cute or decompensate heart failure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6. Diabetes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7. Intravascular administration of contrast material in the past month</w:t>
            </w:r>
          </w:p>
        </w:tc>
        <w:tc>
          <w:tcPr>
            <w:tcW w:w="1166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1.Elective coronary angiography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153</w:t>
            </w:r>
          </w:p>
        </w:tc>
        <w:tc>
          <w:tcPr>
            <w:tcW w:w="1135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Increase in serum creatinine of ≥0.5 mg/dL or ≥25% of the baseline creatinine after 48 h of contrast material injection</w:t>
            </w:r>
          </w:p>
        </w:tc>
        <w:tc>
          <w:tcPr>
            <w:tcW w:w="1038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Style w:val="apple-converted-space"/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Iodixanol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Style w:val="apple-converted-space"/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Iso-Osm</w:t>
            </w:r>
          </w:p>
        </w:tc>
        <w:tc>
          <w:tcPr>
            <w:tcW w:w="1166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0.9% sodium chloride (1 mL/kg/h) for 12 h, started 6 h before and continued to 6 h after the procedure</w:t>
            </w:r>
          </w:p>
        </w:tc>
        <w:tc>
          <w:tcPr>
            <w:tcW w:w="1088" w:type="dxa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Silymarin</w:t>
            </w:r>
          </w:p>
        </w:tc>
        <w:tc>
          <w:tcPr>
            <w:tcW w:w="1102" w:type="dxa"/>
            <w:gridSpan w:val="2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Single dose </w:t>
            </w: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(280 mg) tablet 2 h before administration of the contrast material.</w:t>
            </w:r>
          </w:p>
        </w:tc>
        <w:tc>
          <w:tcPr>
            <w:tcW w:w="993" w:type="dxa"/>
            <w:gridSpan w:val="3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Average, 45 mL</w:t>
            </w:r>
          </w:p>
        </w:tc>
        <w:tc>
          <w:tcPr>
            <w:tcW w:w="1333" w:type="dxa"/>
            <w:gridSpan w:val="2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S. Creat. ±SD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85±0.16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Placebo </w:t>
            </w:r>
          </w:p>
        </w:tc>
        <w:tc>
          <w:tcPr>
            <w:tcW w:w="1102" w:type="dxa"/>
            <w:gridSpan w:val="2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Single dose </w:t>
            </w: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match placebo tablet 2 h before administration of the contrast material.</w:t>
            </w:r>
          </w:p>
        </w:tc>
        <w:tc>
          <w:tcPr>
            <w:tcW w:w="993" w:type="dxa"/>
            <w:gridSpan w:val="3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Average, 45 mL</w:t>
            </w:r>
          </w:p>
        </w:tc>
        <w:tc>
          <w:tcPr>
            <w:tcW w:w="1333" w:type="dxa"/>
            <w:gridSpan w:val="2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S. Creat. ±SD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94±0.15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ekiguch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3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TZWtpZ3VjaGk8L0F1dGhvcj48WWVhcj4yMDEzPC9ZZWFy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TZWtpZ3VjaGk8L0F1dGhvcj48WWVhcj4yMDEzPC9ZZWFy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50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Elective coronary angiography ± PC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C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End-stage renal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Cardiogenic shock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CHF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COPD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Oxygen saturation levels&lt;90%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PCI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59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&gt;25% increase above baseline S. Creat. 48h post-procedur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9% normal saline at 1 ml/kg/h 12h pre-procedure until 12h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Oxygen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dministration via nasal cannula; 2 l/min of oxygen from 10 min before the procedure to the end of the procedure</w:t>
            </w:r>
          </w:p>
        </w:tc>
        <w:tc>
          <w:tcPr>
            <w:tcW w:w="993" w:type="dxa"/>
            <w:gridSpan w:val="3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333" w:type="dxa"/>
            <w:gridSpan w:val="2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Room air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93" w:type="dxa"/>
            <w:gridSpan w:val="3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333" w:type="dxa"/>
            <w:gridSpan w:val="2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</w:tr>
      <w:tr w:rsidR="00005072" w:rsidRPr="00BB3640" w:rsidTr="00113C39">
        <w:trPr>
          <w:cantSplit/>
          <w:trHeight w:val="4415"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Sey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7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TZXlvbjwvQXV0aG9yPjxZZWFyPjIwMDc8L1llYXI+PFJl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TZXlvbjwvQXV0aG9yPjxZZWFyPjIwMDc8L1llYXI+PFJl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51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Age ≥ 18 years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AC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3. Renal dysfunction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(S. Creat. ≥1.4 mg/dL in males or ≥1.3 mg/dL in females; ± Creat. clearance &lt; 50mL/mi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Informed consen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Available for follow-up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Hemodynamic instability requiring inotropic suppor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Pregnancy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Acute gastrointestinal disorder (unable to tolerate oral medication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4. NYHA class III or IV CHF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5. Unsuitable to receive intravenous hydration therapy as per cardiologist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Known sensitivity to NAC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Current treatment with theophylline or mannit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Dialysis therap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Participation in another study or use of experimental drug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43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above baseline within 48h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hex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odixan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so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45% normal saline at 1 mL/kg/h 4-6h pre- and 12h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00 mg orally, for a total of 4 doses, with the first dose at 8:00 A.M. the day of the procedure and 3 doses post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47.5±74.75</w:t>
            </w:r>
          </w:p>
        </w:tc>
        <w:tc>
          <w:tcPr>
            <w:tcW w:w="1333" w:type="dxa"/>
            <w:gridSpan w:val="2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</w:tr>
      <w:tr w:rsidR="00005072" w:rsidRPr="00BB3640" w:rsidTr="00113C39">
        <w:trPr>
          <w:cantSplit/>
          <w:trHeight w:val="2394"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atched placebo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33.68±58.04</w:t>
            </w:r>
          </w:p>
        </w:tc>
        <w:tc>
          <w:tcPr>
            <w:tcW w:w="1333" w:type="dxa"/>
            <w:gridSpan w:val="2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</w:tr>
      <w:tr w:rsidR="00005072" w:rsidRPr="00BB3640" w:rsidTr="00113C39">
        <w:trPr>
          <w:cantSplit/>
          <w:trHeight w:val="3848"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Shehat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4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TaGVoYXRhPC9BdXRob3I+PFllYXI+MjAxNDwvWWVhcj48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TaGVoYXRhPC9BdXRob3I+PFllYXI+MjAxNDwvWWVhcj48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52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Diabetes Mellitus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Chronic stable angin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Mild-to-moderate renal dysfunction (mean eGFR 48±16 ml/min/ 1.73m2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Severe CKD (eGFR &lt;30 ml/min/1.73m2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End-stage renal diseas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Hemo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Acute MI requiring emergency coronary interven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Cardiogenic shock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History of ACS, PCI or CABG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CHD or myocardial disease other than ischem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Limited life expecta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Positive pre-procedural cTnI resul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. Previous treatment with Trimetazidin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. Contraindications for aspirin, Clopidogrel, or Trimetazidin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Us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. Parkinson disease and other motion disorders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Elective PCI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08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within 48h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Low-Osm Ultravis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.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9% Isotonic salin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solution at 1 ml/kg/h starting 12h pre-procedure and up to 24h.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N-acetylcystein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(1,200 mg) 24h pre- and post-procedure.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Trimetazidine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5 mg twice daily for 72 hours, starting 48 hours before PCI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70±10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0±0.5mg/dl</w:t>
            </w:r>
          </w:p>
        </w:tc>
      </w:tr>
      <w:tr w:rsidR="00005072" w:rsidRPr="00BB3640" w:rsidTr="00113C39">
        <w:trPr>
          <w:cantSplit/>
          <w:trHeight w:val="2966"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hydration onl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80±15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0±0.4mg/dl</w:t>
            </w:r>
          </w:p>
        </w:tc>
      </w:tr>
      <w:tr w:rsidR="00005072" w:rsidRPr="00BB3640" w:rsidTr="00113C39">
        <w:trPr>
          <w:cantSplit/>
          <w:trHeight w:val="3564"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Shehat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5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/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&lt;EndNote&gt;&lt;Cite&gt;&lt;Author&gt;Shehata&lt;/Author&gt;&lt;Year&gt;2015&lt;/Year&gt;&lt;RecNum&gt;153&lt;/RecNum&gt;&lt;DisplayText&gt;(153)&lt;/DisplayText&gt;&lt;record&gt;&lt;rec-number&gt;153&lt;/rec-number&gt;&lt;foreign-keys&gt;&lt;key app="EN" db-id="dder2drw7edva7ett01p5zxu90x9x2pfx9tr" timestamp="1528961039"&gt;153&lt;/key&gt;&lt;/foreign-keys&gt;&lt;ref-type name="Journal Article"&gt;17&lt;/ref-type&gt;&lt;contributors&gt;&lt;authors&gt;&lt;author&gt;Shehata, M.&lt;/author&gt;&lt;author&gt;Hamza, M.&lt;/author&gt;&lt;/authors&gt;&lt;/contributors&gt;&lt;auth-address&gt;Department of Cardiology, Faculty of Medicine, Ain Shams University, Cairo, Egypt.&lt;/auth-address&gt;&lt;titles&gt;&lt;title&gt;Impact of high loading dose of atorvastatin in diabetic patients with renal dysfunction undergoing elective percutaneous coronary intervention: a randomized controlled trial&lt;/title&gt;&lt;secondary-title&gt;Cardiovasc Ther&lt;/secondary-title&gt;&lt;/titles&gt;&lt;periodical&gt;&lt;full-title&gt;Cardiovasc Ther&lt;/full-title&gt;&lt;/periodical&gt;&lt;pages&gt;35-41&lt;/pages&gt;&lt;volume&gt;33&lt;/volume&gt;&lt;number&gt;2&lt;/number&gt;&lt;edition&gt;2015/02/14&lt;/edition&gt;&lt;keywords&gt;&lt;keyword&gt;Contrast-induced nephropathy&lt;/keyword&gt;&lt;keyword&gt;Coronary intervention&lt;/keyword&gt;&lt;keyword&gt;Diabetes mellitus&lt;/keyword&gt;&lt;keyword&gt;Statins&lt;/keyword&gt;&lt;/keywords&gt;&lt;dates&gt;&lt;year&gt;2015&lt;/year&gt;&lt;pub-dates&gt;&lt;date&gt;Apr&lt;/date&gt;&lt;/pub-dates&gt;&lt;/dates&gt;&lt;isbn&gt;1755-5922 (Electronic)&amp;#xD;1755-5914 (Linking)&lt;/isbn&gt;&lt;accession-num&gt;25677920&lt;/accession-num&gt;&lt;urls&gt;&lt;related-urls&gt;&lt;url&gt;http://onlinelibrary.wiley.com/store/10.1111/1755-5922.12108/asset/cdr12108.pdf?v=1&amp;amp;t=i9wvtvtc&amp;amp;s=c0939bcac8b6759d9e33b1c0764c0df6a80f46a2&lt;/url&gt;&lt;/related-urls&gt;&lt;/urls&gt;&lt;electronic-resource-num&gt;10.1111/1755-5922.12108&lt;/electronic-resource-num&gt;&lt;remote-database-provider&gt;NLM&lt;/remote-database-provider&gt;&lt;language&gt;eng&lt;/language&gt;&lt;/record&gt;&lt;/Cite&gt;&lt;/EndNote&gt;</w:instrTex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53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Diabetes Mellitus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Mild-to-moderate chronic kidney diseas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Severe CKD (eGFR &lt;30 mL/min/1.73m2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End-stage renal disease (or patients on hemodialysis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Intake of potentially nephrotoxic drug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Acute MI requiring emergency coronary interven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Cardiogenic shock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Prior history of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AC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Prior history of PCI or CABG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Congenital heart disease or any myocardial disease apart from ischem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Known skeletal muscle disorder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. Chronic liver diseas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. Limited life expectancy due to coexistent diseas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. Contraindications for aspirin and/or clopidogrel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PCI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48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within 48h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Low-Os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opromide,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Non-ionic Ultravist 370/100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9% Isotonic saline at 1 mL/kg/h starting 12 h pre- and up to 24 h post-procedure. NAC (1200 mg) administered to both groups 24 h pre- and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tatin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80mg dose of Atorvastatin daily for 48h pre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74±8</w:t>
            </w:r>
          </w:p>
        </w:tc>
        <w:tc>
          <w:tcPr>
            <w:tcW w:w="1333" w:type="dxa"/>
            <w:gridSpan w:val="2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GFR of 48.5±16 mL/min/1.73 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vertAlign w:val="superscript"/>
                <w:lang w:eastAsia="en-IE"/>
              </w:rPr>
              <w:t>2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hydration onl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78±11</w:t>
            </w:r>
          </w:p>
        </w:tc>
        <w:tc>
          <w:tcPr>
            <w:tcW w:w="1333" w:type="dxa"/>
            <w:gridSpan w:val="2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Shyu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2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TaHl1PC9BdXRob3I+PFllYXI+MjAwMjwvWWVhcj48UmVj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TaHl1PC9BdXRob3I+PFllYXI+MjAwMjwvWWVhcj48UmVj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54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Chronic renal insufficiency (S. Creat.2.0-6.0mg/dl or creat. clearance 8-40 ml/min)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Stable S. Creat. (difference of ≤0.1 mg/dl compared with baseline at 12 to 24 h before procedure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Acute MI requiring primary or rescue PCI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Use of vasopressors before the proced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Cardiogenic shock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Current peritoneal dialysis or haemo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Planned post-contrast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Allergies to the study medications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38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above baseline within 48h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pamid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45% normal saline IV at 1 ml/kg/h for 12 h pre- and 12 h post-procedure. All patients were encouraged to drink if they were thirsty.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400 mg twice daily orally, on the day pre- and day of procedure, for a total of two days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9±3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8±0.8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noWrap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atched placebo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5±48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8±0.8mg/dl</w:t>
            </w:r>
          </w:p>
        </w:tc>
      </w:tr>
      <w:tr w:rsidR="00005072" w:rsidRPr="00BB3640" w:rsidTr="00113C39">
        <w:trPr>
          <w:cantSplit/>
          <w:trHeight w:val="5124"/>
        </w:trPr>
        <w:tc>
          <w:tcPr>
            <w:tcW w:w="918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Singh 2016</w: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begin"/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&lt;EndNote&gt;&lt;Cite&gt;&lt;Author&gt;Balbir Singh&lt;/Author&gt;&lt;Year&gt;2016&lt;/Year&gt;&lt;RecNum&gt;189&lt;/RecNum&gt;&lt;DisplayText&gt;(189)&lt;/DisplayText&gt;&lt;record&gt;&lt;rec-number&gt;189&lt;/rec-number&gt;&lt;foreign-keys&gt;&lt;key app="EN" db-id="dder2drw7edva7ett01p5zxu90x9x2pfx9tr" timestamp="1528961040"&gt;189&lt;/key&gt;&lt;/foreign-keys&gt;&lt;ref-type name="Journal Article"&gt;17&lt;/ref-type&gt;&lt;contributors&gt;&lt;authors&gt;&lt;author&gt;Balbir Singh, G.&lt;/author&gt;&lt;author&gt;Ann, S. H.&lt;/author&gt;&lt;author&gt;Park, J.&lt;/author&gt;&lt;author&gt;Chung, H. C.&lt;/author&gt;&lt;author&gt;Lee, J. S.&lt;/author&gt;&lt;author&gt;Kim, E. S.&lt;/author&gt;&lt;author&gt;Choi, J. I.&lt;/author&gt;&lt;author&gt;Lee, J.&lt;/author&gt;&lt;author&gt;Kim, S. J.&lt;/author&gt;&lt;author&gt;Shin, E. S.&lt;/author&gt;&lt;/authors&gt;&lt;/contributors&gt;&lt;auth-address&gt;Department of Cardiology, Ulsan University Hospital, University of Ulsan College of Medicine, Ulsan, South Korea.&amp;#xD;Division of Nephrology, Ulsan University Hospital, University of Ulsan College of Medicine, Ulsan, South Korea.&amp;#xD;Division of Endocrinology, Ulsan University Hospital, University of Ulsan College of Medicine, Ulsan, South Korea.&amp;#xD;Department of Occupational &amp;amp; Environmental Medicine, Ulsan University Hospital, University of Ulsan College of Medicine, Ulsan, South Korea.&lt;/auth-address&gt;&lt;titles&gt;&lt;title&gt;Remote Ischemic Preconditioning for the Prevention of Contrast-Induced Acute Kidney Injury in Diabetics Receiving Elective Percutaneous Coronary Intervention&lt;/title&gt;&lt;secondary-title&gt;PLoS One&lt;/secondary-title&gt;&lt;/titles&gt;&lt;periodical&gt;&lt;full-title&gt;PLoS One&lt;/full-title&gt;&lt;/periodical&gt;&lt;pages&gt;e0164256&lt;/pages&gt;&lt;volume&gt;11&lt;/volume&gt;&lt;number&gt;10&lt;/number&gt;&lt;dates&gt;&lt;year&gt;2016&lt;/year&gt;&lt;/dates&gt;&lt;isbn&gt;1932-6203 (Electronic)&amp;#xD;1932-6203 (Linking)&lt;/isbn&gt;&lt;accession-num&gt;27723839&lt;/accession-num&gt;&lt;urls&gt;&lt;related-urls&gt;&lt;url&gt;https://www.ncbi.nlm.nih.gov/pubmed/27723839&lt;/url&gt;&lt;url&gt;https://www.ncbi.nlm.nih.gov/pmc/articles/PMC5056748/pdf/pone.0164256.pdf&lt;/url&gt;&lt;/related-urls&gt;&lt;/urls&gt;&lt;custom2&gt;PMC5056748&lt;/custom2&gt;&lt;electronic-resource-num&gt;10.1371/journal.pone.0164256&lt;/electronic-resource-num&gt;&lt;/record&gt;&lt;/Cite&gt;&lt;/EndNote&gt;</w:instrTex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separate"/>
            </w:r>
            <w:r>
              <w:rPr>
                <w:rFonts w:asciiTheme="minorHAnsi" w:hAnsiTheme="minorHAnsi" w:cstheme="minorHAnsi"/>
                <w:noProof/>
                <w:sz w:val="18"/>
                <w:szCs w:val="18"/>
              </w:rPr>
              <w:t>(189)</w: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end"/>
            </w:r>
          </w:p>
        </w:tc>
        <w:tc>
          <w:tcPr>
            <w:tcW w:w="3069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lusion Criteria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atients with diabetes scheduled for elective PCI with eGFR60 ml/min/1.73m2 or urinary albumin creatinine ratio of &gt;300 mg/g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Exclusion Criteria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 Patients with ST-elevation MI or decompensated heart failure in the preceding 6months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. End stage renal disease on maintenance dialysis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4. Cerebrovascular disease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5. Chronic liver disease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. chronic obstructive pulmonary disease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7. Gastrointestinal bleeding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8. Acute or chronic infection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9 Malignancy</w:t>
            </w:r>
          </w:p>
        </w:tc>
        <w:tc>
          <w:tcPr>
            <w:tcW w:w="1166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Elective PCI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16</w:t>
            </w:r>
          </w:p>
        </w:tc>
        <w:tc>
          <w:tcPr>
            <w:tcW w:w="1135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erum creatinine rise of ≥0.5mg/dl from baseline and/or an increase in creatinine of ≥25% from baseline within 48 hours after contrast exposure</w:t>
            </w:r>
          </w:p>
        </w:tc>
        <w:tc>
          <w:tcPr>
            <w:tcW w:w="1038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Visipaque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so-Osm</w:t>
            </w:r>
          </w:p>
        </w:tc>
        <w:tc>
          <w:tcPr>
            <w:tcW w:w="1166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travenous 0.9%NaCl infusion at 60ml/hour 6 hours before and after PCI procedure</w:t>
            </w:r>
          </w:p>
        </w:tc>
        <w:tc>
          <w:tcPr>
            <w:tcW w:w="1088" w:type="dxa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RIPC</w:t>
            </w:r>
          </w:p>
        </w:tc>
        <w:tc>
          <w:tcPr>
            <w:tcW w:w="1102" w:type="dxa"/>
            <w:gridSpan w:val="2"/>
            <w:shd w:val="clear" w:color="auto" w:fill="auto"/>
            <w:noWrap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Right upper arm cuff manually inflated to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00mmHg for 5minutes, followed by deflation for 5minutes to allow reperfusion and this Cycle was performed 3 times 30minutes before the PCI.</w:t>
            </w:r>
          </w:p>
        </w:tc>
        <w:tc>
          <w:tcPr>
            <w:tcW w:w="993" w:type="dxa"/>
            <w:gridSpan w:val="3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+SD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97.5 ± 114.3</w:t>
            </w:r>
          </w:p>
        </w:tc>
        <w:tc>
          <w:tcPr>
            <w:tcW w:w="1333" w:type="dxa"/>
            <w:gridSpan w:val="2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. Creat.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+SD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42 ± 0.58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noWrap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ham cuff applied for 30minutes with no inflation</w:t>
            </w:r>
          </w:p>
        </w:tc>
        <w:tc>
          <w:tcPr>
            <w:tcW w:w="993" w:type="dxa"/>
            <w:gridSpan w:val="3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+SD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96.3 ± 118.8</w:t>
            </w:r>
          </w:p>
        </w:tc>
        <w:tc>
          <w:tcPr>
            <w:tcW w:w="1333" w:type="dxa"/>
            <w:gridSpan w:val="2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. Creat.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+SD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41 ± 0.34</w:t>
            </w:r>
          </w:p>
        </w:tc>
      </w:tr>
      <w:tr w:rsidR="00005072" w:rsidRPr="00BB3640" w:rsidTr="00113C39">
        <w:trPr>
          <w:cantSplit/>
          <w:trHeight w:val="2289"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Solom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994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Tb2xvbW9uPC9BdXRob3I+PFllYXI+MTk5NDwvWWVhcj48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Tb2xvbW9uPC9BdXRob3I+PFllYXI+MTk5NDwvWWVhcj48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55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S. Creat. &gt; 1.6 mg/dL (140 μmol/L) or Creat. clearance &lt; 60ml/min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ronary Angiography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3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above baseline within 48h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The choice of radiocontrast agent was made by the cardiologist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45% normal saline IV at 1 ml/kg/h for 12 h pre- and 12 h post-procedure. All patients were encouraged to drink if they were thirsty.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annit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5g intravenously during the 60 minutes immediately before angiograph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30±56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1±0.64mg/dl</w:t>
            </w:r>
          </w:p>
        </w:tc>
      </w:tr>
      <w:tr w:rsidR="00005072" w:rsidRPr="00BB3640" w:rsidTr="00113C39">
        <w:trPr>
          <w:cantSplit/>
          <w:trHeight w:val="1399"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Furosemide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80 mg IV during 30 min pre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32±48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1±0.59mg/dl</w:t>
            </w:r>
          </w:p>
        </w:tc>
      </w:tr>
      <w:tr w:rsidR="00005072" w:rsidRPr="00BB3640" w:rsidTr="00113C39">
        <w:trPr>
          <w:cantSplit/>
          <w:trHeight w:val="1985"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noWrap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hydration onl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5±45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1±0.54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 w:val="restart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Solomon 2015</w: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begin">
                <w:fldData xml:space="preserve">PEVuZE5vdGU+PENpdGU+PEF1dGhvcj5Tb2xvbW9uPC9BdXRob3I+PFllYXI+MjAxNTwvWWVhcj48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==
</w:fldData>
              </w:fldChar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</w:instrText>
            </w:r>
            <w:r>
              <w:rPr>
                <w:rFonts w:asciiTheme="minorHAnsi" w:hAnsiTheme="minorHAnsi" w:cstheme="minorHAnsi"/>
                <w:sz w:val="18"/>
                <w:szCs w:val="18"/>
              </w:rPr>
              <w:fldChar w:fldCharType="begin">
                <w:fldData xml:space="preserve">PEVuZE5vdGU+PENpdGU+PEF1dGhvcj5Tb2xvbW9uPC9BdXRob3I+PFllYXI+MjAxNTwvWWVhcj48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==
</w:fldData>
              </w:fldChar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.DATA </w:instrText>
            </w:r>
            <w:r>
              <w:rPr>
                <w:rFonts w:asciiTheme="minorHAnsi" w:hAnsiTheme="minorHAnsi" w:cstheme="minorHAnsi"/>
                <w:sz w:val="18"/>
                <w:szCs w:val="18"/>
              </w:rPr>
            </w:r>
            <w:r>
              <w:rPr>
                <w:rFonts w:asciiTheme="minorHAnsi" w:hAnsiTheme="minorHAnsi" w:cstheme="minorHAnsi"/>
                <w:sz w:val="18"/>
                <w:szCs w:val="18"/>
              </w:rPr>
              <w:fldChar w:fldCharType="end"/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separate"/>
            </w:r>
            <w:r>
              <w:rPr>
                <w:rFonts w:asciiTheme="minorHAnsi" w:hAnsiTheme="minorHAnsi" w:cstheme="minorHAnsi"/>
                <w:noProof/>
                <w:sz w:val="18"/>
                <w:szCs w:val="18"/>
              </w:rPr>
              <w:t>(205)</w: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lusion Criteria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atients &gt; 18 years scheduled for elective coronary or peripheral angiography, and if their calculated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eGFR was ,45 ml/min per 1.73 m2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Exclusion Criteria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 Hemodynamic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. Instability per investigator judgment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. Renal replacement thereby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4. Hypocalcaemia</w:t>
            </w:r>
          </w:p>
        </w:tc>
        <w:tc>
          <w:tcPr>
            <w:tcW w:w="1166" w:type="dxa"/>
            <w:vMerge w:val="restart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Elective Coronary or peripheral angiography 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412</w:t>
            </w:r>
          </w:p>
        </w:tc>
        <w:tc>
          <w:tcPr>
            <w:tcW w:w="1135" w:type="dxa"/>
            <w:vMerge w:val="restart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≥ 0.5mg/dl or 25%rise in creatinine from baseline during the first 3 days.</w:t>
            </w:r>
          </w:p>
        </w:tc>
        <w:tc>
          <w:tcPr>
            <w:tcW w:w="1038" w:type="dxa"/>
            <w:vMerge w:val="restart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o details (Multicentre study)</w:t>
            </w:r>
          </w:p>
        </w:tc>
        <w:tc>
          <w:tcPr>
            <w:tcW w:w="1166" w:type="dxa"/>
            <w:vMerge w:val="restart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fusion rate in all groups were 5 ml/kg 60 minutes before and 1.5 ml/kg per h during and for 4 hours after angiography. In patients with a low ejection fraction (,40%), history of congestive heart failure, or significant oedema, the same total dose of study fluid could be infused over 5 hours post-angiography at the discretion of the investigator</w:t>
            </w:r>
          </w:p>
        </w:tc>
        <w:tc>
          <w:tcPr>
            <w:tcW w:w="1088" w:type="dxa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Hco3</w:t>
            </w:r>
          </w:p>
        </w:tc>
        <w:tc>
          <w:tcPr>
            <w:tcW w:w="1102" w:type="dxa"/>
            <w:gridSpan w:val="2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50 ml ampules of 1 m sodium bicarbonate (154 mEq/L) and a partially filled 1 l bag with 830 ml sterile water</w:t>
            </w:r>
          </w:p>
        </w:tc>
        <w:tc>
          <w:tcPr>
            <w:tcW w:w="993" w:type="dxa"/>
            <w:gridSpan w:val="3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+SD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10±66</w:t>
            </w:r>
          </w:p>
        </w:tc>
        <w:tc>
          <w:tcPr>
            <w:tcW w:w="1333" w:type="dxa"/>
            <w:gridSpan w:val="2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S. Creat. ±SD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98±0.62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l</w:t>
            </w:r>
          </w:p>
        </w:tc>
        <w:tc>
          <w:tcPr>
            <w:tcW w:w="1102" w:type="dxa"/>
            <w:gridSpan w:val="2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tandard 0.9% sodium chloride</w:t>
            </w:r>
          </w:p>
        </w:tc>
        <w:tc>
          <w:tcPr>
            <w:tcW w:w="993" w:type="dxa"/>
            <w:gridSpan w:val="3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+SD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04±72</w:t>
            </w:r>
          </w:p>
        </w:tc>
        <w:tc>
          <w:tcPr>
            <w:tcW w:w="1333" w:type="dxa"/>
            <w:gridSpan w:val="2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S. Creat. ±SD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85±0.49</w:t>
            </w:r>
          </w:p>
        </w:tc>
      </w:tr>
      <w:tr w:rsidR="00005072" w:rsidRPr="00BB3640" w:rsidTr="00113C39">
        <w:trPr>
          <w:cantSplit/>
          <w:trHeight w:val="3848"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Spargia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 2004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TcGFyZ2lhczwvQXV0aG9yPjxZZWFyPjIwMDQ8L1llYXI+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TcGFyZ2lhczwvQXV0aG9yPjxZZWFyPjIwMDQ8L1llYXI+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 w:rsidRPr="00BB3640"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7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Non-emergent coronary angiography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S. Creat. ≥1.2 mg/dL (106µmol/L) within 3 months of the planned proced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Known acute renal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End-stage renal disease requiring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Intravascular administration of contrast medium within the previous 6 day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Anticipated re-administration of contrast medium within the following 6 day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Use of vitamin C supplements on a daily basis during the week before the proced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Inability to administer the study medication at least 2h pre-procedure.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.PCI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65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within 2-5 days of contrast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The choice of the type of contrast agent was left to the interventional cardiologist performing the procedure, but use of a non-ionic, low- or iso-osmolar contrast agent was encouraged.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50-125 mL/h normal saline IV from randomization until at least 6h post-procedure.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All patients were encouraged to drink if they were thirsty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scorbic Acid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g chewable tablets at least 2 hours pre-procedure, followed by 2g the night and the morning post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87±148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52±0.64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g chewable tablets at least 2 hours pre-procedure, followed by 2g the night and the morning post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61±128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50±0.54mg/dl</w:t>
            </w:r>
          </w:p>
        </w:tc>
      </w:tr>
      <w:tr w:rsidR="00005072" w:rsidRPr="00BB3640" w:rsidTr="00113C39">
        <w:trPr>
          <w:cantSplit/>
          <w:trHeight w:val="2855"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Spargia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 2006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TcGFyZ2lhczwvQXV0aG9yPjxZZWFyPjIwMDY8L1llYXI+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TcGFyZ2lhczwvQXV0aG9yPjxZZWFyPjIwMDY8L1llYXI+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57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S. Creat. ≥ 1.4 mg/dL within 1 month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Elective proced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Circulatory shock for any reas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SBP &lt;95 mmHg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Acute renal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End-stage renal disease requiring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IV administration of contrast medium within preceding 10 days or anticipated re-administration of contrast medium within the following 6 day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Inability to administer study medication at least 30 min pre-proced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Primary intervention for acute STEM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.PCI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3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within 2 days of contrast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The choice of the type of contrast agent was left to the interventional cardiologist performing the procedure, but use of a non-ionic, low- or iso-osmolar contrast agent was encouraged.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5 mL/kg/h normal saline for ≥ 4h pre-procedure and continued for at least 12h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loprost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ng/kg/min beginning 30-90 min prior to and ending 4h post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17±118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71±0.7mg/dl</w:t>
            </w:r>
          </w:p>
        </w:tc>
      </w:tr>
      <w:tr w:rsidR="00005072" w:rsidRPr="00BB3640" w:rsidTr="00113C39">
        <w:trPr>
          <w:cantSplit/>
          <w:trHeight w:val="2116"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loprost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ng/kg/min beginning 30-90 min prior to and ending 4h post-procedure</w:t>
            </w:r>
          </w:p>
        </w:tc>
        <w:tc>
          <w:tcPr>
            <w:tcW w:w="2326" w:type="dxa"/>
            <w:gridSpan w:val="5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excluded from analysis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ormal saline beginning 30-90 min prior to and ending 4h post-procedure</w:t>
            </w:r>
          </w:p>
        </w:tc>
        <w:tc>
          <w:tcPr>
            <w:tcW w:w="993" w:type="dxa"/>
            <w:gridSpan w:val="3"/>
            <w:shd w:val="clear" w:color="auto" w:fill="auto"/>
            <w:noWrap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66±0.64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Spargia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 2009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TcGFyZ2lhczwvQXV0aG9yPjxZZWFyPjIwMDk8L1llYXI+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TcGFyZ2lhczwvQXV0aG9yPjxZZWFyPjIwMDk8L1llYXI+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56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S. Creat. ≥1.4 mg/dL within 1 month before the planned procedure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Circulatory shock for any reas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SBP &lt;95 mmHg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Acute renal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End-stage renal disease requiring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Intravascular administration of contrast medium within the previous 10 days or anticipated re-administration of contrast medium within the following 6 day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Inability to administer study medication at least 30 minutes before the proced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Primary intervention for acute STEMI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.PCI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39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within 2 days of contrast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Use of a non-ionic, iso-osmolar, or low-osmolar contrast medium was encouraged.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5 mL/kg/h normal saline for ≥ 4h pre-procedure and continued for at least 12h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loprost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ng/kg/min beginning 30-90 min prior to and ending 4h post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57±129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63±0.49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ormal saline beginning 30-90 min prior to and ending 4h post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49±137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59±0.49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Ston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3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TdG9uZTwvQXV0aG9yPjxZZWFyPjIwMDM8L1llYXI+PFJl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TdG9uZTwvQXV0aG9yPjxZZWFyPjIwMDM8L1llYXI+PFJl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58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ge &gt; 18yea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Risk for developing contrast-induced nephropathy (creat. clearance &lt;60mL/min (1.00 mL/s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Diagnostic ± interventional cardiology procedures.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Known severe allergy to contrast media or fenoldopam or its infusion component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Acute renal failure or unstable renal func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SBP &lt; 100mmHg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Acute M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Decompensated heart or respiratory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Contraindication to dopaminergic agent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7. Current use of mannitol or dopamin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Planned addition, discontinuation, or dose adjustment of trimethoprim, cimetidine, metoclopramide, bromocriptine, levodopa, nonsteroidal anti-inflammatory drugs, or catechol-O-methyltransferase inhibitors during the stud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Exposure to iodinated contrast within the previous 10 day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. Other serious medical conditions likely to interfere with data collection or follow-up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. Participation in other investigational protocols within 30 days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1.Diagnostic ± interventional cardiology procedures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73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erum creatinine level of ≥ 25% from baseline to the maximum value obtained at 24-96h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45% normal saline infusions at 1.5 mL/kg/h (or 1.0 mL/kg/h if heart failure was present) for 2-12h prior to trial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Fenoldopam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05 µg/kg/min and increased in 20 minutes to 0.10 µg/kg/min if tolerated. The infusion was then maintained during angiography and percutaneous intervention and continued for 12 hours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53±107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82±0.71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atched placebo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62±110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81±0.83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Ston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1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TdG9uZTwvQXV0aG9yPjxZZWFyPjIwMTE8L1llYXI+PFJl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TdG9uZTwvQXV0aG9yPjxZZWFyPjIwMTE8L1llYXI+PFJl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59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lusion Criter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Age &gt;18 years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CKD (Creat. clearance 20-50 ml/min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Elective coronary arteriography (± PCI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Use of iodinated contrast ≥50m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cute renal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Unstable renal function and current or planned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Renal artery angiography, renal drug infusion, or known renal artery steno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Use of mannitol or intravenous diuretic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Decompensated heart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6. Respiratory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Hypotens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Acute or recent STEM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Allergy to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Contras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Heparin, meperidine, or buspirone that could not be adequately premedicated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. Recent monoamine oxidase inhibitor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. Use of additional contrast administration 10 days before or after the proced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. Inferior vena cava filter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3. Height &lt;1.5 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4. Hypersensitivity to hypothermia (Raynaud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5. Bleeding diathesis, coagulopathy or sickle cell diseas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6. Hepatic impairmen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7. Cryoglobulinem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8. Untreated hypothyroidis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9. Addison diseas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. Prostatic hypertrophy or urethral strict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1. Would refuse blood transfusion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2. Pregna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3. Inabilit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or unwillingness to sign informed consen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4. Enrolment in another investigational drug or device tria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5. Condition possibly leading to noncompliance with any study procedures.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1.Angiography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.PCI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.Renal Angiography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57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&gt;25% relative increase above baseline within 96h of contrast, or increase in S. Creat. ≥0.5 mg/dL (44 µmol/L)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dixan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Other low osmolar contrast agents were permitted according to the operator’s choice.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0.9% saline at 1.5 ml/kg/hour (1.0ml/kg/hour of 0.45% normal saline for patients with CHF or left ventricular dysfunction).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h before the procedure NaCl was replaced with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NaHCO3 (150 mEq in 1L D5W) at 0.45 mEq/kg (3ml/kg/hour) for the first hour and then 0.15 mEq/kg/hour (1 ml/kg/hour) for 5-7 hours after the 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Hypothermia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Reprieve endovascular temperature therapy system used to achieve a central temperature of 33°C-34°C before first contrast injection and for 3 hours after the 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50±94.3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.7±3.0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ormo-thermia. IV hydration onl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38±78.3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.1±2.2mg/dl</w:t>
            </w:r>
          </w:p>
        </w:tc>
      </w:tr>
      <w:tr w:rsidR="00005072" w:rsidRPr="00BB3640" w:rsidTr="00113C39">
        <w:trPr>
          <w:cantSplit/>
          <w:trHeight w:val="2714"/>
        </w:trPr>
        <w:tc>
          <w:tcPr>
            <w:tcW w:w="918" w:type="dxa"/>
            <w:vMerge w:val="restart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Sun, C 2015</w: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begin"/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&lt;EndNote&gt;&lt;Cite&gt;&lt;Author&gt;Sun&lt;/Author&gt;&lt;Year&gt;2015&lt;/Year&gt;&lt;RecNum&gt;206&lt;/RecNum&gt;&lt;DisplayText&gt;(206)&lt;/DisplayText&gt;&lt;record&gt;&lt;rec-number&gt;206&lt;/rec-number&gt;&lt;foreign-keys&gt;&lt;key app="EN" db-id="dder2drw7edva7ett01p5zxu90x9x2pfx9tr" timestamp="1528961040"&gt;206&lt;/key&gt;&lt;/foreign-keys&gt;&lt;ref-type name="Journal Article"&gt;17&lt;/ref-type&gt;&lt;contributors&gt;&lt;authors&gt;&lt;author&gt;Sun, C.&lt;/author&gt;&lt;author&gt;Zhi, J.&lt;/author&gt;&lt;author&gt;Bai, X.&lt;/author&gt;&lt;author&gt;Li, X.&lt;/author&gt;&lt;author&gt;Xia, H.&lt;/author&gt;&lt;/authors&gt;&lt;/contributors&gt;&lt;auth-address&gt;Department of Cardiac, The Fourth Affiliated Hospital of Harbin Medical University Harbin, China.&lt;/auth-address&gt;&lt;titles&gt;&lt;title&gt;Comparison of the efficacy of recombinant human brain natriuretic peptide with saline hydration in preventing contrast-induced nephropathy in patients undergoing coronary angiography with or without concomitant percutaneous coronary intervention&lt;/title&gt;&lt;secondary-title&gt;Int J Clin Exp Med&lt;/secondary-title&gt;&lt;/titles&gt;&lt;periodical&gt;&lt;full-title&gt;Int J Clin Exp Med&lt;/full-title&gt;&lt;/periodical&gt;&lt;pages&gt;14166-72&lt;/pages&gt;&lt;volume&gt;8&lt;/volume&gt;&lt;number&gt;8&lt;/number&gt;&lt;keywords&gt;&lt;keyword&gt;Recombinant human brain natriuretic peptide&lt;/keyword&gt;&lt;keyword&gt;contrast-induced nephropathy&lt;/keyword&gt;&lt;keyword&gt;coronary angiography&lt;/keyword&gt;&lt;keyword&gt;percutaneous coronary intervention&lt;/keyword&gt;&lt;/keywords&gt;&lt;dates&gt;&lt;year&gt;2015&lt;/year&gt;&lt;/dates&gt;&lt;isbn&gt;1940-5901 (Linking)&lt;/isbn&gt;&lt;accession-num&gt;26550389&lt;/accession-num&gt;&lt;urls&gt;&lt;related-urls&gt;&lt;url&gt;https://www.ncbi.nlm.nih.gov/pubmed/26550389&lt;/url&gt;&lt;url&gt;https://www.ncbi.nlm.nih.gov/pmc/articles/PMC4613074/pdf/ijcem0008-14166.pdf&lt;/url&gt;&lt;/related-urls&gt;&lt;/urls&gt;&lt;custom2&gt;PMC4613074&lt;/custom2&gt;&lt;/record&gt;&lt;/Cite&gt;&lt;/EndNote&gt;</w:instrTex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separate"/>
            </w:r>
            <w:r>
              <w:rPr>
                <w:rFonts w:asciiTheme="minorHAnsi" w:hAnsiTheme="minorHAnsi" w:cstheme="minorHAnsi"/>
                <w:noProof/>
                <w:sz w:val="18"/>
                <w:szCs w:val="18"/>
              </w:rPr>
              <w:t>(206)</w: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lusion Criteria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atients &gt; 18 years referred for coronary angiography and / or PCI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Exclusion Criteria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 Acute myocardial infarction requiring emergency catheterization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. Chronic heart failure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. Previous PCI or coronary artery bypass grafts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4. Contrast media within 7 days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5. Acute respiratory insufficiency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. Acute renal failure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7. End-stage renal disease requiring dialysis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8. Patients on metformin, nonsteroidal anti-inflammatory drugs, diuretics, mannitol, dopamine, theophylline, ascorbic acid and N-acetylcysteine during the study period.</w:t>
            </w:r>
          </w:p>
        </w:tc>
        <w:tc>
          <w:tcPr>
            <w:tcW w:w="1166" w:type="dxa"/>
            <w:vMerge w:val="restart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 ± PCI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41</w:t>
            </w:r>
          </w:p>
        </w:tc>
        <w:tc>
          <w:tcPr>
            <w:tcW w:w="1135" w:type="dxa"/>
            <w:vMerge w:val="restart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cute decline in renal function characterized by an absolute rise of 0.5 mg/dL (44.2 µmol/L) in SCr or a &gt;25% increase from baseline to 48 hours after angiography</w:t>
            </w:r>
          </w:p>
        </w:tc>
        <w:tc>
          <w:tcPr>
            <w:tcW w:w="1038" w:type="dxa"/>
            <w:vMerge w:val="restart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dixanol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so-Osm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promide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ee Groups</w:t>
            </w:r>
          </w:p>
        </w:tc>
        <w:tc>
          <w:tcPr>
            <w:tcW w:w="1088" w:type="dxa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BNP</w:t>
            </w:r>
          </w:p>
        </w:tc>
        <w:tc>
          <w:tcPr>
            <w:tcW w:w="1102" w:type="dxa"/>
            <w:gridSpan w:val="2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5 μg/kg bolus followed by an adjusted dose infusion of 0.01 μg/kg/ min</w:t>
            </w:r>
          </w:p>
        </w:tc>
        <w:tc>
          <w:tcPr>
            <w:tcW w:w="993" w:type="dxa"/>
            <w:gridSpan w:val="3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+SD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45.56±75.86</w:t>
            </w:r>
          </w:p>
        </w:tc>
        <w:tc>
          <w:tcPr>
            <w:tcW w:w="1333" w:type="dxa"/>
            <w:gridSpan w:val="2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S. Creat. ±SD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75.46±17.25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.V Hydration </w:t>
            </w:r>
          </w:p>
        </w:tc>
        <w:tc>
          <w:tcPr>
            <w:tcW w:w="1102" w:type="dxa"/>
            <w:gridSpan w:val="2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sotonic saline (0.9%) at 6 hours before and 12 hours after the procedure</w:t>
            </w:r>
          </w:p>
        </w:tc>
        <w:tc>
          <w:tcPr>
            <w:tcW w:w="993" w:type="dxa"/>
            <w:gridSpan w:val="3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+SD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49.36±73.28</w:t>
            </w:r>
          </w:p>
        </w:tc>
        <w:tc>
          <w:tcPr>
            <w:tcW w:w="1333" w:type="dxa"/>
            <w:gridSpan w:val="2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S. Creat. ±SD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75.10±14.59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Tamur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9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UYW11cmE8L0F1dGhvcj48WWVhcj4yMDA5PC9ZZWFyPjxS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UYW11cmE8L0F1dGhvcj48WWVhcj4yMDA5PC9ZZWFyPjxS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60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Patients with mild renal insufficiency (S. Creat. 1.1-2.0 mg/dl)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Elective coronary procedure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llergy to contrast mediu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Pregna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History of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Exposure to contrast medium within the preceding 48 hours of the stud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ACS within the preceding 1 month of the stud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NYHA class IV CHF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LVEF&lt;25%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Severe chronic respiratory diseas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Single functioning kidne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. Administration of N-acetylcysteine, theophylline, dopamine or mannitol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Diagnostic ± interventional cardiology procedures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54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within 3 days of contrast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hex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9% Isotonic saline at 1ml/kg/h (0.5 ml/kg/h for patients with LVEF &lt;40%) for 12h pre- and 12h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Hco3 Group: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Standard hydration with NaCl plus single-bolus IV administration of NaHCO3 [20 ml = 20 mEq], 5 minutes pre-procedure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CV/mL Mean(SD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2.1± 40.4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2.1±40.4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36±0.18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hydration onl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7.8±44.9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38±0.19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Tanak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1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UYW5ha2E8L0F1dGhvcj48WWVhcj4yMDExPC9ZZWFyPjxS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UYW5ha2E8L0F1dGhvcj48WWVhcj4yMDExPC9ZZWFyPjxS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61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Primary Angioplast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for Acute M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Known allergy to NAC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Inability to take NAC orally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PCI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83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&gt;25% relative increase above baseline within 72h of contrast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pamid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travenous Ringer’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actate solution at 1-2 mL/kg/h for &gt;12h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705 mg orally before and at 12, 24, and 36h post-procedure (to a total of 2,820 mg)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5±80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0.88±0.25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4ml water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16±85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0.80±0.19mg/dl</w:t>
            </w:r>
          </w:p>
        </w:tc>
      </w:tr>
      <w:tr w:rsidR="00005072" w:rsidRPr="00BB3640" w:rsidTr="00113C39">
        <w:trPr>
          <w:cantSplit/>
          <w:trHeight w:val="4131"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Tasanarong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9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/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&lt;EndNote&gt;&lt;Cite&gt;&lt;Author&gt;Tasanarong&lt;/Author&gt;&lt;Year&gt;2009&lt;/Year&gt;&lt;RecNum&gt;162&lt;/RecNum&gt;&lt;DisplayText&gt;(162)&lt;/DisplayText&gt;&lt;record&gt;&lt;rec-number&gt;162&lt;/rec-number&gt;&lt;foreign-keys&gt;&lt;key app="EN" db-id="dder2drw7edva7ett01p5zxu90x9x2pfx9tr" timestamp="1528961039"&gt;162&lt;/key&gt;&lt;/foreign-keys&gt;&lt;ref-type name="Journal Article"&gt;17&lt;/ref-type&gt;&lt;contributors&gt;&lt;authors&gt;&lt;author&gt;Tasanarong, A.&lt;/author&gt;&lt;author&gt;Piyayotai, D.&lt;/author&gt;&lt;author&gt;Thitiarchakul, S.&lt;/author&gt;&lt;/authors&gt;&lt;/contributors&gt;&lt;auth-address&gt;Nephrology Unit, Department of Medicine, Faculty of Medicine, Thammasat University, Rangsit Campus, Pathumtani, Thailand. adis_tasanarong@hotmail.com&lt;/auth-address&gt;&lt;titles&gt;&lt;title&gt;Protection of radiocontrast induced nephropathy by vitamin E (alpha tocopherol): a randomized controlled pilot study&lt;/title&gt;&lt;secondary-title&gt;J Med Assoc Thai&lt;/secondary-title&gt;&lt;/titles&gt;&lt;periodical&gt;&lt;full-title&gt;J Med Assoc Thai&lt;/full-title&gt;&lt;/periodical&gt;&lt;pages&gt;1273-81&lt;/pages&gt;&lt;volume&gt;92&lt;/volume&gt;&lt;number&gt;10&lt;/number&gt;&lt;edition&gt;2009/10/23&lt;/edition&gt;&lt;keywords&gt;&lt;keyword&gt;Administration, Oral&lt;/keyword&gt;&lt;keyword&gt;Antioxidants/therapeutic use&lt;/keyword&gt;&lt;keyword&gt;Comorbidity&lt;/keyword&gt;&lt;keyword&gt;Contrast Media/ adverse effects&lt;/keyword&gt;&lt;keyword&gt;Creatinine/blood&lt;/keyword&gt;&lt;keyword&gt;Double-Blind Method&lt;/keyword&gt;&lt;keyword&gt;Female&lt;/keyword&gt;&lt;keyword&gt;Heart Diseases/epidemiology&lt;/keyword&gt;&lt;keyword&gt;Humans&lt;/keyword&gt;&lt;keyword&gt;Kidney Diseases/epidemiology&lt;/keyword&gt;&lt;keyword&gt;Male&lt;/keyword&gt;&lt;keyword&gt;Pilot Projects&lt;/keyword&gt;&lt;keyword&gt;Premedication&lt;/keyword&gt;&lt;keyword&gt;Prospective Studies&lt;/keyword&gt;&lt;keyword&gt;Renal Insufficiency/chemically induced/ prevention &amp;amp; control&lt;/keyword&gt;&lt;keyword&gt;alpha-Tocopherol/ therapeutic use&lt;/keyword&gt;&lt;/keywords&gt;&lt;dates&gt;&lt;year&gt;2009&lt;/year&gt;&lt;pub-dates&gt;&lt;date&gt;Oct&lt;/date&gt;&lt;/pub-dates&gt;&lt;/dates&gt;&lt;isbn&gt;0125-2208 (Print)&amp;#xD;0125-2208 (Linking)&lt;/isbn&gt;&lt;accession-num&gt;19845233&lt;/accession-num&gt;&lt;urls&gt;&lt;/urls&gt;&lt;remote-database-provider&gt;NLM&lt;/remote-database-provider&gt;&lt;language&gt;eng&lt;/language&gt;&lt;/record&gt;&lt;/Cite&gt;&lt;/EndNote&gt;</w:instrTex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62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S. Creat. ≥1.2 mg/dL or Creat. clearance ≤60mL/mi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Renal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End stage Renal disease requiring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Unstable renal func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Known allergy to contrast agent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Receiving mechanical ventila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Congestive heart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Cardiogenic shock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Emergency angiograph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Receiving NAC, mannitol, diuretics, theophylline,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dopamine, ascorbic acid or contrast agents within 14 days befo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stud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. Use of α-or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γ-tocopherol supplements on a daily basis during the week prior to the study.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.PCI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18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within 48h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9% Isotonic saline at 1ml/kg/h for 12h pre- and 12h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α-tocophe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525 IU daily commening 48h pre-procedure for total 3 doses.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50±83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62±0.44mg/dl</w:t>
            </w:r>
          </w:p>
        </w:tc>
      </w:tr>
      <w:tr w:rsidR="00005072" w:rsidRPr="00BB3640" w:rsidTr="00113C39">
        <w:trPr>
          <w:cantSplit/>
          <w:trHeight w:val="2828"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atched placebo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32±58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67±0.53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Tasanarong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3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UYXNhbmFyb25nPC9BdXRob3I+PFllYXI+MjAxMzwvWWVh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UYXNhbmFyb25nPC9BdXRob3I+PFllYXI+MjAxMzwvWWVh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63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lusion Criter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Chronic kidney disease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Exclusion Criter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Acute Kidney Injury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CKD Stage 5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Unstable renal func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Known allergy to contrast agent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Receiving mechanical ventila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Congestive heart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Cardiogenic shock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Emergency angiograph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Receiving NAC, mannitol, diuretics, theophylline,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dopamine, ascorbic acid or contrast agents within 14 days befo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stud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. Use of α-or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γ-tocopherol supplements on a daily basis during the week prior to the study.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PCI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31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within 48h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9% Isotonic saline at 1ml/kg/h for 12h pre- and 12h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α-tocophe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50 mg/da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 Days before and 2 days after 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34±73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58±0.48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γ-tocophe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00 mg/da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 Days before and 2 days after 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37±75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48±0.48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50 mg/da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 Days before and 2 days after 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34±69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63±0.53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Tepe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0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UZXBlbDwvQXV0aG9yPjxZZWFyPjIwMDA8L1llYXI+PFJl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UZXBlbDwvQXV0aG9yPjxZZWFyPjIwMDA8L1llYXI+PFJl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64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lusion Criter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Elective computed tomography (CT)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Chronic renal insufficiency (S. Creat. &gt;1.2 mg/dL (106 µmol/L) or creat. clearance &lt;50 ml/min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Exclusion Criter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cute renal failure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T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93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above baseline within 48h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45% saline at 1ml/kg/h for 12h pre- and 12h post-procedure. Patients were encouraged to drink if thirsty.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00 mg orally twice daily on the day prior to and day of CT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5±1.3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hydration onl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4±1.3mg/dl</w:t>
            </w:r>
          </w:p>
        </w:tc>
      </w:tr>
      <w:tr w:rsidR="00005072" w:rsidRPr="00BB3640" w:rsidTr="00113C39">
        <w:trPr>
          <w:cantSplit/>
          <w:trHeight w:val="4415"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Thiel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0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UaGllbGU8L0F1dGhvcj48WWVhcj4yMDEwPC9ZZWFyPjxS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UaGllbGU8L0F1dGhvcj48WWVhcj4yMDEwPC9ZZWFyPjxS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65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Patients with ST-elevation undergoing primary angioplasty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Exclusion Criter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Previous fibrinolysis &lt;12h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Known NAC allerg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Chronic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Pregna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Contra- indications to magnetic resonance imaging (MRI)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plasty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92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&gt;25% relative increase above baseline within 72h of contrast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promid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9% Isotonic saline at 1ml/kg/h (0.5 ml/kg/h for patients in overt heart failure) for 12h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travenous bolus of 1,200 mg before angioplasty and 1,200 mg intravenously twice daily for 48 h after (total dose 6,000 mg)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(Range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80 (140-230)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dian S. Creat. (Range)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1 (69-97) mmol/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atched times - 10 ml of 0.9% NaCl at each injection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(Range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60 (120-220)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dian S. Creat. (Range)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8 (67-90) mmol/l</w:t>
            </w:r>
          </w:p>
        </w:tc>
      </w:tr>
      <w:tr w:rsidR="00005072" w:rsidRPr="00BB3640" w:rsidTr="00113C39">
        <w:trPr>
          <w:cantSplit/>
          <w:trHeight w:val="3706"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Toso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0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Ub3NvPC9BdXRob3I+PFllYXI+MjAxMDwvWWVhcj48UmVj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Ub3NvPC9BdXRob3I+PFllYXI+MjAxMDwvWWVhcj48UmVj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66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Chronic kidney disease (estimated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Creat. Clearance &lt;60 ml/min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Elective coronary angiography and/or other interven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Current treatment with a stati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Contraindication to statin treatmen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Previous contrast media administration within 10days of study entr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End-stage renal failure requiring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Informed refusal of consent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53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within 5 days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dixan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so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9% Isotonic saline at 1ml/kg/h (0.5 ml/kg/h for patients in overt heart failure) for 12h. Oral NAC (1200mg) twice daily from the day before to the day after the 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tatin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80mg Atorvastatin daily starting 48h pre-procedure, continued for 48h post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64±99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2±0.35mg/dl</w:t>
            </w:r>
          </w:p>
        </w:tc>
      </w:tr>
      <w:tr w:rsidR="00005072" w:rsidRPr="00BB3640" w:rsidTr="00113C39">
        <w:trPr>
          <w:cantSplit/>
          <w:trHeight w:val="2822"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atched placebo starting 48h pre-procedure, continued for 48h post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51±95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18±0.33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Traub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3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UcmF1YjwvQXV0aG9yPjxZZWFyPjIwMTM8L1llYXI+PFJl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UcmF1YjwvQXV0aG9yPjxZZWFyPjIwMTM8L1llYXI+PFJl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67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Patients undergoing chest, abdominal, or pelvic CE-C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Age &gt; 18 yea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≥ one risk factor for CI-AK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Unable or unwilling to provide written informed consen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End-stage renal diseas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Pregna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4. Allergy to NAC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Clinical instability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E-CT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83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within 48-72h of procedur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Low-Os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sovu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Optira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so_os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Visipaque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s per intervention protocol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g in 500mL NaCl as an IV bolus and then 200mg/h as 67mL/h for up to 24 hours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3.11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00±0.28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500mL NaCl as an IV bolus and then 200mg/h as 67mL/h for up to 24 hours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5.24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0.99±0.27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Trived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3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/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&lt;EndNote&gt;&lt;Cite&gt;&lt;Author&gt;Trivedi&lt;/Author&gt;&lt;Year&gt;2003&lt;/Year&gt;&lt;RecNum&gt;168&lt;/RecNum&gt;&lt;DisplayText&gt;(168)&lt;/DisplayText&gt;&lt;record&gt;&lt;rec-number&gt;168&lt;/rec-number&gt;&lt;foreign-keys&gt;&lt;key app="EN" db-id="dder2drw7edva7ett01p5zxu90x9x2pfx9tr" timestamp="1528961039"&gt;168&lt;/key&gt;&lt;/foreign-keys&gt;&lt;ref-type name="Journal Article"&gt;17&lt;/ref-type&gt;&lt;contributors&gt;&lt;authors&gt;&lt;author&gt;Trivedi, H. S.&lt;/author&gt;&lt;author&gt;Moore, H.&lt;/author&gt;&lt;author&gt;Nasr, S.&lt;/author&gt;&lt;author&gt;Aggarwal, K.&lt;/author&gt;&lt;author&gt;Agrawal, A.&lt;/author&gt;&lt;author&gt;Goel, P.&lt;/author&gt;&lt;author&gt;Hewett, J.&lt;/author&gt;&lt;/authors&gt;&lt;/contributors&gt;&lt;auth-address&gt;Nephrology Section, Harry S. Truman Memorial Veterans&amp;apos; Hospital and Division of Nephrology, Department of Internal Medicine,University of Missouri-Columbia, Columbia, Mo 65201-5297, USA. trivedi8@hotmail.com&lt;/auth-address&gt;&lt;titles&gt;&lt;title&gt;A randomized prospective trial to assess the role of saline hydration on the development of contrast nephrotoxicity&lt;/title&gt;&lt;secondary-title&gt;Nephron Clin Pract&lt;/secondary-title&gt;&lt;/titles&gt;&lt;periodical&gt;&lt;full-title&gt;Nephron Clin Pract&lt;/full-title&gt;&lt;/periodical&gt;&lt;pages&gt;C29-34&lt;/pages&gt;&lt;volume&gt;93&lt;/volume&gt;&lt;number&gt;1&lt;/number&gt;&lt;edition&gt;2002/11/02&lt;/edition&gt;&lt;keywords&gt;&lt;keyword&gt;Aged&lt;/keyword&gt;&lt;keyword&gt;Cardiac Catheterization/adverse effects/methods&lt;/keyword&gt;&lt;keyword&gt;Contrast Media/ adverse effects&lt;/keyword&gt;&lt;keyword&gt;Female&lt;/keyword&gt;&lt;keyword&gt;Humans&lt;/keyword&gt;&lt;keyword&gt;Iodine Radioisotopes/adverse effects&lt;/keyword&gt;&lt;keyword&gt;Kidney Diseases/ chemically induced/ prevention &amp;amp; control&lt;/keyword&gt;&lt;keyword&gt;Male&lt;/keyword&gt;&lt;keyword&gt;Prospective Studies&lt;/keyword&gt;&lt;keyword&gt;Sodium Chloride/ therapeutic use&lt;/keyword&gt;&lt;/keywords&gt;&lt;dates&gt;&lt;year&gt;2003&lt;/year&gt;&lt;pub-dates&gt;&lt;date&gt;Jan&lt;/date&gt;&lt;/pub-dates&gt;&lt;/dates&gt;&lt;isbn&gt;1660-2110 (Electronic)&amp;#xD;1660-2110 (Linking)&lt;/isbn&gt;&lt;accession-num&gt;12411756&lt;/accession-num&gt;&lt;urls&gt;&lt;/urls&gt;&lt;remote-database-provider&gt;NLM&lt;/remote-database-provider&gt;&lt;language&gt;eng&lt;/language&gt;&lt;/record&gt;&lt;/Cite&gt;&lt;/EndNote&gt;</w:instrTex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68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lusion Criter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Age &gt; 18 years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Elective Coronary Angiograph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Creat. clearance &lt; 20ml/mi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Clinically decompensated heart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Decrease effective arterial volume (e.g. Nephrotic syndrome, liver cirrhosis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Unwilling to participate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3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above baseline within 48h of procedur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s per intervention protocol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fluid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9% normal saline at 1ml/kg/h for 24h pre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1±21mmol/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Oral fluid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unrestricted oral fluid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2±33mmol/l</w:t>
            </w:r>
          </w:p>
        </w:tc>
      </w:tr>
      <w:tr w:rsidR="00005072" w:rsidRPr="00BB3640" w:rsidTr="00113C39">
        <w:trPr>
          <w:cantSplit/>
          <w:trHeight w:val="4273"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Tumli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2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/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&lt;EndNote&gt;&lt;Cite&gt;&lt;Author&gt;Tumlin&lt;/Author&gt;&lt;Year&gt;2002&lt;/Year&gt;&lt;RecNum&gt;169&lt;/RecNum&gt;&lt;DisplayText&gt;(169)&lt;/DisplayText&gt;&lt;record&gt;&lt;rec-number&gt;169&lt;/rec-number&gt;&lt;foreign-keys&gt;&lt;key app="EN" db-id="dder2drw7edva7ett01p5zxu90x9x2pfx9tr" timestamp="1528961039"&gt;169&lt;/key&gt;&lt;/foreign-keys&gt;&lt;ref-type name="Journal Article"&gt;17&lt;/ref-type&gt;&lt;contributors&gt;&lt;authors&gt;&lt;author&gt;Tumlin, J. A.&lt;/author&gt;&lt;author&gt;Wang, A.&lt;/author&gt;&lt;author&gt;Murray, P. T.&lt;/author&gt;&lt;author&gt;Mathur, V. S.&lt;/author&gt;&lt;/authors&gt;&lt;/contributors&gt;&lt;auth-address&gt;Emory University School of Medicine, Atlanta, GA 30322, USA. JTUMLIN@emory.edu&lt;/auth-address&gt;&lt;titles&gt;&lt;title&gt;Fenoldopam mesylate blocks reductions in renal plasma flow after radiocontrast dye infusion: a pilot trial in the prevention of contrast nephropathy&lt;/title&gt;&lt;secondary-title&gt;Am Heart J&lt;/secondary-title&gt;&lt;/titles&gt;&lt;periodical&gt;&lt;full-title&gt;Am Heart J&lt;/full-title&gt;&lt;/periodical&gt;&lt;pages&gt;894-903&lt;/pages&gt;&lt;volume&gt;143&lt;/volume&gt;&lt;number&gt;5&lt;/number&gt;&lt;edition&gt;2002/06/01&lt;/edition&gt;&lt;keywords&gt;&lt;keyword&gt;Acute Kidney Injury/chemically induced/ prevention &amp;amp; control&lt;/keyword&gt;&lt;keyword&gt;Adult&lt;/keyword&gt;&lt;keyword&gt;Contrast Media/ adverse effects&lt;/keyword&gt;&lt;keyword&gt;Double-Blind Method&lt;/keyword&gt;&lt;keyword&gt;Female&lt;/keyword&gt;&lt;keyword&gt;Fenoldopam/ therapeutic use&lt;/keyword&gt;&lt;keyword&gt;Humans&lt;/keyword&gt;&lt;keyword&gt;Kidney/blood supply/ drug effects&lt;/keyword&gt;&lt;keyword&gt;Male&lt;/keyword&gt;&lt;keyword&gt;Pilot Projects&lt;/keyword&gt;&lt;keyword&gt;Prospective Studies&lt;/keyword&gt;&lt;keyword&gt;Vasodilator Agents/ therapeutic use&lt;/keyword&gt;&lt;keyword&gt;p-Aminohippuric Acid/adverse effects/ diagnostic use&lt;/keyword&gt;&lt;/keywords&gt;&lt;dates&gt;&lt;year&gt;2002&lt;/year&gt;&lt;pub-dates&gt;&lt;date&gt;May&lt;/date&gt;&lt;/pub-dates&gt;&lt;/dates&gt;&lt;isbn&gt;1097-6744 (Electronic)&amp;#xD;0002-8703 (Linking)&lt;/isbn&gt;&lt;accession-num&gt;12040355&lt;/accession-num&gt;&lt;urls&gt;&lt;related-urls&gt;&lt;url&gt;http://ac.els-cdn.com/S0002870302003599/1-s2.0-S0002870302003599-main.pdf?_tid=0c7fae6a-938b-11e5-9f7b-00000aacb35f&amp;amp;acdnat=1448466292_ce13b94fb3f110c4500849a0abae29cb&lt;/url&gt;&lt;/related-urls&gt;&lt;/urls&gt;&lt;remote-database-provider&gt;NLM&lt;/remote-database-provider&gt;&lt;language&gt;eng&lt;/language&gt;&lt;/record&gt;&lt;/Cite&gt;&lt;/EndNote&gt;</w:instrTex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69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Age ≥ 18 years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Moderate-severe renal failure (S. Creat. 2.0-5.0 mg/dL)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Uncontrolled ventricular arrhythm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Chronic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hemodialysis or peritoneal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Metformin therap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Acute cerebral vascular accident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Oxygen saturation &lt;90% on room air or possible overt pulmonary edem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Known glaucom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Unstable clinical condition that would not allow for 3 hours of pre-hydra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S. Creat. &lt;2.0mg/dL or &gt;5.0 mg/d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Known hypersensitivity to fenoldopam mesylat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. Informed consent not possibl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. Patients who received prophylactic furosemide, mannitol, or renal dose dopamine before randomiza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. Pregnancy or lactation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iography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.Peripheral Angiography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59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within 48 hours of contrast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Low-Os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so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re-hydration with 1/3 normal saline at 100 mL/h for 3h pre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Fenoldopam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1 µg/kg/min starting 1h pre-procedure and continued for 4 hours with 1/3 normal saline at 100ml/h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±SEM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0±15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EM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3±56mg/dl</w:t>
            </w:r>
          </w:p>
        </w:tc>
      </w:tr>
      <w:tr w:rsidR="00005072" w:rsidRPr="00BB3640" w:rsidTr="00113C39">
        <w:trPr>
          <w:cantSplit/>
          <w:trHeight w:val="2688"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ormal saline only at same time and schedul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±SEM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6±19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EM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±50mg/dl</w:t>
            </w:r>
          </w:p>
        </w:tc>
      </w:tr>
      <w:tr w:rsidR="00005072" w:rsidRPr="00BB3640" w:rsidTr="00113C39">
        <w:trPr>
          <w:cantSplit/>
          <w:trHeight w:val="4131"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Vasheghani-Farahan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9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WYXNoZWdoYW5pLUZhcmFoYW5pPC9BdXRob3I+PFllYXI+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WYXNoZWdoYW5pLUZhcmFoYW5pPC9BdXRob3I+PFllYXI+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71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Elective coronary angiograph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S. Creat. ≥1.5 mg/d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Unstable serum creatinin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Previous history of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eGFR &lt;20ml/mi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Emergency catheteriza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5. Recent exposure to radiocontrast agent within 2 days prior to study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Allergy to contrast agen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Pregna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Administration of Dopamine, Fenoldopam or NAC during the intended time of the stud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Need for continuous hydration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81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within 48 hours of contrast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hex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ml/kg for 1 hour immediately before contrast injection followed by infusion of 1ml/kg/h for 6h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075 ml of 0.45% Normal Saline at specified rat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5±96.2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63±0.32mg/dl</w:t>
            </w:r>
          </w:p>
        </w:tc>
      </w:tr>
      <w:tr w:rsidR="00005072" w:rsidRPr="00BB3640" w:rsidTr="00113C39">
        <w:trPr>
          <w:cantSplit/>
          <w:trHeight w:val="2687"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HCO3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75ml of 8.4% NaHCO3 added to 1L of 0.45% Normal Salin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9±96.3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66±0.50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Vasheghani-Farahan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0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WYXNoZWdoYW5pLUZhcmFoYW5pPC9BdXRob3I+PFllYXI+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WYXNoZWdoYW5pLUZhcmFoYW5pPC9BdXRob3I+PFllYXI+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70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Elective coronary angiograph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S. Creat. ≥1.5 mg/d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Uncontrolled hypertens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Compensated severe heart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History of pulmonary oedem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Unstable serum creatinin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Previous history of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eGFR &lt;20ml/mi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Emergency catheteriza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5. Recent exposure to radiocontrast agent within 2 days prior to study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Allergy to contrast agen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Pregna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Administration of Dopamine, Fenoldopam or NAC during the intended time of the stud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Need for continuous hydration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76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within 48 hours of contrast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hex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ml/kg for 1 hour immediately before contrast injection followed by infusion of 1ml/kg/h for 6h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075 ml of 0.45% Normal Saline at specified rat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3±31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77±0.52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HCO3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75ml of 8.4% NaHCO3 added to 1L of 0.45% Normal Salin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2±33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71±0.45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Vog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1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/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&lt;EndNote&gt;&lt;Cite&gt;&lt;Author&gt;Vogt&lt;/Author&gt;&lt;Year&gt;2001&lt;/Year&gt;&lt;RecNum&gt;172&lt;/RecNum&gt;&lt;DisplayText&gt;(172)&lt;/DisplayText&gt;&lt;record&gt;&lt;rec-number&gt;172&lt;/rec-number&gt;&lt;foreign-keys&gt;&lt;key app="EN" db-id="dder2drw7edva7ett01p5zxu90x9x2pfx9tr" timestamp="1528961039"&gt;172&lt;/key&gt;&lt;/foreign-keys&gt;&lt;ref-type name="Journal Article"&gt;17&lt;/ref-type&gt;&lt;contributors&gt;&lt;authors&gt;&lt;author&gt;Vogt, B.&lt;/author&gt;&lt;author&gt;Ferrari, P.&lt;/author&gt;&lt;author&gt;Schonholzer, C.&lt;/author&gt;&lt;author&gt;Marti, H. P.&lt;/author&gt;&lt;author&gt;Mohaupt, M.&lt;/author&gt;&lt;author&gt;Wiederkehr, M.&lt;/author&gt;&lt;author&gt;Cereghetti, C.&lt;/author&gt;&lt;author&gt;Serra, A.&lt;/author&gt;&lt;author&gt;Huynh-Do, U.&lt;/author&gt;&lt;author&gt;Uehlinger, D.&lt;/author&gt;&lt;author&gt;Frey, F. J.&lt;/author&gt;&lt;/authors&gt;&lt;/contributors&gt;&lt;auth-address&gt;University Hospital of Berne, Berne, Switzerland.&lt;/auth-address&gt;&lt;titles&gt;&lt;title&gt;Prophylactic hemodialysis after radiocontrast media in patients with renal insufficiency is potentially harmful&lt;/title&gt;&lt;secondary-title&gt;Am J Med&lt;/secondary-title&gt;&lt;/titles&gt;&lt;periodical&gt;&lt;full-title&gt;Am J Med&lt;/full-title&gt;&lt;/periodical&gt;&lt;pages&gt;692-8&lt;/pages&gt;&lt;volume&gt;111&lt;/volume&gt;&lt;number&gt;9&lt;/number&gt;&lt;edition&gt;2001/12/19&lt;/edition&gt;&lt;keywords&gt;&lt;keyword&gt;Acute Kidney Injury/ chemically induced/ prevention &amp;amp; control&lt;/keyword&gt;&lt;keyword&gt;Aged&lt;/keyword&gt;&lt;keyword&gt;Contrast Media/ adverse effects&lt;/keyword&gt;&lt;keyword&gt;Creatinine/blood&lt;/keyword&gt;&lt;keyword&gt;Female&lt;/keyword&gt;&lt;keyword&gt;Humans&lt;/keyword&gt;&lt;keyword&gt;Kidney Failure, Chronic&lt;/keyword&gt;&lt;keyword&gt;Logistic Models&lt;/keyword&gt;&lt;keyword&gt;Male&lt;/keyword&gt;&lt;keyword&gt;Renal Dialysis/adverse effects&lt;/keyword&gt;&lt;/keywords&gt;&lt;dates&gt;&lt;year&gt;2001&lt;/year&gt;&lt;pub-dates&gt;&lt;date&gt;Dec 15&lt;/date&gt;&lt;/pub-dates&gt;&lt;/dates&gt;&lt;isbn&gt;0002-9343 (Print)&amp;#xD;0002-9343 (Linking)&lt;/isbn&gt;&lt;accession-num&gt;11747848&lt;/accession-num&gt;&lt;urls&gt;&lt;related-urls&gt;&lt;url&gt;http://ac.els-cdn.com/S0002934301009834/1-s2.0-S0002934301009834-main.pdf?_tid=678cb636-938b-11e5-a010-00000aacb35f&amp;amp;acdnat=1448466445_b78a14920b464513a2a8255737936b40&lt;/url&gt;&lt;/related-urls&gt;&lt;/urls&gt;&lt;remote-database-provider&gt;NLM&lt;/remote-database-provider&gt;&lt;language&gt;eng&lt;/language&gt;&lt;/record&gt;&lt;/Cite&gt;&lt;/EndNote&gt;</w:instrTex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72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Chronic stable renal insufficie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S. Creat. &gt;200 µm/L (&gt;2.3 mg/dL)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Renal angioplasty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.Peripheral angioplasty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.CE-CT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4.Coronary angiography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43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within 6 days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.V. saline at 1ml/kg/h for 12h pre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Dialysis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Haemodialysis starting as soon as possible after radiographic investigation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10±143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08±106mmol/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.V. saline at 1ml/kg/h for 12h pre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43±115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16±112mmol/l</w:t>
            </w:r>
          </w:p>
        </w:tc>
      </w:tr>
      <w:tr w:rsidR="00005072" w:rsidRPr="00BB3640" w:rsidTr="00113C39">
        <w:trPr>
          <w:cantSplit/>
          <w:trHeight w:val="3564"/>
        </w:trPr>
        <w:tc>
          <w:tcPr>
            <w:tcW w:w="918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Wang, C 2015</w: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begin"/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&lt;EndNote&gt;&lt;Cite&gt;&lt;Author&gt;Wang&lt;/Author&gt;&lt;Year&gt;2015&lt;/Year&gt;&lt;RecNum&gt;207&lt;/RecNum&gt;&lt;DisplayText&gt;(207)&lt;/DisplayText&gt;&lt;record&gt;&lt;rec-number&gt;207&lt;/rec-number&gt;&lt;foreign-keys&gt;&lt;key app="EN" db-id="dder2drw7edva7ett01p5zxu90x9x2pfx9tr" timestamp="1528961041"&gt;207&lt;/key&gt;&lt;/foreign-keys&gt;&lt;ref-type name="Journal Article"&gt;17&lt;/ref-type&gt;&lt;contributors&gt;&lt;authors&gt;&lt;author&gt;Wang, C.&lt;/author&gt;&lt;author&gt;Wang, W.&lt;/author&gt;&lt;author&gt;Ma, S.&lt;/author&gt;&lt;author&gt;Lu, J.&lt;/author&gt;&lt;author&gt;Shi, H.&lt;/author&gt;&lt;author&gt;Ding, F.&lt;/author&gt;&lt;/authors&gt;&lt;/contributors&gt;&lt;auth-address&gt;Division of Nephrology, Shanghai Ninth People&amp;apos;s Hospital, School of Medicine, Shanghai Jiaotong University, Shanghai, 200011, China.&amp;#xD;Division of Cardiology, Huashan Hospital, Fudan University, Shanghai, 200040, China.&lt;/auth-address&gt;&lt;titles&gt;&lt;title&gt;Reduced Glutathione for Prevention of Renal Outcomes in Patients Undergoing Selective Coronary Angiography or Intervention&lt;/title&gt;&lt;secondary-title&gt;J Interv Cardiol&lt;/secondary-title&gt;&lt;/titles&gt;&lt;periodical&gt;&lt;full-title&gt;J Interv Cardiol&lt;/full-title&gt;&lt;/periodical&gt;&lt;pages&gt;249-56&lt;/pages&gt;&lt;volume&gt;28&lt;/volume&gt;&lt;number&gt;3&lt;/number&gt;&lt;keywords&gt;&lt;keyword&gt;Acute Kidney Injury/chemically induced/*prevention &amp;amp; control&lt;/keyword&gt;&lt;keyword&gt;Aged&lt;/keyword&gt;&lt;keyword&gt;Antioxidants/*therapeutic use&lt;/keyword&gt;&lt;keyword&gt;Contrast Media/*adverse effects&lt;/keyword&gt;&lt;keyword&gt;*Coronary Angiography&lt;/keyword&gt;&lt;keyword&gt;Female&lt;/keyword&gt;&lt;keyword&gt;Glutathione/*therapeutic use&lt;/keyword&gt;&lt;keyword&gt;Humans&lt;/keyword&gt;&lt;keyword&gt;Male&lt;/keyword&gt;&lt;keyword&gt;Malondialdehyde/blood&lt;/keyword&gt;&lt;/keywords&gt;&lt;dates&gt;&lt;year&gt;2015&lt;/year&gt;&lt;pub-dates&gt;&lt;date&gt;Jun&lt;/date&gt;&lt;/pub-dates&gt;&lt;/dates&gt;&lt;isbn&gt;1540-8183 (Electronic)&amp;#xD;0896-4327 (Linking)&lt;/isbn&gt;&lt;accession-num&gt;25989827&lt;/accession-num&gt;&lt;urls&gt;&lt;related-urls&gt;&lt;url&gt;https://www.ncbi.nlm.nih.gov/pubmed/25989827&lt;/url&gt;&lt;url&gt;http://onlinelibrary.wiley.com/store/10.1111/joic.12204/asset/joic12204.pdf?v=1&amp;amp;t=j121az67&amp;amp;s=ed63aae3168084494f2815424beb266b00641d6a&lt;/url&gt;&lt;/related-urls&gt;&lt;/urls&gt;&lt;electronic-resource-num&gt;10.1111/joic.12204&lt;/electronic-resource-num&gt;&lt;/record&gt;&lt;/Cite&gt;&lt;/EndNote&gt;</w:instrTex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separate"/>
            </w:r>
            <w:r>
              <w:rPr>
                <w:rFonts w:asciiTheme="minorHAnsi" w:hAnsiTheme="minorHAnsi" w:cstheme="minorHAnsi"/>
                <w:noProof/>
                <w:sz w:val="18"/>
                <w:szCs w:val="18"/>
              </w:rPr>
              <w:t>(207)</w: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end"/>
            </w:r>
          </w:p>
        </w:tc>
        <w:tc>
          <w:tcPr>
            <w:tcW w:w="3069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lusion Criteria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18–80 years old undergoing non-emergency coronary angiography and/or intervention 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Exclusion Criteria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 Serum creatinine ≥8 mg/dl(707mmol/L)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. Known acute kidney injury, current peritoneal or haemodialysis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. Acute myocardial infraction or cardiogenic shock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4. Hypersensitivity to iodine-containing compounds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5. Intravascular administration of contrast medium within the previous 1 week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. Use of antioxidant on a daily basis during the week before the procedure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7. Pregnancy or lactation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8. Malignancy</w:t>
            </w:r>
          </w:p>
        </w:tc>
        <w:tc>
          <w:tcPr>
            <w:tcW w:w="1166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1.Non –emergency Coronary angiography 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866</w:t>
            </w:r>
          </w:p>
        </w:tc>
        <w:tc>
          <w:tcPr>
            <w:tcW w:w="1135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bsolute increase of serum creatinine concentration of at least 0.5mg/dl (44.2mmol/l) or a relative increase of at least 25% from baseline within 48 hours after the procedure.</w:t>
            </w:r>
          </w:p>
        </w:tc>
        <w:tc>
          <w:tcPr>
            <w:tcW w:w="1038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pamidol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so-Osm</w:t>
            </w:r>
          </w:p>
        </w:tc>
        <w:tc>
          <w:tcPr>
            <w:tcW w:w="1166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1 ml/ kg body weight per hour intravenous normal saline 500 ml was administered in all patients at the beginning of the procedure </w:t>
            </w:r>
          </w:p>
        </w:tc>
        <w:tc>
          <w:tcPr>
            <w:tcW w:w="1088" w:type="dxa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Glutathione</w:t>
            </w:r>
          </w:p>
        </w:tc>
        <w:tc>
          <w:tcPr>
            <w:tcW w:w="1102" w:type="dxa"/>
            <w:gridSpan w:val="2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8 g reduced glutathione in 500 ml of normal saline</w:t>
            </w:r>
          </w:p>
        </w:tc>
        <w:tc>
          <w:tcPr>
            <w:tcW w:w="993" w:type="dxa"/>
            <w:gridSpan w:val="3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+SD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35.6±70.1</w:t>
            </w:r>
          </w:p>
        </w:tc>
        <w:tc>
          <w:tcPr>
            <w:tcW w:w="1333" w:type="dxa"/>
            <w:gridSpan w:val="2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erum Cr (mmol/L)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74(64,84)</w:t>
            </w:r>
          </w:p>
        </w:tc>
      </w:tr>
      <w:tr w:rsidR="00005072" w:rsidRPr="00BB3640" w:rsidTr="00113C39">
        <w:trPr>
          <w:cantSplit/>
          <w:trHeight w:val="1403"/>
        </w:trPr>
        <w:tc>
          <w:tcPr>
            <w:tcW w:w="918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aline</w:t>
            </w:r>
          </w:p>
        </w:tc>
        <w:tc>
          <w:tcPr>
            <w:tcW w:w="993" w:type="dxa"/>
            <w:gridSpan w:val="3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+SD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32.8±66.7</w:t>
            </w:r>
          </w:p>
        </w:tc>
        <w:tc>
          <w:tcPr>
            <w:tcW w:w="1333" w:type="dxa"/>
            <w:gridSpan w:val="2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erum Cr (mmol/L)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75 (63.3,84.0)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Wang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0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XYW5nPC9BdXRob3I+PFllYXI+MjAwMDwvWWVhcj48UmVj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XYW5nPC9BdXRob3I+PFllYXI+MjAwMDwvWWVhcj48UmVj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73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dult patients undergoing cardiac angiograph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S. Creat. ≥2.0 mg/dL (176.8 µmol/L) within 48h of proced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SBP &lt;100/70 mm Hg or heart rate &gt;100 bpm at baselin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Acute renal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Chronic renal failure requiring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Inability to adhere to the hydration regime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Diuretic therapy within 12h or during infusion of study drug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Dopamine therapy within six hours or during infusion of study drug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Administration of NSAIDs other than aspirin (≤325 mg/day) within 24h of study drug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Uncontrolled cardiac arrhythm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Hepatic dysfunc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. Cerebrovascular accident within 1 week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. Women of child-bearing potential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25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within 48 hours of contrast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Low-Os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Type determined by consultant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45% saline at 1ml/kg/h beginning 2-12h pre- and continuing for ≥ 12h post-procedure. Patients were encouraged to drink if thirsty.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ERAs Group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Endothelin A and B receptor antagonist (SB 290670)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00 µg/kg over 10min, then 1.0µg/kg/min starting 30-150min pre-contrast, and continued for 12 hours after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CV/mL Mean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4.0 64.8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4±64.8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7±0.9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atched placebo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2.4±86.2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8±1.1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Wang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1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XYW5nPC9BdXRob3I+PFllYXI+MjAxMTwvWWVhcj48UmVj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XYW5nPC9BdXRob3I+PFllYXI+MjAxMTwvWWVhcj48UmVj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74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Patients with ST-Segment elevation undergoing primary PC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Cardiogenic shock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Heart rate &gt; 100bpm on admission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3. End stage renal disease requiring dialysis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Not agree to consen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Known allergic condi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Candidate not suitable to use anisodamine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PCI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43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within 48-72 hours of contrast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Ultravis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ormal saline at 1ml/kg/h pre-procedure and for 24h after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nisodamine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50 µg/kg bolus dose followed by adjusted dose (0.1-0.2 µg/kg/min) for 24h after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56.8±71.9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3.1±17.7mmol/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atched placebo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59.8±79.1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2.2±14.1mmol/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Webb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4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XZWJiPC9BdXRob3I+PFllYXI+MjAwNDwvWWVhcj48UmVj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XZWJiPC9BdXRob3I+PFllYXI+MjAwNDwvWWVhcj48UmVj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75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Renal dysfunction (eGFR &lt; 50mL/min)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Cardiac catheteriza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Suspected acute renal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S. Creat. &gt;400µmol/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Current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Hemodynamic instabilit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NAC administration within 48 hou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Age &lt;18 yea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Lack of informed consen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Inability to comply with follow-up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Recent creatinine elevation after a diagnostic angiogra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.PCI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496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&gt;25% relative increase above baseline S. Creat.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vers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00ml isotonic saline pre-procedure, then at 1.5 mL/kg/h for 6h, unless contraindicated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500 mg I.V. immediately pre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(IQR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0 (80-186)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(IQR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41 (125-166) mmol/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noWrap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hydration onl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(IQR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0 (80-155)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(IQR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42 (124-167) mmol/l</w:t>
            </w:r>
          </w:p>
        </w:tc>
      </w:tr>
      <w:tr w:rsidR="00005072" w:rsidRPr="00BB3640" w:rsidTr="00113C39">
        <w:trPr>
          <w:cantSplit/>
          <w:trHeight w:val="2997"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Weisberg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993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/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&lt;EndNote&gt;&lt;Cite&gt;&lt;Author&gt;Weisberg&lt;/Author&gt;&lt;Year&gt;1993&lt;/Year&gt;&lt;RecNum&gt;176&lt;/RecNum&gt;&lt;DisplayText&gt;(176)&lt;/DisplayText&gt;&lt;record&gt;&lt;rec-number&gt;176&lt;/rec-number&gt;&lt;foreign-keys&gt;&lt;key app="EN" db-id="dder2drw7edva7ett01p5zxu90x9x2pfx9tr" timestamp="1528961040"&gt;176&lt;/key&gt;&lt;/foreign-keys&gt;&lt;ref-type name="Journal Article"&gt;17&lt;/ref-type&gt;&lt;contributors&gt;&lt;authors&gt;&lt;author&gt;Weisberg, L. S.&lt;/author&gt;&lt;author&gt;Kurnik, P. B.&lt;/author&gt;&lt;author&gt;Kurnik, B. R.&lt;/author&gt;&lt;/authors&gt;&lt;/contributors&gt;&lt;auth-address&gt;Department of Medicine, Cooper Hospital/University Medical Center.&lt;/auth-address&gt;&lt;titles&gt;&lt;title&gt;Dopamine and renal blood flow in radiocontrast-induced nephropathy in humans&lt;/title&gt;&lt;secondary-title&gt;Ren Fail&lt;/secondary-title&gt;&lt;/titles&gt;&lt;periodical&gt;&lt;full-title&gt;Ren Fail&lt;/full-title&gt;&lt;/periodical&gt;&lt;pages&gt;61-8&lt;/pages&gt;&lt;volume&gt;15&lt;/volume&gt;&lt;number&gt;1&lt;/number&gt;&lt;edition&gt;1993/01/01&lt;/edition&gt;&lt;keywords&gt;&lt;keyword&gt;Acute Kidney Injury/ chemically induced/epidemiology/ prevention &amp;amp; control&lt;/keyword&gt;&lt;keyword&gt;Aged&lt;/keyword&gt;&lt;keyword&gt;Contrast Media/ adverse effects&lt;/keyword&gt;&lt;keyword&gt;Diabetic Nephropathies/epidemiology&lt;/keyword&gt;&lt;keyword&gt;Diatrizoate Meglumine/adverse effects&lt;/keyword&gt;&lt;keyword&gt;Dopamine/administration &amp;amp; dosage/ therapeutic use&lt;/keyword&gt;&lt;keyword&gt;Double-Blind Method&lt;/keyword&gt;&lt;keyword&gt;Humans&lt;/keyword&gt;&lt;keyword&gt;Infusions, Intravenous&lt;/keyword&gt;&lt;keyword&gt;Kidney Failure, Chronic/epidemiology&lt;/keyword&gt;&lt;keyword&gt;Prospective Studies&lt;/keyword&gt;&lt;keyword&gt;Renal Circulation/ drug effects&lt;/keyword&gt;&lt;keyword&gt;Risk Factors&lt;/keyword&gt;&lt;/keywords&gt;&lt;dates&gt;&lt;year&gt;1993&lt;/year&gt;&lt;/dates&gt;&lt;isbn&gt;0886-022X (Print)&amp;#xD;0886-022X (Linking)&lt;/isbn&gt;&lt;accession-num&gt;8441838&lt;/accession-num&gt;&lt;urls&gt;&lt;/urls&gt;&lt;remote-database-provider&gt;NLM&lt;/remote-database-provider&gt;&lt;language&gt;eng&lt;/language&gt;&lt;/record&gt;&lt;/Cite&gt;&lt;/EndNote&gt;</w:instrTex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76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Stable S. Creat. ≥1.8mg/L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Elective cardiac catheteriza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NYHA class IV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CHF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Haemodynamic instabilit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Allergy to radiocontrast agent or prior exposure within the last 7day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Pregnancy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ardiac Catheterization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41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&gt;25% relative increase above baseline S. Creat.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D 76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Hi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s per intervention protocol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Dopamine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µ/kg/min in 0.45% Nacl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37±0.17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45% normal saline 100ml/h starting 12h pre-procedure, continued throughout procedure and for total of 120 min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66±0.15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Wrobe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0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Xcm9iZWw8L0F1dGhvcj48WWVhcj4yMDEwPC9ZZWFyPjxS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Xcm9iZWw8L0F1dGhvcj48WWVhcj4yMDEwPC9ZZWFyPjxS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77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Patients with cardiovascular diseas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Diabetes Mellitus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Contraindications for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nvasive procedure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Pregna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Breast-feeding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Symptoms and signs of infec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Antibiotic treatmen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Participation i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other studies within the preceding 30 day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History of hypersensitivity to contrast agent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8. Cancer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Acute renal failure of alternative aetiology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.PCI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07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Lovers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s per intervention protocol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fluid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travenous infusion of isotonic 0.9% NaCl at 1 mL/kg/h started 6h pre-procedure, continued up to 12h post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1.1±36.62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235±0.4454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Oral fluid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Weight-adjusted quantity of neutral fluid (commercially available still mineral water or boiled water) administered at 1mL/kg/h between 12-6 hours pre-procedure, continued up to 12h post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0.4±65.28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172±0.3872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Xu, R. H 2013</w: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begin"/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&lt;EndNote&gt;&lt;Cite&gt;&lt;Author&gt;Xu&lt;/Author&gt;&lt;Year&gt;2013&lt;/Year&gt;&lt;RecNum&gt;208&lt;/RecNum&gt;&lt;DisplayText&gt;(208)&lt;/DisplayText&gt;&lt;record&gt;&lt;rec-number&gt;208&lt;/rec-number&gt;&lt;foreign-keys&gt;&lt;key app="EN" db-id="dder2drw7edva7ett01p5zxu90x9x2pfx9tr" timestamp="1528961041"&gt;208&lt;/key&gt;&lt;/foreign-keys&gt;&lt;ref-type name="Journal Article"&gt;17&lt;/ref-type&gt;&lt;contributors&gt;&lt;authors&gt;&lt;author&gt;Xu, R. H.&lt;/author&gt;&lt;author&gt;Ma, G. Z.&lt;/author&gt;&lt;author&gt;Cai, Z. X.&lt;/author&gt;&lt;author&gt;Chen, P.&lt;/author&gt;&lt;author&gt;Zhu, Z. D.&lt;/author&gt;&lt;author&gt;Wang, W. L.&lt;/author&gt;&lt;/authors&gt;&lt;/contributors&gt;&lt;auth-address&gt;Department of Cardiology, Affiliated Shantou Hospital of Sun Yat-sen University, Shantou, Guangdong 515031, P.R. China.&lt;/auth-address&gt;&lt;titles&gt;&lt;title&gt;Combined use of hydration and alprostadil for preventing contrast-induced nephropathy following percutaneous coronary intervention in elderly patients&lt;/title&gt;&lt;secondary-title&gt;Exp Ther Med&lt;/secondary-title&gt;&lt;/titles&gt;&lt;periodical&gt;&lt;full-title&gt;Exp Ther Med&lt;/full-title&gt;&lt;/periodical&gt;&lt;pages&gt;863-867&lt;/pages&gt;&lt;volume&gt;6&lt;/volume&gt;&lt;number&gt;4&lt;/number&gt;&lt;keywords&gt;&lt;keyword&gt;alprostadil&lt;/keyword&gt;&lt;keyword&gt;contrast-induced nephropathy&lt;/keyword&gt;&lt;keyword&gt;elderly patient&lt;/keyword&gt;&lt;keyword&gt;percutaneous coronary intervention&lt;/keyword&gt;&lt;/keywords&gt;&lt;dates&gt;&lt;year&gt;2013&lt;/year&gt;&lt;pub-dates&gt;&lt;date&gt;Oct&lt;/date&gt;&lt;/pub-dates&gt;&lt;/dates&gt;&lt;isbn&gt;1792-0981 (Print)&amp;#xD;1792-0981 (Linking)&lt;/isbn&gt;&lt;accession-num&gt;24137279&lt;/accession-num&gt;&lt;urls&gt;&lt;related-urls&gt;&lt;url&gt;https://www.ncbi.nlm.nih.gov/pubmed/24137279&lt;/url&gt;&lt;url&gt;https://www.ncbi.nlm.nih.gov/pmc/articles/PMC3797303/pdf/etm-06-04-0863.pdf&lt;/url&gt;&lt;/related-urls&gt;&lt;/urls&gt;&lt;custom2&gt;PMC3797303&lt;/custom2&gt;&lt;electronic-resource-num&gt;10.3892/etm.2013.1258&lt;/electronic-resource-num&gt;&lt;/record&gt;&lt;/Cite&gt;&lt;/EndNote&gt;</w:instrTex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separate"/>
            </w:r>
            <w:r>
              <w:rPr>
                <w:rFonts w:asciiTheme="minorHAnsi" w:hAnsiTheme="minorHAnsi" w:cstheme="minorHAnsi"/>
                <w:noProof/>
                <w:sz w:val="18"/>
                <w:szCs w:val="18"/>
              </w:rPr>
              <w:t>(208)</w: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end"/>
            </w:r>
          </w:p>
        </w:tc>
        <w:tc>
          <w:tcPr>
            <w:tcW w:w="3069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lusion Criteria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atients (aged ≥60 years) with coronary artery disease who were admitted for PCI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Exclusion Criteria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1. Refusal to participate 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. Refusal of PCI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. Use of any nephrotoxic drugs during the perioperative period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4. Severe hepatic and renal failure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5. Serious infectious disease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. New York Heart Association Functional Classification (NYHA) &gt;3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7. Hemodynamic instability (including systolic blood pressure &lt;90 mmHg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8. Coronary lesions below the threshold for clinical revascularization therapy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9. Coronary lesions not suitable for PCI due to coronary anatomy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0 Allergic reaction to contrast media and alprostadil</w:t>
            </w:r>
          </w:p>
        </w:tc>
        <w:tc>
          <w:tcPr>
            <w:tcW w:w="1166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PCI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7</w:t>
            </w:r>
          </w:p>
        </w:tc>
        <w:tc>
          <w:tcPr>
            <w:tcW w:w="1135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Relative increase of &gt;25% or an absolute increase of ≥0.5 mg/dl in SCr from the baseline value 72 h after exposure to the contrast medium</w:t>
            </w:r>
          </w:p>
        </w:tc>
        <w:tc>
          <w:tcPr>
            <w:tcW w:w="1038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promide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Low-Iso</w:t>
            </w:r>
          </w:p>
        </w:tc>
        <w:tc>
          <w:tcPr>
            <w:tcW w:w="1166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 ml/kg/h normal saline for 6 h prior to PCI and 12 h following PCI</w:t>
            </w:r>
          </w:p>
        </w:tc>
        <w:tc>
          <w:tcPr>
            <w:tcW w:w="1130" w:type="dxa"/>
            <w:gridSpan w:val="2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lprostadi</w:t>
            </w:r>
          </w:p>
        </w:tc>
        <w:tc>
          <w:tcPr>
            <w:tcW w:w="1060" w:type="dxa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0 µg (diluted with 100 ml normal saline) twice a day by intravenous drip for the 3 days following PCI.</w:t>
            </w:r>
          </w:p>
        </w:tc>
        <w:tc>
          <w:tcPr>
            <w:tcW w:w="851" w:type="dxa"/>
            <w:gridSpan w:val="2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+SD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33.71±32.46</w:t>
            </w:r>
          </w:p>
        </w:tc>
        <w:tc>
          <w:tcPr>
            <w:tcW w:w="1475" w:type="dxa"/>
            <w:gridSpan w:val="3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S. Creat. ±SD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83.63±23.59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0" w:type="dxa"/>
            <w:gridSpan w:val="2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060" w:type="dxa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.V hydration Only </w:t>
            </w:r>
          </w:p>
        </w:tc>
        <w:tc>
          <w:tcPr>
            <w:tcW w:w="851" w:type="dxa"/>
            <w:gridSpan w:val="2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+SD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23.57±37.14</w:t>
            </w:r>
          </w:p>
        </w:tc>
        <w:tc>
          <w:tcPr>
            <w:tcW w:w="1475" w:type="dxa"/>
            <w:gridSpan w:val="3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S. Creat. ±SD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76.82±19.45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0" w:type="dxa"/>
            <w:gridSpan w:val="2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The original control Group in this study were excluded </w:t>
            </w:r>
          </w:p>
        </w:tc>
        <w:tc>
          <w:tcPr>
            <w:tcW w:w="1060" w:type="dxa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No intervention </w:t>
            </w:r>
          </w:p>
        </w:tc>
        <w:tc>
          <w:tcPr>
            <w:tcW w:w="851" w:type="dxa"/>
            <w:gridSpan w:val="2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+SD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34.09±36.99</w:t>
            </w:r>
          </w:p>
        </w:tc>
        <w:tc>
          <w:tcPr>
            <w:tcW w:w="1475" w:type="dxa"/>
            <w:gridSpan w:val="3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S. Creat. ±SD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88.27±27.40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Xu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4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YdTwvQXV0aG9yPjxZZWFyPjIwMTQ8L1llYXI+PFJlY051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YdTwvQXV0aG9yPjxZZWFyPjIwMTQ8L1llYXI+PFJlY051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78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Diabetes Mellitus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Age ≥65 yea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Previous use of trimatezidine, nicorandil or glibenclamid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Uncontrolled Diabetes Mellitus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Elevated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cardiac biomarker at admiss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MI within 6 months, stent implantation or CABG within 6 month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Cardiogenic shock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LVEF &lt;50%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Congenital or valvular heart disease requiring further surger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Moderate or severe renal insufficiency with eGFR &lt;30 mL/mi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Ongoing bleeding, or a history of bleeding diathe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. Expected life span &lt;12months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07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&gt;25% relative increase above baseline S. Creat.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RIP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Blood pressure cuff placed around their non-dominant upper arm within 2h pre-procedure. The cuff inflated to 200-mm Hg pressure for 5 minutes, followed by 5 minutes of deflation and repeated 2 more times to 3 cycles in total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71.8±37.9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eGFR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9.1±20.6mmol/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o cuff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63.3±39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eGFR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0.8±28.2mmol/l</w:t>
            </w:r>
          </w:p>
        </w:tc>
      </w:tr>
      <w:tr w:rsidR="00005072" w:rsidRPr="00BB3640" w:rsidTr="00113C39">
        <w:trPr>
          <w:cantSplit/>
          <w:trHeight w:val="5407"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Yamanak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5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ZYW1hbmFrYTwvQXV0aG9yPjxZZWFyPjIwMTU8L1llYXI+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ZYW1hbmFrYTwvQXV0aG9yPjxZZWFyPjIwMTU8L1llYXI+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79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Age ≥ 20 years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Suspected STEMI undergoing PC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Left bundle branch block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Previous CABG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Severe heart failure requiring percutaneous cardiopulmonary suppor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Severe chronic kidney disease requiring dialysis or continuous hemodiafiltration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PCI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09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48-72h post-procedur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low-os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contrast media used in all cases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9% Isotonic saline at 1ml/kg/h (0.5 ml/kg/h for patients in overt heart failure) beginning 24h pre-PCI and continuing for 24h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RIP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Blood pressure cuff placed around their non-dominant upper arm. The cuff inflated to 200-mm Hg pressure for 5 minutes, followed by 5 minutes of deflation and repeated 2 more times to 3 cycles in total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0.82±0.21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o cuff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0.87±0.44mg/dl</w:t>
            </w:r>
          </w:p>
        </w:tc>
      </w:tr>
      <w:tr w:rsidR="00005072" w:rsidRPr="00BB3640" w:rsidTr="00113C39">
        <w:trPr>
          <w:cantSplit/>
          <w:trHeight w:val="3281"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Yang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4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ZYW5nPC9BdXRob3I+PFllYXI+MjAxNDwvWWVhcj48UmVj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ZYW5nPC9BdXRob3I+PFllYXI+MjAxNDwvWWVhcj48UmVj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80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Age &gt; 18 years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Elective cardiovascular procedure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Severe renal dysfunction (eGFR &lt;30 mL min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Chronic renal failure-induced incomplete dialysis therap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Exposure to radiographic contrast within 10 day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A second contrast-enhanced procedure planned within 72h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Previous emergent PC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Heart failure and LVEF&lt;40%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Previous CABG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Preoperative SBP&lt;90mmHg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Kidney transplantation or congenital unilateral renal agene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 xml:space="preserve">10. Use of nephrotoxic medications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. Valvular disorde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. Active cancer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3. Uncontrolled hypertens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4. Previous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5. Autoimmune disease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6. Chronic or acute infectious diseas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7. Overt CHF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8. Recent acute kidney injur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9. Allergy to radiographic contrast combined with severe liver and lung disease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. Gastrointestinal bleeding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1. Infec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2. CarCI-AKIom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3. Anaemia (Hb &lt; 9gm/L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4. Hyperthyroidis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5. Autoimmune diseases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1.Coronary Angiography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.PCI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55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3days post-procedur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promid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s per intervention protocol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9 % sodium chloride at 1.5mL/kg/h 6h pre-procedure, and continued for 6h after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4±63.81;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eGFR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3.46±22.45 ml/min/1.73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vertAlign w:val="superscript"/>
                <w:lang w:eastAsia="en-IE"/>
              </w:rPr>
              <w:t>2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HCO3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5 % NaHCO3 at 1.5 mL kg/h for 6h pre-procedure, continuing for 6h after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7±48.09;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eGFR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2.77±22.98 ml/min/1.73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vertAlign w:val="superscript"/>
                <w:lang w:eastAsia="en-IE"/>
              </w:rPr>
              <w:t>2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9 % sodium chloride at 1.5mL/kg/h 6h pre-procedure, and continued for 6h after plus 600mg NAC BD 24h pre- and post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9±46.77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eGFR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3.84±21.98 ml/min/1.73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vertAlign w:val="superscript"/>
                <w:lang w:eastAsia="en-IE"/>
              </w:rPr>
              <w:t>2</w:t>
            </w:r>
          </w:p>
        </w:tc>
      </w:tr>
      <w:tr w:rsidR="00005072" w:rsidRPr="00BB3640" w:rsidTr="00113C39">
        <w:trPr>
          <w:cantSplit/>
          <w:trHeight w:val="3593"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HCO3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5 % NaHCO3 at 1.5 mL kg/h for 6h pre-procedure, continuing for 6h after plus 600mg NAC BD 24h pre- and post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6±57.97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eGFR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2.76±23.05 ml/min/1.73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vertAlign w:val="superscript"/>
                <w:lang w:eastAsia="en-IE"/>
              </w:rPr>
              <w:t>2</w:t>
            </w:r>
          </w:p>
        </w:tc>
      </w:tr>
      <w:tr w:rsidR="00005072" w:rsidRPr="00BB3640" w:rsidTr="00113C39">
        <w:trPr>
          <w:cantSplit/>
          <w:trHeight w:val="3564"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Yavar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4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ZYXZhcmk8L0F1dGhvcj48WWVhcj4yMDE0PC9ZZWFyPjxS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ZYXZhcmk8L0F1dGhvcj48WWVhcj4yMDE0PC9ZZWFyPjxS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81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ge 18-65 yea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Baseline S. Creat. ≤132.6 lmol/l (1.5mg/dl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cute M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Congestive heart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Hemodynamic instability during or after the proced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Known allergy or previous administration of Pentoxifylline,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and use of concomitant nephrotoxic agent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(e.g. NSAIDs, aminoglycoside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Recent contrast injec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Diuretics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PCI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11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&gt;25% relative increase above baseline S. Creat. at 48h post-procedur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so-os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odixanol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9% saline at 1ml/kg/h for 6 h prior to, during, and 6h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entoxyfylline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400mg TDS starting day of procedure and day after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91.96±94.32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06±0.16mg/dl</w:t>
            </w:r>
          </w:p>
        </w:tc>
      </w:tr>
      <w:tr w:rsidR="00005072" w:rsidRPr="00BB3640" w:rsidTr="00113C39">
        <w:trPr>
          <w:cantSplit/>
          <w:trHeight w:val="3665"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fluid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ormal Saline onl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85.88±81.06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04±0.16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Yeganehkhah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4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ZZWdhbmVoa2hhaDwvQXV0aG9yPjxZZWFyPjIwMTQ8L1ll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ZZWdhbmVoa2hhaDwvQXV0aG9yPjxZZWFyPjIwMTQ8L1ll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82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Patients undergoing coronary angiography with at least one of the following risk factors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) Congestive heart failure (LVEF &lt;40%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i) History of Diabetes Mellitu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ii) Age &gt;65 yea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v) Renal failure (eGFR &lt;60 mL/min/1.73m2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Pregnancy and lacta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History of allergic reaction to contrast agent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Cardiogenic shock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Pulmonary edem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Multiple myelom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Mechanical ventila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Urgent coronary angio¬graph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S. Creat. &gt;4 mg/d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End-stage re¬nal disease (ESRD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.Receiving contrast agents two days prior to the study and 48h after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. Using diuretics, NAC, sodium bicarbonate, theophylline, dopamine, mannitol, fenoldopam, metformin, and NSAIDs during the stud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2. DBP &gt;100mmHg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3. Need for further fluid therap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4. Hypertension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83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&gt;25% relative increase above baseline S. Creat. at 48h post-procedur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w-Os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ohexol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50 mL 8.4% NaHCO3 added to 850 mL isotonic normal saline</w:t>
            </w:r>
          </w:p>
        </w:tc>
        <w:tc>
          <w:tcPr>
            <w:tcW w:w="1088" w:type="dxa"/>
            <w:shd w:val="clear" w:color="auto" w:fill="auto"/>
            <w:noWrap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HCO3</w:t>
            </w:r>
          </w:p>
        </w:tc>
        <w:tc>
          <w:tcPr>
            <w:tcW w:w="1102" w:type="dxa"/>
            <w:gridSpan w:val="2"/>
            <w:shd w:val="clear" w:color="auto" w:fill="auto"/>
            <w:noWrap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 mL/kg/h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17±0.32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 600mg twice daily orally starting one day pre-procedure, in addition to isotonic normal saline at 1ml/kg/h (max 100ml/h) for 12h before and after angiograph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5.7±21.6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17±0.43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noWrap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fluid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sotonic normal saline at 1ml/kg/h (max 100ml/h) for 12h before and after angiograph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1.9±17.7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08±0.32mg/dl</w:t>
            </w:r>
          </w:p>
        </w:tc>
      </w:tr>
      <w:tr w:rsidR="00005072" w:rsidRPr="00BB3640" w:rsidTr="00113C39">
        <w:trPr>
          <w:cantSplit/>
          <w:trHeight w:val="3706"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Yi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3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ZaW48L0F1dGhvcj48WWVhcj4yMDEzPC9ZZWFyPjxSZWNO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ZaW48L0F1dGhvcj48WWVhcj4yMDEzPC9ZZWFyPjxSZWNO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83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Consecutive patients admitted to the coronary care unit including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i) Acute STEMI requiring PCI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i) Acute NSTEMI requiring urgent coronary intervention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PCI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31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72h post-procedur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low-osmolality contras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medium, Ultravist (Iopromide)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9% Isotonic saline at 1ml/kg/h (0.5 ml/kg/h for patients in overt heart failure) for 24h</w:t>
            </w:r>
          </w:p>
        </w:tc>
        <w:tc>
          <w:tcPr>
            <w:tcW w:w="1088" w:type="dxa"/>
            <w:shd w:val="clear" w:color="auto" w:fill="auto"/>
            <w:noWrap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robuc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000 mg orally before primary or urgent angioplast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and 500 mg twice daily for 3 days after intervention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68.89±79.77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0.8±0.23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hydration onl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57.9±69.9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0.88±0.38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Zagidullin 2017</w: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begin"/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&lt;EndNote&gt;&lt;Cite&gt;&lt;Author&gt;Zagidullin&lt;/Author&gt;&lt;Year&gt;2017&lt;/Year&gt;&lt;RecNum&gt;209&lt;/RecNum&gt;&lt;DisplayText&gt;(209)&lt;/DisplayText&gt;&lt;record&gt;&lt;rec-number&gt;209&lt;/rec-number&gt;&lt;foreign-keys&gt;&lt;key app="EN" db-id="dder2drw7edva7ett01p5zxu90x9x2pfx9tr" timestamp="1528961041"&gt;209&lt;/key&gt;&lt;/foreign-keys&gt;&lt;ref-type name="Journal Article"&gt;17&lt;/ref-type&gt;&lt;contributors&gt;&lt;authors&gt;&lt;author&gt;Zagidullin, N. S.&lt;/author&gt;&lt;author&gt;Dunayeva, A. R.&lt;/author&gt;&lt;author&gt;Plechev, V. V.&lt;/author&gt;&lt;author&gt;Gilmanov, A. Z.&lt;/author&gt;&lt;author&gt;Zagidullin, S. Z.&lt;/author&gt;&lt;author&gt;Er, F.&lt;/author&gt;&lt;author&gt;Pavlov, V. N.&lt;/author&gt;&lt;/authors&gt;&lt;/contributors&gt;&lt;auth-address&gt;Department of Internal Diseases, Bashkir State Medical University, Ufa, Russian Federation.&amp;#xD;Department of Surgery, Bashkir State Medical University, Ufa, Russian Federation.&amp;#xD;Department of Laboratory Diagnostics, Bashkir State Medical University, Ufa, Russian Federation.&amp;#xD;Department of Internal Diseases, Klinikum Gutersloh, Department of Cardiology and Electrophysiology, Gutersloch, Germany.&amp;#xD;Department of Urology, Bashkir State Medical University, Ufa, Russian Federation.&lt;/auth-address&gt;&lt;titles&gt;&lt;title&gt;Nephroprotective effects of remote ischemic preconditioning in coronary angiography&lt;/title&gt;&lt;secondary-title&gt;Clin Hemorheol Microcirc&lt;/secondary-title&gt;&lt;/titles&gt;&lt;periodical&gt;&lt;full-title&gt;Clin Hemorheol Microcirc&lt;/full-title&gt;&lt;/periodical&gt;&lt;pages&gt;299-307&lt;/pages&gt;&lt;volume&gt;65&lt;/volume&gt;&lt;number&gt;3&lt;/number&gt;&lt;keywords&gt;&lt;keyword&gt;Cin&lt;/keyword&gt;&lt;keyword&gt;Ngal&lt;/keyword&gt;&lt;keyword&gt;Ripc&lt;/keyword&gt;&lt;keyword&gt;cystatin&lt;/keyword&gt;&lt;/keywords&gt;&lt;dates&gt;&lt;year&gt;2017&lt;/year&gt;&lt;/dates&gt;&lt;isbn&gt;1875-8622 (Electronic)&amp;#xD;1386-0291 (Linking)&lt;/isbn&gt;&lt;accession-num&gt;27814282&lt;/accession-num&gt;&lt;urls&gt;&lt;related-urls&gt;&lt;url&gt;https://www.ncbi.nlm.nih.gov/pubmed/27814282&lt;/url&gt;&lt;url&gt;http://content.iospress.com/articles/clinical-hemorheology-and-microcirculation/ch16184&lt;/url&gt;&lt;/related-urls&gt;&lt;/urls&gt;&lt;electronic-resource-num&gt;10.3233/CH-16184&lt;/electronic-resource-num&gt;&lt;/record&gt;&lt;/Cite&gt;&lt;/EndNote&gt;</w:instrTex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separate"/>
            </w:r>
            <w:r>
              <w:rPr>
                <w:rFonts w:asciiTheme="minorHAnsi" w:hAnsiTheme="minorHAnsi" w:cstheme="minorHAnsi"/>
                <w:noProof/>
                <w:sz w:val="18"/>
                <w:szCs w:val="18"/>
              </w:rPr>
              <w:t>(209)</w: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end"/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lusion Criteria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atients undergoing coronary angiography with impaired renal function (eGFR &lt;80ml/min)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Exclusion Criteria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 Acute coronary syndrome,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. Acute kidney injury/decompensation of chronic kidney disease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1.Coronary Angiography 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59</w:t>
            </w:r>
          </w:p>
        </w:tc>
        <w:tc>
          <w:tcPr>
            <w:tcW w:w="1135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bsolute (44 mmol/L) or relative increase in creatinine (by 25%) retested in day 2± 12 hours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Omnipaque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Body weight adapted 0.9% normal saline 6-12 hours before procedure 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RIPC</w:t>
            </w:r>
          </w:p>
        </w:tc>
        <w:tc>
          <w:tcPr>
            <w:tcW w:w="1102" w:type="dxa"/>
            <w:gridSpan w:val="2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5-minutes cycle cuff inflation on the upper arm (systolic blood pressure + 50mmHg) with blood pressure cuff and with a 5-minutes rest between the cycles</w:t>
            </w:r>
          </w:p>
        </w:tc>
        <w:tc>
          <w:tcPr>
            <w:tcW w:w="993" w:type="dxa"/>
            <w:gridSpan w:val="3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+SD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55.8±16.9</w:t>
            </w:r>
          </w:p>
        </w:tc>
        <w:tc>
          <w:tcPr>
            <w:tcW w:w="1333" w:type="dxa"/>
            <w:gridSpan w:val="2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S. Creat. ±SD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06.9±10.0</w:t>
            </w:r>
          </w:p>
        </w:tc>
      </w:tr>
      <w:tr w:rsidR="00005072" w:rsidRPr="00BB3640" w:rsidTr="00113C39">
        <w:trPr>
          <w:cantSplit/>
          <w:trHeight w:val="1945"/>
        </w:trPr>
        <w:tc>
          <w:tcPr>
            <w:tcW w:w="918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(sham RIPC)</w:t>
            </w:r>
          </w:p>
        </w:tc>
        <w:tc>
          <w:tcPr>
            <w:tcW w:w="1102" w:type="dxa"/>
            <w:gridSpan w:val="2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Cuff inflated to diastolic blood pressure </w:t>
            </w:r>
          </w:p>
        </w:tc>
        <w:tc>
          <w:tcPr>
            <w:tcW w:w="993" w:type="dxa"/>
            <w:gridSpan w:val="3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+SD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48.3±16.7</w:t>
            </w:r>
          </w:p>
        </w:tc>
        <w:tc>
          <w:tcPr>
            <w:tcW w:w="1333" w:type="dxa"/>
            <w:gridSpan w:val="2"/>
            <w:shd w:val="clear" w:color="auto" w:fill="auto"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S. Creat. ±SD: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24.8±11.04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Zhang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0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aaGFuZzwvQXV0aG9yPjxZZWFyPjIwMTA8L1llYXI+PFJl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aaGFuZzwvQXV0aG9yPjxZZWFyPjIwMTA8L1llYXI+PFJl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84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STEMI with heart failure within 24 h of onset of symptoms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Primary PC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Cardiogenic shock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Inadequate blood volum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Mechanical complications of Acute M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Known allergy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PCI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85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72h post-procedur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dixan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so-Os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(used i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patients with chronic kidney diseases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ohex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(All other patients)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9% Isotonic saline at an adjusted rate of 0.5–1.5 ml/kg/h depending on degree of heart failure from admission to 12 h after PCI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Human recombinant (Brain Natriuretic Peptide) (rhBNP)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5 µg/kg bolus followed by adjusted dose infusion of 0.0075–0.030 µg/kg/min for 24 h after PCI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89.86±51.66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0.89±17.64mmol/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hydration onl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81.27±50.05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0.44±15.37mmol/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Zhao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4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/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&lt;EndNote&gt;&lt;Cite&gt;&lt;Author&gt;Zhao&lt;/Author&gt;&lt;Year&gt;2014&lt;/Year&gt;&lt;RecNum&gt;185&lt;/RecNum&gt;&lt;DisplayText&gt;(185)&lt;/DisplayText&gt;&lt;record&gt;&lt;rec-number&gt;185&lt;/rec-number&gt;&lt;foreign-keys&gt;&lt;key app="EN" db-id="dder2drw7edva7ett01p5zxu90x9x2pfx9tr" timestamp="1528961040"&gt;185&lt;/key&gt;&lt;/foreign-keys&gt;&lt;ref-type name="Journal Article"&gt;17&lt;/ref-type&gt;&lt;contributors&gt;&lt;authors&gt;&lt;author&gt;Zhao, K.&lt;/author&gt;&lt;author&gt;Lin, Y.&lt;/author&gt;&lt;author&gt;Li, Y. J.&lt;/author&gt;&lt;author&gt;Gao, S.&lt;/author&gt;&lt;/authors&gt;&lt;/contributors&gt;&lt;auth-address&gt;Department of Cardiology, Tianjin Nankai Hospital Tianjin 300100, China.&lt;/auth-address&gt;&lt;titles&gt;&lt;title&gt;Efficacy of short-term cordyceps sinensis for prevention of contrast-induced nephropathy in patients with acute coronary syndrome undergoing elective percutaneous coronary intervention&lt;/title&gt;&lt;secondary-title&gt;Int J Clin Exp Med&lt;/secondary-title&gt;&lt;/titles&gt;&lt;periodical&gt;&lt;full-title&gt;Int J Clin Exp Med&lt;/full-title&gt;&lt;/periodical&gt;&lt;pages&gt;5758-64&lt;/pages&gt;&lt;volume&gt;7&lt;/volume&gt;&lt;number&gt;12&lt;/number&gt;&lt;keywords&gt;&lt;keyword&gt;Cordyceps sinensis&lt;/keyword&gt;&lt;keyword&gt;acute coronary syndrome&lt;/keyword&gt;&lt;keyword&gt;contrast induced nephropathy&lt;/keyword&gt;&lt;keyword&gt;percutaneous coronary intervention&lt;/keyword&gt;&lt;/keywords&gt;&lt;dates&gt;&lt;year&gt;2014&lt;/year&gt;&lt;/dates&gt;&lt;isbn&gt;1940-5901 (Electronic)&amp;#xD;1940-5901 (Linking)&lt;/isbn&gt;&lt;accession-num&gt;25664103&lt;/accession-num&gt;&lt;urls&gt;&lt;related-urls&gt;&lt;url&gt;http://www.ncbi.nlm.nih.gov/pubmed/25664103&lt;/url&gt;&lt;url&gt;http://www.ncbi.nlm.nih.gov/pmc/articles/PMC4307550/pdf/ijcem0007-5758.pdf&lt;/url&gt;&lt;/related-urls&gt;&lt;/urls&gt;&lt;custom2&gt;PMC4307550&lt;/custom2&gt;&lt;/record&gt;&lt;/Cite&gt;&lt;/EndNote&gt;</w:instrTex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85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lusion Criter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ge 18-75 yea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Acute coronary syndrom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Elective PC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Cardiac shock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State supported by device, such as intra-aortic balloon pump (IABP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Hyperpyrex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Allergy to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odine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PCI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10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3 days post-procedur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dixan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so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45% saline at 1ml/kg/h beginning 2-12h pre- and continuing for ≥ 12h post-procedure.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rdyceps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g TDS for 3days before and after PCI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48.86±48.68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2.8±19.2mmol/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o cordyceps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46.87±49.76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3.2±18.6mmol/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rdyceps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g TDS for 3days before and after PCI</w:t>
            </w:r>
          </w:p>
        </w:tc>
        <w:tc>
          <w:tcPr>
            <w:tcW w:w="2326" w:type="dxa"/>
            <w:gridSpan w:val="5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excluded from analysis 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Zhou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2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/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&lt;EndNote&gt;&lt;Cite&gt;&lt;Author&gt;Zhou&lt;/Author&gt;&lt;Year&gt;2012&lt;/Year&gt;&lt;RecNum&gt;186&lt;/RecNum&gt;&lt;DisplayText&gt;(186)&lt;/DisplayText&gt;&lt;record&gt;&lt;rec-number&gt;186&lt;/rec-number&gt;&lt;foreign-keys&gt;&lt;key app="EN" db-id="dder2drw7edva7ett01p5zxu90x9x2pfx9tr" timestamp="1528961040"&gt;186&lt;/key&gt;&lt;/foreign-keys&gt;&lt;ref-type name="Journal Article"&gt;17&lt;/ref-type&gt;&lt;contributors&gt;&lt;authors&gt;&lt;author&gt;Zhou, L.&lt;/author&gt;&lt;author&gt;Chen, H.&lt;/author&gt;&lt;/authors&gt;&lt;/contributors&gt;&lt;auth-address&gt;Cardiovascular Center, Beijing Friendship Hospital, Capital Medical University, China.&lt;/auth-address&gt;&lt;titles&gt;&lt;title&gt;Prevention of contrast-induced nephropathy with ascorbic acid&lt;/title&gt;&lt;secondary-title&gt;Intern Med&lt;/secondary-title&gt;&lt;/titles&gt;&lt;periodical&gt;&lt;full-title&gt;Intern Med&lt;/full-title&gt;&lt;/periodical&gt;&lt;pages&gt;531-5&lt;/pages&gt;&lt;volume&gt;51&lt;/volume&gt;&lt;number&gt;6&lt;/number&gt;&lt;edition&gt;2012/03/28&lt;/edition&gt;&lt;keywords&gt;&lt;keyword&gt;Acute Kidney Injury/blood/chemically induced/complications/ prevention &amp;amp; control&lt;/keyword&gt;&lt;keyword&gt;Administration, Oral&lt;/keyword&gt;&lt;keyword&gt;Aged&lt;/keyword&gt;&lt;keyword&gt;Aged, 80 and over&lt;/keyword&gt;&lt;keyword&gt;Antioxidants/administration &amp;amp; dosage/ therapeutic use&lt;/keyword&gt;&lt;keyword&gt;Ascorbic Acid/administration &amp;amp; dosage/ therapeutic use&lt;/keyword&gt;&lt;keyword&gt;Cardiac Catheterization&lt;/keyword&gt;&lt;keyword&gt;Contrast Media/ adverse effects&lt;/keyword&gt;&lt;keyword&gt;Coronary Angiography&lt;/keyword&gt;&lt;keyword&gt;Female&lt;/keyword&gt;&lt;keyword&gt;Fluid Therapy&lt;/keyword&gt;&lt;keyword&gt;Humans&lt;/keyword&gt;&lt;keyword&gt;Injections, Intravenous&lt;/keyword&gt;&lt;keyword&gt;Kidney Failure, Chronic/blood/complications&lt;/keyword&gt;&lt;keyword&gt;Male&lt;/keyword&gt;&lt;keyword&gt;Middle Aged&lt;/keyword&gt;&lt;keyword&gt;Premedication&lt;/keyword&gt;&lt;keyword&gt;Prospective Studies&lt;/keyword&gt;&lt;keyword&gt;Risk Factors&lt;/keyword&gt;&lt;keyword&gt;Treatment Failure&lt;/keyword&gt;&lt;/keywords&gt;&lt;dates&gt;&lt;year&gt;2012&lt;/year&gt;&lt;/dates&gt;&lt;isbn&gt;1349-7235 (Electronic)&amp;#xD;0918-2918 (Linking)&lt;/isbn&gt;&lt;accession-num&gt;22449658&lt;/accession-num&gt;&lt;urls&gt;&lt;related-urls&gt;&lt;url&gt;https://www.jstage.jst.go.jp/article/internalmedicine/51/6/51_6_531/_pdf&lt;/url&gt;&lt;/related-urls&gt;&lt;/urls&gt;&lt;remote-database-provider&gt;NLM&lt;/remote-database-provider&gt;&lt;language&gt;eng&lt;/language&gt;&lt;/record&gt;&lt;/Cite&gt;&lt;/EndNote&gt;</w:instrTex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86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lusion Criter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ge &gt;18 yea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Chronic renal insufficiency (eGFR&lt;60 mL/min/1.73 m2 or baseline S. Creat. ≥ 1.1mg/dL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cute renal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End-stage renal disease requiring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Unstable renal func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Uncontrolled Diabetes Mellitu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NYHA class IV CHF or LVEF &lt;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5%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Intraarterial or intravenous administration of iodinated CM from 7 days before to 72 hours after the administra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of the study agent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Administration of any medication to prevent CI-AKI such as NAC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Intake of nephrotoxic medications from 24 hours before to 24 hours after the administration of the study agen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Recent ascorbic acid users (within 30 days before the procedure)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.PCI</w:t>
            </w:r>
          </w:p>
        </w:tc>
        <w:tc>
          <w:tcPr>
            <w:tcW w:w="940" w:type="dxa"/>
            <w:vMerge w:val="restart"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66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The choice of the type of contrast medium was left to the interventional cardiologis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performing the procedure, but use of a non-ionic, low- or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so-osmolar contrast agent was encouraged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Agents use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odixan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opromid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ohexol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ormal salin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at 1 mg/kg/h for 4h pre- and for ≥12h post-procedure </w:t>
            </w: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scorbic Acid Group: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g IV pre-procedure, then 0.5 g orally BD for 2 days post-procedure: once before coronary angiography, starting the morning before the procedure and twice after coronary angiography, beginning the evening of procedure (total 5g)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36±71.6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286±0.418mg/dl</w:t>
            </w:r>
          </w:p>
        </w:tc>
      </w:tr>
      <w:tr w:rsidR="00005072" w:rsidRPr="00BB3640" w:rsidTr="00113C39">
        <w:trPr>
          <w:cantSplit/>
        </w:trPr>
        <w:tc>
          <w:tcPr>
            <w:tcW w:w="91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005072" w:rsidRPr="00BB3640" w:rsidRDefault="00005072" w:rsidP="00113C3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Control 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V hydration only 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33.7±74.4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005072" w:rsidRPr="00BB3640" w:rsidRDefault="00005072" w:rsidP="00113C3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248±0.364mg/dl</w:t>
            </w:r>
          </w:p>
        </w:tc>
      </w:tr>
      <w:tr w:rsidR="00C16EA2" w:rsidRPr="00BB3640" w:rsidTr="00FD5ED9">
        <w:trPr>
          <w:cantSplit/>
          <w:tblHeader/>
        </w:trPr>
        <w:tc>
          <w:tcPr>
            <w:tcW w:w="91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sz w:val="18"/>
                <w:szCs w:val="18"/>
                <w:lang w:eastAsia="en-IE"/>
              </w:rPr>
            </w:pPr>
            <w:bookmarkStart w:id="0" w:name="_GoBack"/>
            <w:bookmarkEnd w:id="0"/>
            <w:r w:rsidRPr="00BB3640">
              <w:rPr>
                <w:rFonts w:asciiTheme="minorHAnsi" w:eastAsia="Times New Roman" w:hAnsiTheme="minorHAnsi" w:cstheme="minorHAnsi"/>
                <w:b/>
                <w:bCs/>
                <w:sz w:val="18"/>
                <w:szCs w:val="18"/>
                <w:lang w:eastAsia="en-IE"/>
              </w:rPr>
              <w:t>Trial</w:t>
            </w:r>
          </w:p>
        </w:tc>
        <w:tc>
          <w:tcPr>
            <w:tcW w:w="3069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b/>
                <w:bCs/>
                <w:sz w:val="18"/>
                <w:szCs w:val="18"/>
                <w:lang w:eastAsia="en-IE"/>
              </w:rPr>
              <w:t>Inclusion and Exclusion Criteria</w:t>
            </w:r>
          </w:p>
        </w:tc>
        <w:tc>
          <w:tcPr>
            <w:tcW w:w="1166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b/>
                <w:bCs/>
                <w:sz w:val="18"/>
                <w:szCs w:val="18"/>
                <w:lang w:eastAsia="en-IE"/>
              </w:rPr>
              <w:t>Procedure</w:t>
            </w:r>
          </w:p>
        </w:tc>
        <w:tc>
          <w:tcPr>
            <w:tcW w:w="940" w:type="dxa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b/>
                <w:bCs/>
                <w:sz w:val="18"/>
                <w:szCs w:val="18"/>
                <w:lang w:eastAsia="en-IE"/>
              </w:rPr>
              <w:t>Number of patients in analysis</w:t>
            </w:r>
          </w:p>
        </w:tc>
        <w:tc>
          <w:tcPr>
            <w:tcW w:w="1135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sz w:val="18"/>
                <w:szCs w:val="18"/>
                <w:lang w:eastAsia="en-IE"/>
              </w:rPr>
            </w:pPr>
            <w:r>
              <w:rPr>
                <w:rFonts w:asciiTheme="minorHAnsi" w:eastAsia="Times New Roman" w:hAnsiTheme="minorHAnsi" w:cstheme="minorHAnsi"/>
                <w:b/>
                <w:bCs/>
                <w:sz w:val="18"/>
                <w:szCs w:val="18"/>
                <w:lang w:eastAsia="en-IE"/>
              </w:rPr>
              <w:t>CA-AKI</w:t>
            </w:r>
            <w:r w:rsidRPr="00BB3640">
              <w:rPr>
                <w:rFonts w:asciiTheme="minorHAnsi" w:eastAsia="Times New Roman" w:hAnsiTheme="minorHAnsi" w:cstheme="minorHAnsi"/>
                <w:b/>
                <w:bCs/>
                <w:sz w:val="18"/>
                <w:szCs w:val="18"/>
                <w:lang w:eastAsia="en-IE"/>
              </w:rPr>
              <w:t xml:space="preserve"> Definition</w:t>
            </w:r>
          </w:p>
        </w:tc>
        <w:tc>
          <w:tcPr>
            <w:tcW w:w="103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b/>
                <w:bCs/>
                <w:sz w:val="18"/>
                <w:szCs w:val="18"/>
                <w:lang w:eastAsia="en-IE"/>
              </w:rPr>
              <w:t>Contrast / OSM</w:t>
            </w:r>
          </w:p>
        </w:tc>
        <w:tc>
          <w:tcPr>
            <w:tcW w:w="1166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b/>
                <w:bCs/>
                <w:sz w:val="18"/>
                <w:szCs w:val="18"/>
                <w:lang w:eastAsia="en-IE"/>
              </w:rPr>
              <w:t>I.V Fluid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b/>
                <w:bCs/>
                <w:sz w:val="18"/>
                <w:szCs w:val="18"/>
                <w:lang w:eastAsia="en-IE"/>
              </w:rPr>
              <w:t>Intervention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b/>
                <w:bCs/>
                <w:sz w:val="18"/>
                <w:szCs w:val="18"/>
                <w:lang w:eastAsia="en-IE"/>
              </w:rPr>
              <w:t>Dos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b/>
                <w:bCs/>
                <w:sz w:val="18"/>
                <w:szCs w:val="18"/>
                <w:lang w:eastAsia="en-IE"/>
              </w:rPr>
              <w:t>Contrast Volume (ml)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b/>
                <w:bCs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b/>
                <w:bCs/>
                <w:sz w:val="18"/>
                <w:szCs w:val="18"/>
                <w:lang w:eastAsia="en-IE"/>
              </w:rPr>
              <w:t>Baseline Renal function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A.C.T Investigato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1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/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&lt;EndNote&gt;&lt;Cite&gt;&lt;Author&gt;Investigators&lt;/Author&gt;&lt;Year&gt;2011&lt;/Year&gt;&lt;RecNum&gt;73&lt;/RecNum&gt;&lt;DisplayText&gt;(73)&lt;/DisplayText&gt;&lt;record&gt;&lt;rec-number&gt;73&lt;/rec-number&gt;&lt;foreign-keys&gt;&lt;key app="EN" db-id="dder2drw7edva7ett01p5zxu90x9x2pfx9tr" timestamp="1528961037"&gt;73&lt;/key&gt;&lt;/foreign-keys&gt;&lt;ref-type name="Journal Article"&gt;17&lt;/ref-type&gt;&lt;contributors&gt;&lt;authors&gt;&lt;author&gt;A. C. T. Investigators&lt;/author&gt;&lt;/authors&gt;&lt;/contributors&gt;&lt;auth-address&gt;Research Institute, Hospital do Coracao, Sao Paulo SP, Brazil.&lt;/auth-address&gt;&lt;titles&gt;&lt;title&gt;Acetylcysteine for prevention of renal outcomes in patients undergoing coronary and peripheral vascular angiography: main results from the randomized Acetylcysteine for Contrast-induced nephropathy Trial (ACT)&lt;/title&gt;&lt;secondary-title&gt;Circulation&lt;/secondary-title&gt;&lt;/titles&gt;&lt;periodical&gt;&lt;full-title&gt;Circulation&lt;/full-title&gt;&lt;/periodical&gt;&lt;pages&gt;1250-9&lt;/pages&gt;&lt;volume&gt;124&lt;/volume&gt;&lt;number&gt;11&lt;/number&gt;&lt;edition&gt;2011/08/24&lt;/edition&gt;&lt;keywords&gt;&lt;keyword&gt;Acetylcysteine/*therapeutic use&lt;/keyword&gt;&lt;keyword&gt;Acute Kidney Injury/*chemically induced/*prevention &amp;amp; control&lt;/keyword&gt;&lt;keyword&gt;Aged&lt;/keyword&gt;&lt;keyword&gt;Contrast Media/*adverse effects&lt;/keyword&gt;&lt;keyword&gt;Coronary Angiography/*adverse effects/methods&lt;/keyword&gt;&lt;keyword&gt;Female&lt;/keyword&gt;&lt;keyword&gt;Humans&lt;/keyword&gt;&lt;keyword&gt;Kidney Diseases/chemically induced/prevention &amp;amp; control&lt;/keyword&gt;&lt;keyword&gt;Male&lt;/keyword&gt;&lt;keyword&gt;Middle Aged&lt;/keyword&gt;&lt;keyword&gt;Randomized Controlled Trials as Topic/methods&lt;/keyword&gt;&lt;keyword&gt;Treatment Outcome&lt;/keyword&gt;&lt;/keywords&gt;&lt;dates&gt;&lt;year&gt;2011&lt;/year&gt;&lt;pub-dates&gt;&lt;date&gt;Sep 13&lt;/date&gt;&lt;/pub-dates&gt;&lt;/dates&gt;&lt;isbn&gt;1524-4539 (Electronic)&amp;#xD;0009-7322 (Linking)&lt;/isbn&gt;&lt;accession-num&gt;21859972&lt;/accession-num&gt;&lt;urls&gt;&lt;related-urls&gt;&lt;url&gt;http://www.ncbi.nlm.nih.gov/pubmed/21859972&lt;/url&gt;&lt;/related-urls&gt;&lt;/urls&gt;&lt;electronic-resource-num&gt;10.1161/CIRCULATIONAHA.111.038943&lt;/electronic-resource-num&gt;&lt;remote-database-provider&gt;NLM&lt;/remote-database-provider&gt;&lt;language&gt;eng&lt;/language&gt;&lt;/record&gt;&lt;/Cite&gt;&lt;/EndNote&gt;</w:instrTex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 w:rsidRPr="00BB3640"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73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: Patients undergoing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Coronary or peripheral arterial diagnostic intravascular angiograph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OR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Percutaneous intervention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With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≥1 risk factor for CI-AKI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ge &gt;70 yea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CRF (stable S. Creat. &gt;132.6 mmol/L [1.5 mg/dL]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3. Diabetes mellitus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Clinical evidence of congestive heart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LVEF&lt;0.45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Hypotens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Patients on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Primary angioplasty for STEM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Pregna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Breastfeeding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Women of childbearing age not on contraception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 Peripheral vascular angiograph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Coronary diagnostic angiograph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 PCI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jc w:val="center"/>
              <w:rPr>
                <w:rFonts w:eastAsia="Times New Roman"/>
              </w:rPr>
            </w:pPr>
            <w:r w:rsidRPr="00BB3640">
              <w:t>2561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&gt;25% increase in S. Creat. from baseline, 48-96 hours post-angiography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 Hi-Os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Iso-Os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• 0.9% Normal Saline 1 mL/kg/hr from 6-12 hours pre- and 6-12 hours post-angiograph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(Changes in volume/ speed of administration permitted)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200 mg orally every 12 hou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• 2 doses pre- and 2 doses post- 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(IQR): 100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(70-130)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S. Creat. 1.2±0.5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200 mg orally every 12 hou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• 2 doses pre- and 2 doses post- 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(IQR): 100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(70-130)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S. Creat. 1.2±0.5mg/dL</w:t>
            </w:r>
          </w:p>
        </w:tc>
      </w:tr>
      <w:tr w:rsidR="00C16EA2" w:rsidRPr="00BB3640" w:rsidTr="00FD5ED9">
        <w:trPr>
          <w:cantSplit/>
          <w:trHeight w:val="4415"/>
        </w:trPr>
        <w:tc>
          <w:tcPr>
            <w:tcW w:w="918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Abouzeid 2016</w: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begin"/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&lt;EndNote&gt;&lt;Cite&gt;&lt;Author&gt;Abouzeid&lt;/Author&gt;&lt;Year&gt;2016&lt;/Year&gt;&lt;RecNum&gt;187&lt;/RecNum&gt;&lt;DisplayText&gt;(185)&lt;/DisplayText&gt;&lt;record&gt;&lt;rec-number&gt;187&lt;/rec-number&gt;&lt;foreign-keys&gt;&lt;key app="EN" db-id="dder2drw7edva7ett01p5zxu90x9x2pfx9tr" timestamp="1528961040"&gt;187&lt;/key&gt;&lt;/foreign-keys&gt;&lt;ref-type name="Journal Article"&gt;17&lt;/ref-type&gt;&lt;contributors&gt;&lt;authors&gt;&lt;author&gt;Abouzeid, S. M.&lt;/author&gt;&lt;author&gt;ElHossary, H. E.&lt;/author&gt;&lt;/authors&gt;&lt;/contributors&gt;&lt;auth-address&gt;Department of Nephrology, Theodor Bilharz Research Institute, Cairo, Egypt.&amp;#xD;Department of Cardiology, Faculty of Medicine, Kasr Al Ainy Cairo University, Giza, Egypt.&lt;/auth-address&gt;&lt;titles&gt;&lt;title&gt;Na/K citrate versus sodium bicarbonate in prevention of contrast-induced nephropathy&lt;/title&gt;&lt;secondary-title&gt;Saudi J Kidney Dis Transpl&lt;/secondary-title&gt;&lt;/titles&gt;&lt;periodical&gt;&lt;full-title&gt;Saudi J Kidney Dis Transpl&lt;/full-title&gt;&lt;/periodical&gt;&lt;pages&gt;519-25&lt;/pages&gt;&lt;volume&gt;27&lt;/volume&gt;&lt;number&gt;3&lt;/number&gt;&lt;keywords&gt;&lt;keyword&gt;Acute Kidney Injury/*etiology/*prevention &amp;amp; control&lt;/keyword&gt;&lt;keyword&gt;Aged&lt;/keyword&gt;&lt;keyword&gt;Citrates/*therapeutic use&lt;/keyword&gt;&lt;keyword&gt;Contrast Media/*adverse effects&lt;/keyword&gt;&lt;keyword&gt;Female&lt;/keyword&gt;&lt;keyword&gt;Humans&lt;/keyword&gt;&lt;keyword&gt;Male&lt;/keyword&gt;&lt;keyword&gt;Middle Aged&lt;/keyword&gt;&lt;keyword&gt;Potassium Citrate/*therapeutic use&lt;/keyword&gt;&lt;keyword&gt;Sodium Bicarbonate/*therapeutic use&lt;/keyword&gt;&lt;/keywords&gt;&lt;dates&gt;&lt;year&gt;2016&lt;/year&gt;&lt;pub-dates&gt;&lt;date&gt;May&lt;/date&gt;&lt;/pub-dates&gt;&lt;/dates&gt;&lt;isbn&gt;1319-2442 (Print)&amp;#xD;1319-2442 (Linking)&lt;/isbn&gt;&lt;accession-num&gt;27215244&lt;/accession-num&gt;&lt;urls&gt;&lt;related-urls&gt;&lt;url&gt;https://www.ncbi.nlm.nih.gov/pubmed/27215244&lt;/url&gt;&lt;url&gt;http://www.sjkdt.org/article.asp?issn=1319-2442;year=2016;volume=27;issue=3;spage=519;epage=525;aulast=Abouzeid&lt;/url&gt;&lt;/related-urls&gt;&lt;/urls&gt;&lt;electronic-resource-num&gt;10.4103/1319-2442.182386&lt;/electronic-resource-num&gt;&lt;/record&gt;&lt;/Cite&gt;&lt;/EndNote&gt;</w:instrTex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separate"/>
            </w:r>
            <w:r>
              <w:rPr>
                <w:rFonts w:asciiTheme="minorHAnsi" w:hAnsiTheme="minorHAnsi" w:cstheme="minorHAnsi"/>
                <w:noProof/>
                <w:sz w:val="18"/>
                <w:szCs w:val="18"/>
              </w:rPr>
              <w:t>(185)</w: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end"/>
            </w:r>
          </w:p>
        </w:tc>
        <w:tc>
          <w:tcPr>
            <w:tcW w:w="3069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lusion Criteria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Adult patients &gt; 18 years </w:t>
            </w:r>
            <w:r w:rsidRPr="00BB3640">
              <w:rPr>
                <w:rStyle w:val="apple-converted-space"/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with</w:t>
            </w: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 xml:space="preserve"> renal dysfunction [estimated glomerular filtration rate (eGFR), 60 mL/min/1.73 m</w:t>
            </w: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  <w:vertAlign w:val="superscript"/>
              </w:rPr>
              <w:t>2</w:t>
            </w: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 xml:space="preserve">or less] 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Exclusion Criteria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1. End-stage renal insufficiency (eGFR &lt;15 mL/min)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2. Acute renal insufficiency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3.History of reaction to contrast media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4. use of potentially nephrotoxic medicines (48 h before and 24 h after the procedure)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5. pulmonary oedema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6. Multiple myeloma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7. Exposure to contrast media within seven days before the procedure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8. Pregnancy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9. Noncompliance of the patient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10. Use of N-acetylcysteine, dopamine, fenoldopam, and mannitol before CAG.</w:t>
            </w:r>
          </w:p>
        </w:tc>
        <w:tc>
          <w:tcPr>
            <w:tcW w:w="1166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jc w:val="center"/>
              <w:rPr>
                <w:rFonts w:eastAsia="Times New Roman"/>
              </w:rPr>
            </w:pPr>
            <w:r w:rsidRPr="00BB3640">
              <w:t>210</w:t>
            </w:r>
          </w:p>
        </w:tc>
        <w:tc>
          <w:tcPr>
            <w:tcW w:w="1135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Increase of more than absolute 0.5 mg/dL and/or relative 25% in serum creatinine after 48 h</w:t>
            </w:r>
          </w:p>
        </w:tc>
        <w:tc>
          <w:tcPr>
            <w:tcW w:w="1038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hex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All patients were hydrated with intravenous (i.v.) normal saline at 1 mL/kg/h for 12 h before exposure to the contrast and 12 h after coronary angiography</w:t>
            </w:r>
          </w:p>
        </w:tc>
        <w:tc>
          <w:tcPr>
            <w:tcW w:w="1088" w:type="dxa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/K citrate</w:t>
            </w:r>
          </w:p>
        </w:tc>
        <w:tc>
          <w:tcPr>
            <w:tcW w:w="1102" w:type="dxa"/>
            <w:gridSpan w:val="2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5 g of granules diluted in 200 mL of water 12, 6, and 1 h before procedure followed by another two doses after 2 and 8 h post procedure.</w:t>
            </w:r>
          </w:p>
        </w:tc>
        <w:tc>
          <w:tcPr>
            <w:tcW w:w="993" w:type="dxa"/>
            <w:gridSpan w:val="3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+SD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03.93±47.70</w:t>
            </w:r>
          </w:p>
        </w:tc>
        <w:tc>
          <w:tcPr>
            <w:tcW w:w="1333" w:type="dxa"/>
            <w:gridSpan w:val="2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. Creat.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+SD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.30±0.46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Hco3</w:t>
            </w:r>
          </w:p>
        </w:tc>
        <w:tc>
          <w:tcPr>
            <w:tcW w:w="1102" w:type="dxa"/>
            <w:gridSpan w:val="2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solution (150 mEq/L) for 8 h before procedure continued until 6 h post procedure</w:t>
            </w:r>
          </w:p>
        </w:tc>
        <w:tc>
          <w:tcPr>
            <w:tcW w:w="993" w:type="dxa"/>
            <w:gridSpan w:val="3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+SD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05.24±45.38</w:t>
            </w:r>
          </w:p>
        </w:tc>
        <w:tc>
          <w:tcPr>
            <w:tcW w:w="1333" w:type="dxa"/>
            <w:gridSpan w:val="2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. Creat.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+SD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.28±0.44</w:t>
            </w:r>
          </w:p>
        </w:tc>
      </w:tr>
      <w:tr w:rsidR="00C16EA2" w:rsidRPr="00BB3640" w:rsidTr="00FD5ED9">
        <w:trPr>
          <w:cantSplit/>
          <w:trHeight w:val="5690"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 xml:space="preserve">Abaci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5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BYmFjaTwvQXV0aG9yPjxZZWFyPjIwMTU8L1llYXI+PFJl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BYmFjaTwvQXV0aG9yPjxZZWFyPjIwMTU8L1llYXI+PFJl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 w:rsidRPr="00BB3640"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5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lective coronary or peripheral angiography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Emergency coronary angiograph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Acute or end-stage renal failure requiring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eGFRs &lt;30 or ≥60ml/min/1.73 m2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4. Congestive heart failure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Coronary artery diseas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6. Severe coronary occlusion for CABG or PCI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Allergy to contrast med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Contrast media administration within the previous 14 day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Current statin treatmen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. Contraindications to statin treatmen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. Severe co-morbiditie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. Pregna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3. Patient refusal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jc w:val="center"/>
              <w:rPr>
                <w:rFonts w:eastAsia="Times New Roman"/>
              </w:rPr>
            </w:pPr>
            <w:r w:rsidRPr="00BB3640">
              <w:t>235</w:t>
            </w:r>
          </w:p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bsolute increase in S. Creat. of ≥0.5 mg/d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OR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Relative increase of ≥25% 48-72 hours post- procedur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Low-Os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(Optiray - Ioversol)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sotonic saline (1ml/kg/h) for 12 hours before and 24 hours after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contrast exposure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Rosuvastatin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40 mg on admiss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Followed by 20 mg dail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± SD.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39.2 ± 77.4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eGF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&lt;60 ml/min/1.73 m2 measured on day preceding procedure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 (no statin)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-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± SD.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7.7+/-56.8</w:t>
            </w:r>
          </w:p>
        </w:tc>
        <w:tc>
          <w:tcPr>
            <w:tcW w:w="1333" w:type="dxa"/>
            <w:gridSpan w:val="2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</w:tr>
      <w:tr w:rsidR="00C16EA2" w:rsidRPr="00BB3640" w:rsidTr="00FD5ED9">
        <w:trPr>
          <w:cantSplit/>
          <w:trHeight w:val="4698"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Adolph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8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BZG9scGg8L0F1dGhvcj48WWVhcj4yMDA4PC9ZZWFyPjxS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BZG9scGg8L0F1dGhvcj48WWVhcj4yMDA4PC9ZZWFyPjxS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 w:rsidRPr="00BB3640"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6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Patients &gt; 18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Elective diagnostic/ therapeutic coronary angiograph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Stable renal insufficiency (2 repeated S. Creat. levels &gt; 106µmol/L (&gt;1.2mg/dL) within 12 weeks before procedures, with &lt;5% difference between level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cute MI requiring primary or rescue PC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Allergy to trial medica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Exposure to contrast media within 7 days of proced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Thyroid dysfunc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Pregna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Uncontrolled hypertens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Life-limiting co-morbidit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Pulmonary Oedem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Chronic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. Administration of Dopamine, Mannitol, Fenoldopam, or NAC during study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 Coronary Angiograph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PCI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jc w:val="center"/>
              <w:rPr>
                <w:rFonts w:eastAsia="Times New Roman"/>
              </w:rPr>
            </w:pPr>
            <w:r w:rsidRPr="00BB3640">
              <w:t>150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≥25% or ≥0.5-mg/dL increase in the S. Creat. at day 0 , or 2 of contrast administration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dixan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so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ml/Kg/hour for 2 hours before procedure and 1ml/kg/hour during and for 6 hours after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54 mEq/l infusion of sodium chloride in 5% dextros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 SD (Range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38±52 (51-282)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S. Creat. ±SD (Range): 1.57±0.36 (1.20-2.60) 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HCo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vertAlign w:val="subscript"/>
                <w:lang w:eastAsia="en-IE"/>
              </w:rPr>
              <w:t>3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54 mEq/l infusion of sodium bicarbonate in 5% dextros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±SD (Range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41±50 (39-270)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S. Creat. ±SD (Range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54±0.51 (1.20-4.60) 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 xml:space="preserve">Akyuz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4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Ba3l1ejwvQXV0aG9yPjxZZWFyPjIwMTQ8L1llYXI+PFJl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Ba3l1ejwvQXV0aG9yPjxZZWFyPjIwMTQ8L1llYXI+PFJl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 w:rsidRPr="00BB3640"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7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Patients undergoing cardiac intervention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High risk of </w: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A-AK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&lt; 18 years old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Type 1 D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History of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No enough time for volume admission pre-proced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Known allergy for contrast med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Exposure to contrast media within 3 days of proced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7. Nephrotoxic drugs within 7 days of procedure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Pregnancy or breast feeding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Uncontrolled hypertens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0. AKI of alternative aetiology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. Contraindication to volume expanders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 Coronary Angiograph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PCI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jc w:val="center"/>
              <w:rPr>
                <w:rFonts w:eastAsia="Times New Roman"/>
              </w:rPr>
            </w:pPr>
            <w:r w:rsidRPr="00BB3640">
              <w:t>241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≥25% relative or ≥ 0.5mg/dL absolute increase in S. Creat. from baseline 48 hours post-contrast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Low-Os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Ultravist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s per intervention protocol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.V Hydration with isotonic (0.9%) saline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ml/kg/hr for 12 hours pre-procedure and continued for 12 hours post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8±76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S. Creat (IQR): 0.9 (0.4) 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Oral Hydration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atients encourage to drink water as much as possible starting 12 hours pre-procedure until 2 hours directly prior to procedure, and continue the same for the 12 hours post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7±70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S. Creat (IQR): 0.9 (0.3) mg/dL</w:t>
            </w:r>
          </w:p>
        </w:tc>
      </w:tr>
      <w:tr w:rsidR="00C16EA2" w:rsidRPr="00BB3640" w:rsidTr="00FD5ED9">
        <w:trPr>
          <w:cantSplit/>
          <w:trHeight w:val="4273"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Albabtai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3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BbGJhYnRhaW48L0F1dGhvcj48WWVhcj4yMDEzPC9ZZWFy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BbGJhYnRhaW48L0F1dGhvcj48WWVhcj4yMDEzPC9ZZWFy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 w:rsidRPr="00BB3640"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8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Patients &gt; 18 years undergoing coronary angiography/ PC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S. Creat. ≥ 1.3 mg/dL OR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taking medication for Diabetes mellitus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Known acute rena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End-stage renal disease requiring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Intravascular administration of contrast medium within 6 days of proced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Anticipated re-administration of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contrast medium within 6 days post-proced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Use of Vitamin C supplements on a daily basis during the week before the proced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6. Inability to administer the study medication at least 2 hours before the procedure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Note:  A fourth study group using combination of trial interventions was excluded from analysis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 Coronary Angiograph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PCI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jc w:val="center"/>
              <w:rPr>
                <w:rFonts w:eastAsia="Times New Roman"/>
              </w:rPr>
            </w:pPr>
            <w:r w:rsidRPr="00BB3640">
              <w:t>195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1. 0.5 mg/dL absolute increase in S. Creat. 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AND/OR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25% relative decrease in creatinin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clearanc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xaglat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ormal Saline 50-125 mL/h IV from point of randomization until at least 6 hours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00 mg orally twice daily for 2 days, starting evening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pre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0.1 ± 60.4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45 ± 0.56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scorbic acid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Ascorbic acid as effervescent tablets as three doses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3g 2 hours pre-proced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2 g immediately post-proced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2 g 24 hours post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8.3 ± 64.8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24± 0.44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Placebo as effervescent tablets as three doses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2 hours pre-proced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Immediately post-proced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24 hours post-procedure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7.4±99.4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22 ± 0.40 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Allaqaband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2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BbGxhcWFiYW5kPC9BdXRob3I+PFllYXI+MjAwMjwvWWVh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BbGxhcWFiYW5kPC9BdXRob3I+PFllYXI+MjAwMjwvWWVh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 w:rsidRPr="00BB3640"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9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Patients undergoing cardiovascular interventions requiring the use of a radio contrast agent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AND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Baseline creatinine ≥1.6 mg/dl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OR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 2. eGFR ≤ 60 ml/mi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Exclusion Criteria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Not specified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PCI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jc w:val="center"/>
              <w:rPr>
                <w:rFonts w:eastAsia="Times New Roman"/>
              </w:rPr>
            </w:pPr>
            <w:r w:rsidRPr="00BB3640">
              <w:t>143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level &gt; 0.5 mg/dl after 48 hours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.V. saline (0.45%) at 1ml/kg/hr for 12 hr prior to, during, and for 12 hr after the 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00 mg orally twice daily starting the day before the proced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52±0.81 (ml/kg)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20±0.73 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Fenoldopam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.V. Fenoldopam at 0.1 µg/kg/min starting 4 hr prior to and continued for 4 hr after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contrast dos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63±0.67 (ml/kg)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94±0.38 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.V fluid only as specified for all groups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47±0.90 (ml/kg)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03±0.79 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Amin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9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BbWluaTwvQXV0aG9yPjxZZWFyPjIwMDk8L1llYXI+PFJl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BbWluaTwvQXV0aG9yPjxZZWFyPjIwMDk8L1llYXI+PFJl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 w:rsidRPr="00BB3640"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20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Elective diagnostic coronary angiograph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&gt; 18 years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Diabetes mellitus for at least one year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AND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CKD (S. Creat. ≥ 1.5 mg/dL (male) or ≥ 1.4 mg/dL (female)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cute coronary syndrome requiring primary or rescue coronary intervention within 12 h of proced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Cardiogenic shock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Current peritoneal or haemo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Known allergy to NAC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jc w:val="center"/>
              <w:rPr>
                <w:rFonts w:eastAsia="Times New Roman"/>
              </w:rPr>
            </w:pPr>
            <w:r w:rsidRPr="00BB3640">
              <w:t>98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erum creatinine ≥ 0.5 mg/ dL (44.2 μmol/L) or ≥ 25% above baseline at 48 h after exposure to contrast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hex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odixan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so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L normal saline (0.9%) commenced in the catheterization laborator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Patients were also encouraged to drink fluids (≥8 glasses of ~200ml) over 12 h pre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00 mg orally twice daily, starting the day before the procedure and continuing for 2 doses post-proced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8.00±35.20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736±0.42 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00 mg orally twice daily, starting the day before the procedure and continuing for 2 doses post-proced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1.11±43.95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736±0.17 mg/dL</w:t>
            </w:r>
          </w:p>
        </w:tc>
      </w:tr>
      <w:tr w:rsidR="00C16EA2" w:rsidRPr="00BB3640" w:rsidTr="00FD5ED9">
        <w:trPr>
          <w:cantSplit/>
          <w:trHeight w:val="3848"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Angoulvan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9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BbmdvdWx2YW50PC9BdXRob3I+PFllYXI+MjAwOTwvWWVh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BbmdvdWx2YW50PC9BdXRob3I+PFllYXI+MjAwOTwvWWVh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 w:rsidRPr="00BB3640"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21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Patients 18-80 years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Elective coronary angiography ± Percutaneous transluminal coronary angioplasty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AND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3. Baseline S. Creat. &lt; 140µmol/L (1.58 mg/dL)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NYHA Class IV congestive heart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Pregna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Significant valvular heart diseas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Non-ischaemic dilated cardiomyopath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Active cancer or any life-threatening disease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 ± PCI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jc w:val="center"/>
              <w:rPr>
                <w:rFonts w:eastAsia="Times New Roman"/>
              </w:rPr>
            </w:pPr>
            <w:r w:rsidRPr="00BB3640">
              <w:t>213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erum creatinine &gt; 25% 3 days after contrast exposur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Hexabrix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s per intervention protocol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.V Hydration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000mL of 0.9% saline infusion, started at the beginning of the procedure and continued for the next 24 hours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31.4±7.8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6.7±1.7 µmol/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Received no additional hydration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42.7±8.6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5.6±1.5 µmol/L</w:t>
            </w:r>
          </w:p>
        </w:tc>
      </w:tr>
      <w:tr w:rsidR="00C16EA2" w:rsidRPr="00BB3640" w:rsidTr="00FD5ED9">
        <w:trPr>
          <w:cantSplit/>
          <w:trHeight w:val="2005"/>
        </w:trPr>
        <w:tc>
          <w:tcPr>
            <w:tcW w:w="918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Arabmomeni 2015</w: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begin"/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&lt;EndNote&gt;&lt;Cite&gt;&lt;Author&gt;Arabmomeni&lt;/Author&gt;&lt;Year&gt;2015&lt;/Year&gt;&lt;RecNum&gt;188&lt;/RecNum&gt;&lt;DisplayText&gt;(186)&lt;/DisplayText&gt;&lt;record&gt;&lt;rec-number&gt;188&lt;/rec-number&gt;&lt;foreign-keys&gt;&lt;key app="EN" db-id="dder2drw7edva7ett01p5zxu90x9x2pfx9tr" timestamp="1528961040"&gt;188&lt;/key&gt;&lt;/foreign-keys&gt;&lt;ref-type name="Journal Article"&gt;17&lt;/ref-type&gt;&lt;contributors&gt;&lt;authors&gt;&lt;author&gt;Arabmomeni, M.&lt;/author&gt;&lt;author&gt;Najafian, J.&lt;/author&gt;&lt;author&gt;Abdar Esfahani, M.&lt;/author&gt;&lt;author&gt;Samadi, M.&lt;/author&gt;&lt;author&gt;Mirbagher, L.&lt;/author&gt;&lt;/authors&gt;&lt;/contributors&gt;&lt;auth-address&gt;Cardiologist, Department of Cardiology, School of Medicine, Isfahan University of Medical Sciences, Isfahan, Iran.&amp;#xD;Isfahan Cardiovascular Research Center, Isfahan Cardiovascular Research Institute, Isfahan University of Medical Sciences, Isfahan, Iran.&amp;#xD;Associate Professor, Cardiologist, Advanced (3D) Echocardiologist, Isfahan University of Medical Sciences, Isfahan, Iran.&amp;#xD;Medical Students&amp;apos; Research Center, School of Medicine, Isfahan University of Medical Sciences, Isfahan, Iran.&lt;/auth-address&gt;&lt;titles&gt;&lt;title&gt;Comparison between theophylline, N-acetylcysteine, and theophylline plus N-acetylcysteine for the prevention of contrast-induced nephropathy&lt;/title&gt;&lt;secondary-title&gt;ARYA Atheroscler&lt;/secondary-title&gt;&lt;/titles&gt;&lt;periodical&gt;&lt;full-title&gt;ARYA Atheroscler&lt;/full-title&gt;&lt;/periodical&gt;&lt;pages&gt;43-9&lt;/pages&gt;&lt;volume&gt;11&lt;/volume&gt;&lt;number&gt;1&lt;/number&gt;&lt;keywords&gt;&lt;keyword&gt;Acetylcysteine&lt;/keyword&gt;&lt;keyword&gt;Acute Kidney Injury&lt;/keyword&gt;&lt;keyword&gt;Contrast Media&lt;/keyword&gt;&lt;keyword&gt;Coronary Angiography&lt;/keyword&gt;&lt;keyword&gt;Theophylline&lt;/keyword&gt;&lt;/keywords&gt;&lt;dates&gt;&lt;year&gt;2015&lt;/year&gt;&lt;pub-dates&gt;&lt;date&gt;Jan&lt;/date&gt;&lt;/pub-dates&gt;&lt;/dates&gt;&lt;isbn&gt;1735-3955 (Print)&amp;#xD;1735-3955 (Linking)&lt;/isbn&gt;&lt;accession-num&gt;26089930&lt;/accession-num&gt;&lt;urls&gt;&lt;related-urls&gt;&lt;url&gt;https://www.ncbi.nlm.nih.gov/pubmed/26089930&lt;/url&gt;&lt;url&gt;https://www.ncbi.nlm.nih.gov/pmc/articles/PMC4460352/pdf/ARYA-11-043.pdf&lt;/url&gt;&lt;/related-urls&gt;&lt;/urls&gt;&lt;custom2&gt;PMC4460352&lt;/custom2&gt;&lt;/record&gt;&lt;/Cite&gt;&lt;/EndNote&gt;</w:instrTex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separate"/>
            </w:r>
            <w:r>
              <w:rPr>
                <w:rFonts w:asciiTheme="minorHAnsi" w:hAnsiTheme="minorHAnsi" w:cstheme="minorHAnsi"/>
                <w:noProof/>
                <w:sz w:val="18"/>
                <w:szCs w:val="18"/>
              </w:rPr>
              <w:t>(186)</w: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end"/>
            </w:r>
          </w:p>
        </w:tc>
        <w:tc>
          <w:tcPr>
            <w:tcW w:w="3069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lusion Criteria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t>Patients with at least moderate risk for CIN as defined by the Mehran risk score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Exclusion Criteria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t>1. unstable angina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t>2. Myocardial infarction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t>3. Cardiac arrhythmia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t>4. Acute or chronic renal failure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t>5. I.V contrast media in the past month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t>6. Using theophylline or NAC in the past month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t>7. Known hypersensitivity to Trial Drugs</w:t>
            </w:r>
          </w:p>
        </w:tc>
        <w:tc>
          <w:tcPr>
            <w:tcW w:w="1166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Coronary angiography with or without angioplasty 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jc w:val="center"/>
              <w:rPr>
                <w:rFonts w:eastAsia="Times New Roman"/>
              </w:rPr>
            </w:pPr>
            <w:r w:rsidRPr="00BB3640">
              <w:t>75</w:t>
            </w:r>
          </w:p>
        </w:tc>
        <w:tc>
          <w:tcPr>
            <w:tcW w:w="1135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t>increase in creatinine of ≥ 0.5 mg/dl or ≥ 25% from the baseline</w:t>
            </w:r>
          </w:p>
        </w:tc>
        <w:tc>
          <w:tcPr>
            <w:tcW w:w="1038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t>Iodixanol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Low-Osm</w:t>
            </w:r>
          </w:p>
        </w:tc>
        <w:tc>
          <w:tcPr>
            <w:tcW w:w="1166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t>0.9% sodium chloride (1 ml/kg/h) for 24 h, started 12 h before operation. Patients with left-ventricular ejection fraction of less than 40% or New York Heart Association functional class of III-IV were hydrated at rate of 0.5 ml/kg/h</w:t>
            </w:r>
          </w:p>
        </w:tc>
        <w:tc>
          <w:tcPr>
            <w:tcW w:w="1130" w:type="dxa"/>
            <w:gridSpan w:val="2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t>Theophylline</w:t>
            </w:r>
          </w:p>
        </w:tc>
        <w:tc>
          <w:tcPr>
            <w:tcW w:w="1060" w:type="dxa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t>200 mg slow-release theophylline tablet plus placebo</w:t>
            </w:r>
          </w:p>
        </w:tc>
        <w:tc>
          <w:tcPr>
            <w:tcW w:w="851" w:type="dxa"/>
            <w:gridSpan w:val="2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+SD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t>124.0 ± 115.2</w:t>
            </w:r>
          </w:p>
        </w:tc>
        <w:tc>
          <w:tcPr>
            <w:tcW w:w="1475" w:type="dxa"/>
            <w:gridSpan w:val="3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. Creat.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+SD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t>1.14 ± 0.40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0" w:type="dxa"/>
            <w:gridSpan w:val="2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NAC </w:t>
            </w:r>
          </w:p>
        </w:tc>
        <w:tc>
          <w:tcPr>
            <w:tcW w:w="1060" w:type="dxa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600 mg tablet plus placebo </w:t>
            </w:r>
          </w:p>
        </w:tc>
        <w:tc>
          <w:tcPr>
            <w:tcW w:w="851" w:type="dxa"/>
            <w:gridSpan w:val="2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+SD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t>155.6 ± 114.9</w:t>
            </w:r>
          </w:p>
        </w:tc>
        <w:tc>
          <w:tcPr>
            <w:tcW w:w="1475" w:type="dxa"/>
            <w:gridSpan w:val="3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. Creat.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+SD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t>1.08 ± 0.22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0" w:type="dxa"/>
            <w:gridSpan w:val="2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t xml:space="preserve">Theophylline plus NAc (this group were excluded from this analysis) </w:t>
            </w:r>
          </w:p>
        </w:tc>
        <w:tc>
          <w:tcPr>
            <w:tcW w:w="1060" w:type="dxa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Both tablets 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t>All groups receive tablets twice daily, from 24 h before to 48 h after administration of contrast material</w:t>
            </w:r>
          </w:p>
        </w:tc>
        <w:tc>
          <w:tcPr>
            <w:tcW w:w="851" w:type="dxa"/>
            <w:gridSpan w:val="2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+SD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t>128.9 ± 89.4</w:t>
            </w:r>
          </w:p>
        </w:tc>
        <w:tc>
          <w:tcPr>
            <w:tcW w:w="1475" w:type="dxa"/>
            <w:gridSpan w:val="3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. Creat.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+SD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t>1.08 ± 0.22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Aslanger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2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Bc2xhbmdlcjwvQXV0aG9yPjxZZWFyPjIwMTI8L1llYXI+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Bc2xhbmdlcjwvQXV0aG9yPjxZZWFyPjIwMTI8L1llYXI+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 w:rsidRPr="00BB3640"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22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Patients with STEMI undergoing primary angiography within 12 h of symptoms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&gt; 30 years old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Known allergies to NAC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Undergoing chronic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No written informed consent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rimary Angioplasty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57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&gt; 25% 3 days after contrast exposur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xaglat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sotonic saline hydration (0.9%) for 12 h at 1 ml/kg/h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.V. 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200mg bolus during the procedure and 1200mg orally, twice daily for 48h post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93±57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0.9±0.3 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tra-renal NAC 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**This group is excluded from our analysis**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00mg bolus into both renal arteries before and after the procedure, as well as 1200mg of NAC orally twice daily for 48h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0.89±0.4 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2ml bolus of IV saline during procedure and oral doses twice daily  for 48h post 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4±67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0.86±0.3 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Baker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3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CYWtlcjwvQXV0aG9yPjxZZWFyPjIwMDM8L1llYXI+PFJl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CYWtlcjwvQXV0aG9yPjxZZWFyPjIwMDM8L1llYXI+PFJl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 w:rsidRPr="00BB3640"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23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Patients with stable renal dysfunction (S. Creat. &gt; 1.36mg/dL OR creatinine clearance &lt;50ml/min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cute Renal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End stage renal failure on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Patients who received a NSAID (except Aspirin 75-150 mg) within 24h of proced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Systolic blood pressure &lt;90mmHg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Hemodynamically significant valvular heart diseas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Signs of Cardiac failure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 Coronary Angiograph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PCI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90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 25% 2-4 days after contrast administration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dixan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so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Free oral fluids were commenced immediately post-procedure in all patients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.V. 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50 mg/kg in 500 ml saline (0.9%) over 30 min immediately before contrast exposure followed by 50 mg/kg in 500 ml saline (0.9%) over the subsequent 4 hours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38±155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85±0.59 mg/dL</w:t>
            </w:r>
          </w:p>
        </w:tc>
      </w:tr>
      <w:tr w:rsidR="00C16EA2" w:rsidRPr="00BB3640" w:rsidTr="00FD5ED9">
        <w:trPr>
          <w:cantSplit/>
          <w:trHeight w:val="1944"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 (IV Fluids)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ormal Saline at 1 ml/kg/h for 12 h pre- and post-procedure.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22±162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75±0.41 mg/dL</w:t>
            </w:r>
          </w:p>
        </w:tc>
      </w:tr>
      <w:tr w:rsidR="00C16EA2" w:rsidRPr="00BB3640" w:rsidTr="00FD5ED9">
        <w:trPr>
          <w:cantSplit/>
          <w:trHeight w:val="3422"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Balderramo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4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/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&lt;EndNote&gt;&lt;Cite&gt;&lt;Author&gt;Balderramo&lt;/Author&gt;&lt;Year&gt;2004&lt;/Year&gt;&lt;RecNum&gt;24&lt;/RecNum&gt;&lt;DisplayText&gt;(24)&lt;/DisplayText&gt;&lt;record&gt;&lt;rec-number&gt;24&lt;/rec-number&gt;&lt;foreign-keys&gt;&lt;key app="EN" db-id="dder2drw7edva7ett01p5zxu90x9x2pfx9tr" timestamp="1528961036"&gt;24&lt;/key&gt;&lt;/foreign-keys&gt;&lt;ref-type name="Journal Article"&gt;17&lt;/ref-type&gt;&lt;contributors&gt;&lt;authors&gt;&lt;author&gt;Balderramo, D. C.&lt;/author&gt;&lt;author&gt;Verdu, M. B.&lt;/author&gt;&lt;author&gt;Ramacciotti, C. F.&lt;/author&gt;&lt;author&gt;Cremona, L. S.&lt;/author&gt;&lt;author&gt;Lemos, P. A.&lt;/author&gt;&lt;author&gt;Orias, M.&lt;/author&gt;&lt;author&gt;Eduardo, M., Jr.&lt;/author&gt;&lt;/authors&gt;&lt;/contributors&gt;&lt;auth-address&gt;Internal Medicine Department, Hospital Privado, Centro Medico de Cordoba, Cordoba, Argentina.&lt;/auth-address&gt;&lt;titles&gt;&lt;title&gt;Renoprotective effect of high periprocedural doses of oral N-acetylcysteine in patients scheduled to undergo a same-day angiography&lt;/title&gt;&lt;secondary-title&gt;Rev Fac Cien Med Univ Nac Cordoba&lt;/secondary-title&gt;&lt;/titles&gt;&lt;periodical&gt;&lt;full-title&gt;Rev Fac Cien Med Univ Nac Cordoba&lt;/full-title&gt;&lt;/periodical&gt;&lt;pages&gt;13-9&lt;/pages&gt;&lt;volume&gt;61&lt;/volume&gt;&lt;number&gt;2&lt;/number&gt;&lt;edition&gt;2005/10/11&lt;/edition&gt;&lt;keywords&gt;&lt;keyword&gt;Acetylcysteine/administration &amp;amp; dosage/ therapeutic use&lt;/keyword&gt;&lt;keyword&gt;Administration, Oral&lt;/keyword&gt;&lt;keyword&gt;Aged&lt;/keyword&gt;&lt;keyword&gt;Angiography&lt;/keyword&gt;&lt;keyword&gt;Antioxidants/administration &amp;amp; dosage/ therapeutic use&lt;/keyword&gt;&lt;keyword&gt;Contrast Media/ adverse effects&lt;/keyword&gt;&lt;keyword&gt;Double-Blind Method&lt;/keyword&gt;&lt;keyword&gt;Female&lt;/keyword&gt;&lt;keyword&gt;Humans&lt;/keyword&gt;&lt;keyword&gt;Kidney Failure, Chronic/chemically induced/ prevention &amp;amp; control&lt;/keyword&gt;&lt;keyword&gt;Male&lt;/keyword&gt;&lt;keyword&gt;Prospective Studies&lt;/keyword&gt;&lt;/keywords&gt;&lt;dates&gt;&lt;year&gt;2004&lt;/year&gt;&lt;/dates&gt;&lt;isbn&gt;0014-6722 (Print)&amp;#xD;0014-6722 (Linking)&lt;/isbn&gt;&lt;accession-num&gt;16211988&lt;/accession-num&gt;&lt;urls&gt;&lt;/urls&gt;&lt;remote-database-provider&gt;NLM&lt;/remote-database-provider&gt;&lt;language&gt;eng&lt;/language&gt;&lt;/record&gt;&lt;/Cite&gt;&lt;/EndNote&gt;</w:instrTex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 w:rsidRPr="00BB3640"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24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Patients with chronic renal impairment (stable S. Creat. &gt; 1.5mg/dL OR eGFR &lt;50ml/min)) undergoing a same day angiograph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Exclusion Criter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Haemodynamic instabilit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Congestive Heart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Pregna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Lacta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Severe Asthm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Contrast media use within preceding 10 days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.Peripheral angiography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4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&gt;0.5mg/dL 48 hours after the procedur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Amidotrizate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oxitalamat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opamid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ohexol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ll patients receive 0.9% normal saline at 4ml/kg/hr for 3 hours prior to, and 2ml/kg/hr for 6 hours after radiocontrast exposure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200mg orally with 125ml of orange juice 3 hours before and 3 hours after catheterization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58±60.5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46±0.46mg/dL</w:t>
            </w:r>
          </w:p>
        </w:tc>
      </w:tr>
      <w:tr w:rsidR="00C16EA2" w:rsidRPr="00BB3640" w:rsidTr="00FD5ED9">
        <w:trPr>
          <w:cantSplit/>
          <w:trHeight w:val="2960"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25ml of orange juice 3 hours before and 3 hours after catheterization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55.5±108.1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42±0.37mg/dL</w:t>
            </w:r>
          </w:p>
        </w:tc>
      </w:tr>
      <w:tr w:rsidR="00C16EA2" w:rsidRPr="00BB3640" w:rsidTr="00FD5ED9">
        <w:trPr>
          <w:cantSplit/>
          <w:trHeight w:val="2147"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Baskur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9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CYXNrdXJ0PC9BdXRob3I+PFllYXI+MjAwOTwvWWVhcj48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CYXNrdXJ0PC9BdXRob3I+PFllYXI+MjAwOTwvWWVhcj48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 w:rsidRPr="00BB3640"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25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Patients with moderate CKD (eGFR 30-60 mL/min) undergoing coronary angiography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Exclusion Criteria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cute coronary syndrom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Cardiogenic shock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Chronic haemo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Overt congestive heart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Exposure to radiocontrast medium within preceding 14 day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Emergent procedure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Patients with eGFR &lt; 30 or ≥60 mL/mi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Age &lt; 21 yea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Known allergy to NAC, theophylline or contrast agent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. Contraindications to theophyllin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. Medication shown exerting pharmacokinetic interaction with theophylline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57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&gt;0.5mg/dL 48 hours after the procedur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vers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sotonic saline 1 mL/kg/h for 12 hours before and after contrast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00 mg orally twice daily day preceding and day of angiograph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5.61±35.2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39±0.24mg/dL</w:t>
            </w:r>
          </w:p>
        </w:tc>
      </w:tr>
      <w:tr w:rsidR="00C16EA2" w:rsidRPr="00BB3640" w:rsidTr="00FD5ED9">
        <w:trPr>
          <w:cantSplit/>
          <w:trHeight w:val="878"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4516" w:type="dxa"/>
            <w:gridSpan w:val="8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+ Theophylline Group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This Group is not included in this analysis</w:t>
            </w:r>
          </w:p>
        </w:tc>
      </w:tr>
      <w:tr w:rsidR="00C16EA2" w:rsidRPr="00BB3640" w:rsidTr="00FD5ED9">
        <w:trPr>
          <w:cantSplit/>
          <w:trHeight w:val="3541"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.V Hydration onl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3.54±37.7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30±0.20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Berwanger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3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CZXJ3YW5nZXI8L0F1dGhvcj48WWVhcj4yMDEzPC9ZZWFy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CZXJ3YW5nZXI8L0F1dGhvcj48WWVhcj4yMDEzPC9ZZWFy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 w:rsidRPr="00BB3640"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26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Diabetes Mellitu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Exclusion Criter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STEMI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Pregna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Breastfeeding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Females aged &lt;45 years not using contraception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 Angiograph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Percutaneous intervention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421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&gt;0.5mg/dL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High-Os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so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9% saline, 1 mL/kg/hr 6-12 hours pre- to 6-12 hours post-angiography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200 mg orally every 12 hou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• 2 doses pre- and 2 doses post- 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(IQR): 100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(70-130)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1±0.5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200 mg orally every 12 hou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• 2 doses pre- and 2 doses post- 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(IQR): 100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(70-130)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1±0.6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Bidra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5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/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&lt;EndNote&gt;&lt;Cite&gt;&lt;Author&gt;Bidram&lt;/Author&gt;&lt;Year&gt;2015&lt;/Year&gt;&lt;RecNum&gt;27&lt;/RecNum&gt;&lt;DisplayText&gt;(27)&lt;/DisplayText&gt;&lt;record&gt;&lt;rec-number&gt;27&lt;/rec-number&gt;&lt;foreign-keys&gt;&lt;key app="EN" db-id="dder2drw7edva7ett01p5zxu90x9x2pfx9tr" timestamp="1528961036"&gt;27&lt;/key&gt;&lt;/foreign-keys&gt;&lt;ref-type name="Journal Article"&gt;17&lt;/ref-type&gt;&lt;contributors&gt;&lt;authors&gt;&lt;author&gt;Bidram, P.&lt;/author&gt;&lt;author&gt;Roghani, F.&lt;/author&gt;&lt;author&gt;Sanei, H.&lt;/author&gt;&lt;author&gt;Hedayati, Z.&lt;/author&gt;&lt;author&gt;Golabchi, A.&lt;/author&gt;&lt;author&gt;Mousavi, M.&lt;/author&gt;&lt;author&gt;Hajiannejad, A.&lt;/author&gt;&lt;author&gt;Pourheidar, B.&lt;/author&gt;&lt;author&gt;Badalabadi, M. M.&lt;/author&gt;&lt;author&gt;Gharaati, M.&lt;/author&gt;&lt;author&gt;Akhbari, M.&lt;/author&gt;&lt;author&gt;Salesi, A.&lt;/author&gt;&lt;/authors&gt;&lt;/contributors&gt;&lt;auth-address&gt;Department of Cardiology, Shaheed Beheshti Hospital, Kashan University of Medical Sciences, Kashan, Iran.&amp;#xD;Department of Nephrology, Isfahan University of Medical Sciences, Isfahan, Iran.&amp;#xD;Interventional Electrophysiology, Shaheed Beheshti Hospital, Kashan University of Medical Sciences, Kashan, Iran.&amp;#xD;Isfahan University of Medical Sciences, Isfahan, Iran.&amp;#xD;Department of Statistics, Allameh Tabatabai University, Tehran, Iran.&lt;/auth-address&gt;&lt;titles&gt;&lt;title&gt;Atorvastatin and prevention of contrast induced nephropathy following coronary angiography&lt;/title&gt;&lt;secondary-title&gt;J Res Med Sci&lt;/secondary-title&gt;&lt;/titles&gt;&lt;periodical&gt;&lt;full-title&gt;J Res Med Sci&lt;/full-title&gt;&lt;/periodical&gt;&lt;pages&gt;1-6&lt;/pages&gt;&lt;volume&gt;20&lt;/volume&gt;&lt;number&gt;1&lt;/number&gt;&lt;edition&gt;2015/03/15&lt;/edition&gt;&lt;keywords&gt;&lt;keyword&gt;Angiography&lt;/keyword&gt;&lt;keyword&gt;atorvastatin&lt;/keyword&gt;&lt;keyword&gt;contrast induced nephropathy&lt;/keyword&gt;&lt;keyword&gt;prevention&lt;/keyword&gt;&lt;/keywords&gt;&lt;dates&gt;&lt;year&gt;2015&lt;/year&gt;&lt;pub-dates&gt;&lt;date&gt;Jan&lt;/date&gt;&lt;/pub-dates&gt;&lt;/dates&gt;&lt;isbn&gt;1735-1995 (Print)&amp;#xD;1735-1995 (Linking)&lt;/isbn&gt;&lt;accession-num&gt;25767514&lt;/accession-num&gt;&lt;urls&gt;&lt;/urls&gt;&lt;custom2&gt;PMC4354054&lt;/custom2&gt;&lt;remote-database-provider&gt;NLM&lt;/remote-database-provider&gt;&lt;language&gt;eng&lt;/language&gt;&lt;/record&gt;&lt;/Cite&gt;&lt;/EndNote&gt;</w:instrTex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 w:rsidRPr="00BB3640"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27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Chronic stable angin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Exclusion Criter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Pregna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Diabetes mellitu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Renal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Single kidne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Cardiogenic shock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Unstable angin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M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Hypersensitivity to statin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Previous intravascular contrast injection within month of admission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PCI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03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erum creatinine &gt; 0.5mg/dL 48 hours after the proced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ncrease in  S. Creat. of &gt;0.5 mg/dl or &gt;25% from baselin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so-Os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odixanol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 ml/kg/h of isotonic saline solution 12 h pre- and post-contrast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torvastatin (patients previously on statins excluded from analysis)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80mg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0-40cc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18±0.02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0-40cc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14±0.02mg/dL</w:t>
            </w:r>
          </w:p>
        </w:tc>
      </w:tr>
      <w:tr w:rsidR="00C16EA2" w:rsidRPr="00BB3640" w:rsidTr="00FD5ED9">
        <w:trPr>
          <w:cantSplit/>
          <w:trHeight w:val="2997"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Bilas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2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CaWxhc3k8L0F1dGhvcj48WWVhcj4yMDEyPC9ZZWFyPjxS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CaWxhc3k8L0F1dGhvcj48WWVhcj4yMDEyPC9ZZWFyPjxS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 w:rsidRPr="00BB3640"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28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Stable S. Creat.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Moderate risk for CI-AKI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3. Elective intervention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serum creatinine and at least moderate risk for CI-AKI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Patients with unstable S. Creat.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Recent i.v. administration of Contrast within month of procedure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Shock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End-stage renal diseas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Haemo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Hypersensitivity to NAC or theophyllin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Serious cardiac arrhythmia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Seizure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Acute renal failure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 Coronary Angiograph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PCI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6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Elevation of the S. Creat. by ≥0.5mg/dL or ≥25% within 3 days of contrast injection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pamid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a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9% sodium chloride (1 mL/kg/hr for 24 hours beginning 12 hours before the procedure.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All patients received NAC 600 mg twice daily, on the day before and the day of 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Theophylline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00 mg in 100 mL sodium chloride (0.9%) I.V 30 minutes before Contrast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6.33±59.44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54±0.73mg/dL</w:t>
            </w:r>
          </w:p>
        </w:tc>
      </w:tr>
      <w:tr w:rsidR="00C16EA2" w:rsidRPr="00BB3640" w:rsidTr="00FD5ED9">
        <w:trPr>
          <w:cantSplit/>
          <w:trHeight w:val="4392"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00 mL sodium chloride (0.9%) 30 minutes before the procedure.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7.17 ± 63.13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34±0.66mg/dL</w:t>
            </w:r>
          </w:p>
        </w:tc>
      </w:tr>
      <w:tr w:rsidR="00C16EA2" w:rsidRPr="00BB3640" w:rsidTr="00FD5ED9">
        <w:trPr>
          <w:cantSplit/>
          <w:trHeight w:val="3281"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Boscher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7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/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&lt;EndNote&gt;&lt;Cite&gt;&lt;Author&gt;Boscheri&lt;/Author&gt;&lt;Year&gt;2007&lt;/Year&gt;&lt;RecNum&gt;29&lt;/RecNum&gt;&lt;DisplayText&gt;(29)&lt;/DisplayText&gt;&lt;record&gt;&lt;rec-number&gt;29&lt;/rec-number&gt;&lt;foreign-keys&gt;&lt;key app="EN" db-id="dder2drw7edva7ett01p5zxu90x9x2pfx9tr" timestamp="1528961036"&gt;29&lt;/key&gt;&lt;/foreign-keys&gt;&lt;ref-type name="Journal Article"&gt;17&lt;/ref-type&gt;&lt;contributors&gt;&lt;authors&gt;&lt;author&gt;Boscheri, A.&lt;/author&gt;&lt;author&gt;Weinbrenner, C.&lt;/author&gt;&lt;author&gt;Botzek, B.&lt;/author&gt;&lt;author&gt;Reynen, K.&lt;/author&gt;&lt;author&gt;Kuhlisch, E.&lt;/author&gt;&lt;author&gt;Strasser, R. H.&lt;/author&gt;&lt;/authors&gt;&lt;/contributors&gt;&lt;auth-address&gt;Department of Internal Medicine and Cardiology, University of Technology, Dresden, Germany. Aboscheri@aol.com&lt;/auth-address&gt;&lt;titles&gt;&lt;title&gt;Failure of ascorbic acid to prevent contrast-media induced nephropathy in patients with renal dysfunction&lt;/title&gt;&lt;secondary-title&gt;Clin Nephrol&lt;/secondary-title&gt;&lt;/titles&gt;&lt;periodical&gt;&lt;full-title&gt;Clin Nephrol&lt;/full-title&gt;&lt;/periodical&gt;&lt;pages&gt;279-86&lt;/pages&gt;&lt;volume&gt;68&lt;/volume&gt;&lt;number&gt;5&lt;/number&gt;&lt;edition&gt;2007/11/30&lt;/edition&gt;&lt;keywords&gt;&lt;keyword&gt;Aged&lt;/keyword&gt;&lt;keyword&gt;Ascorbic Acid/ pharmacology&lt;/keyword&gt;&lt;keyword&gt;Contrast Media/ adverse effects&lt;/keyword&gt;&lt;keyword&gt;Creatinine/blood&lt;/keyword&gt;&lt;keyword&gt;Demography&lt;/keyword&gt;&lt;keyword&gt;Female&lt;/keyword&gt;&lt;keyword&gt;Humans&lt;/keyword&gt;&lt;keyword&gt;Incidence&lt;/keyword&gt;&lt;keyword&gt;Kidney Diseases/epidemiology/etiology/ physiopathology/ prevention &amp;amp; control&lt;/keyword&gt;&lt;keyword&gt;Kidney Function Tests&lt;/keyword&gt;&lt;keyword&gt;Male&lt;/keyword&gt;&lt;keyword&gt;Treatment Failure&lt;/keyword&gt;&lt;/keywords&gt;&lt;dates&gt;&lt;year&gt;2007&lt;/year&gt;&lt;pub-dates&gt;&lt;date&gt;Nov&lt;/date&gt;&lt;/pub-dates&gt;&lt;/dates&gt;&lt;isbn&gt;0301-0430 (Print)&amp;#xD;0301-0430 (Linking)&lt;/isbn&gt;&lt;accession-num&gt;18044259&lt;/accession-num&gt;&lt;urls&gt;&lt;/urls&gt;&lt;remote-database-provider&gt;NLM&lt;/remote-database-provider&gt;&lt;language&gt;eng&lt;/language&gt;&lt;/record&gt;&lt;/Cite&gt;&lt;/EndNote&gt;</w:instrTex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 w:rsidRPr="00BB3640"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29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Chronic renal failure and stable S. Creat. &gt; 120 µmol/l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Exclusion Criter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MI within 3 month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Cardiogenic Shock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Use of Vasopresso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Ejection Fraction &lt; 25%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5. Acute renal failure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Current peritoneal dialysis or haemo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Pregna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Exposure to contrast dye or medication with NAC up to 72 hours prior to study entry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 Coronary Angiograph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PCI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51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≥ 25% Absolute rise of the S. Creat. day 2 compared to baselin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dixan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so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500 ml of normal saline 2 hours prior to procedure. 500 ml during the procedure and for 6 hours after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scorbic acid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 g ascorbic acid orally 20 minutes prior to contrast expos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9±46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75±0.4mg/dL</w:t>
            </w:r>
          </w:p>
        </w:tc>
      </w:tr>
      <w:tr w:rsidR="00C16EA2" w:rsidRPr="00BB3640" w:rsidTr="00FD5ED9">
        <w:trPr>
          <w:cantSplit/>
          <w:trHeight w:val="3398"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 g placebo orally 20 minutes prior to contrast expos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2±67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73±0.4mg/dL</w:t>
            </w:r>
          </w:p>
        </w:tc>
      </w:tr>
      <w:tr w:rsidR="00C16EA2" w:rsidRPr="00BB3640" w:rsidTr="00FD5ED9">
        <w:trPr>
          <w:cantSplit/>
          <w:trHeight w:val="3139"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Boucek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3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Cb3VjZWs8L0F1dGhvcj48WWVhcj4yMDEzPC9ZZWFyPjxS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Cb3VjZWs8L0F1dGhvcj48WWVhcj4yMDEzPC9ZZWFyPjxS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 w:rsidRPr="00BB3640"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30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&gt;18 Years old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Diabetic patients with impaired renal func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(Serum creatinine ≥100 mmol/L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Use of low-osmolar contrast media.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End-stage renal diseas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Chronic dialysis treatmen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Kidney transplan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Pre-planned dialysis following the contrast-involving proced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Emergency procedure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Acute kidney injur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(serum creatinine increase ≥50 mmol/L during the previou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4-h period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Volume overload with left ventricular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Uncontrolled hypertension (systolic BP ≥ 180 or diastolic BP ≥ 110 mmHg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Hemodynamic instability (systolic BP &lt;90 and diastolic BP &lt;50 mmHg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. Contrast use in the previous 48-h period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. Multiple myelom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. Pregna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3. Breastfeeding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4. Pre-planned use of any other measure for CI-AKI prevention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 Elective procedure with use of low-osmolar contrast media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32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 ≥ 25% and/or ≥ 44 mmol/L within 2 days after contrast administration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Both groups receive infusion solutions 1 hour pre-procedure at 3 mL/kg/h to maximum 330mL; and for 6 hours after at 1mL/kg/h to maximum of 660 mL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HCO3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54 m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of 8.4% NaHCO3 add to 846 mL of 5% glucos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5±47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70±84 mmol/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 (IV Fluids)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54 mL of 5.85% NaCl added to 846 mL of 5%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Glucose.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4±32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60±74 mmol/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Brar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8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CcmFyPC9BdXRob3I+PFllYXI+MjAwODwvWWVhcj48UmVj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CcmFyPC9BdXRob3I+PFllYXI+MjAwODwvWWVhcj48UmVj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 w:rsidRPr="00BB3640"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31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Age ≥ 18 years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Estimated GFR ≤60 mL/min/1.73 m2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One or more of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a. Diabetes Mellitu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b. congestive heart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c. hypertens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d. Age &gt; 75 yea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Inability to obtain consen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Receipt of NaHco3 infusion prior to randomiza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Emergency cardiac catheteriza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Intra-aortic balloon counter-pulsa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Exposure to radiographic contrast media within the preceding 2 day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Allergy to contrast med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Acutely decompensated CHF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Severe valvular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Abnormalit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. Single functioning kidne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. History of kidney or heart transplanta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. Change in eGFR ≥ 7.5% per day or cumulative change ≥ 15% in preceeding 2 or more days.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79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≥25% or ≥0.5-mg/dL increase in S. Creat.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xila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s per intervention protocol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HCO3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 mL/kg for 1 hour before coronary angiography, decreased to 1.5 mL/kg/hr during the procedure and for 4 hours after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(IQR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6 (80-214)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S. Creat. (IQR),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49 (0.36) 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 mL/kg for 1 hour before coronary angiography, decreased to 1.5 mL/kg/hr during the procedure and for 4 hours after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(IQR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37 (89-247)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S. Creat. (IQR),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49 (0.36) 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Briguor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2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CcmlndW9yaTwvQXV0aG9yPjxZZWFyPjIwMDI8L1llYXI+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CcmlndW9yaTwvQXV0aG9yPjxZZWFyPjIwMDI8L1llYXI+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 w:rsidRPr="00BB3640"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34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Chronic renal impairment (S. Creat. &gt;1.2 mg/dl and/or eGFR &lt;70 ml/min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Elective proced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None specified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 Coronary Angiography ± Angioplast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Peripheral Angiography ± Angioplasty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99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 Increase of ≥25% in S. Creat. 48 hours after the proced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OR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Need for dialysis post contrast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promid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45% saline I.V. at 1ml/kg/hour for 12hours pre- and 12 hours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00 mg orally every 12 hou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• before and on day of administration, total of 2 days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94±127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52±0.43 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.V fluid only 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±144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54±0.36 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Briguor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4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CcmlndW9yaTwvQXV0aG9yPjxZZWFyPjIwMDQ8L1llYXI+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CcmlndW9yaTwvQXV0aG9yPjxZZWFyPjIwMDQ8L1llYXI+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 w:rsidRPr="00BB3640"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33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Elective patients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Chronic renal impairment (S. Creat. ≥1.5 mg/dl and/or creatinine clearance &lt;60 ml/min)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Stable S. Creat.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None specified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 Coronary Angiography ± Angioplast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Peripheral Angiography ± Angioplasty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09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 Increase in S. Creat. by ≥0.5mg/dL 48 hours after the proced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OR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Need for dialysis post contrast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dixan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so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45% saline I.V. at 1ml/kg/hour (or 0.5ml/kg/hour in patients with LVEF&lt;40%) for 12hours pre- and 12 hours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200 mg orally every 12 hou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• before and on day of administration, total of 2 days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60±82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S. Creat. (IQR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72 (1.55-1.90) 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Fenoldopam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fusion started at least 1 h pre-procedure at 0.10 µg/kg/min, continued during and for 12 h post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68±104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S. Creat. (IQR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75 (1.62-2.01) mg/dL</w:t>
            </w:r>
          </w:p>
        </w:tc>
      </w:tr>
      <w:tr w:rsidR="00C16EA2" w:rsidRPr="00BB3640" w:rsidTr="00FD5ED9">
        <w:trPr>
          <w:cantSplit/>
          <w:trHeight w:val="6258"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Briguor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7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CcmlndW9yaTwvQXV0aG9yPjxZZWFyPjIwMDc8L1llYXI+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CcmlndW9yaTwvQXV0aG9yPjxZZWFyPjIwMDc8L1llYXI+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 w:rsidRPr="00BB3640"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32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Patients ≥18 yea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Chronic kidney disease (stable S. Creat. ≥2.0 mg/dL and/or estimated glomerular filtration rate &lt;40 mL/min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S. Creat. ≥8 mg/d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History of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Multiple myelom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Pulmonary oedem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Acute M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Recent exposure to radiographic contrast within 2 days of the stud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Pregna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Administration of theophylline, dopamine, mannitol, or fenoldopam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 Coronary Angiograph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Peripheral Angiography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38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of ≥25% in S. Creat. 48 hours after the procedur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dixan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so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ll patients received NAC orally at a dose of 1200 mg twice daily on the day before and the day of administration of the contrast agent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vertAlign w:val="superscript"/>
                <w:lang w:eastAsia="en-IE"/>
              </w:rPr>
              <w:t>rd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 Group with mixed treatments excluded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sotonic saline (0.90%) I.V at a rate of 1 mL/kg/hr (0.5 mL/kg for patients with LVEF&lt;40%) for 12 hours before and 12 hours after administration of the contrast agent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79±102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S. Creat. (IQR),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95 (1.69-2.26) mg/dL</w:t>
            </w:r>
          </w:p>
        </w:tc>
      </w:tr>
      <w:tr w:rsidR="00C16EA2" w:rsidRPr="00BB3640" w:rsidTr="00FD5ED9">
        <w:trPr>
          <w:cantSplit/>
          <w:trHeight w:val="5974"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HCO3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54 mEq/L NaHCO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vertAlign w:val="subscript"/>
                <w:lang w:eastAsia="en-IE"/>
              </w:rPr>
              <w:t xml:space="preserve">3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 dextrose and H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vertAlign w:val="subscript"/>
                <w:lang w:eastAsia="en-IE"/>
              </w:rPr>
              <w:t>2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O bolus 3ml/kg/h for 1 hour immediately before contrast; then infusion at 1 mL/kg/h during contrast exposure and for 6 hours after the procedure.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69±92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S. Creat. (IQR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04 (1.86-2.36) mg/dL</w:t>
            </w:r>
          </w:p>
        </w:tc>
      </w:tr>
      <w:tr w:rsidR="00C16EA2" w:rsidRPr="00BB3640" w:rsidTr="00FD5ED9">
        <w:trPr>
          <w:cantSplit/>
          <w:trHeight w:val="2714"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Brueck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3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CcnVlY2s8L0F1dGhvcj48WWVhcj4yMDEzPC9ZZWFyPjxS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CcnVlY2s8L0F1dGhvcj48WWVhcj4yMDEzPC9ZZWFyPjxS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 w:rsidRPr="00BB3640"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35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Chronic Renal Impairment (S. Creat. ≥1.3 mg/dL)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Elective proced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Variability of ≥0.3mg/dL in S. Creat. measurements in 7 days pre-proced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Exposure to contrast agents or nephrotoxic medication within week of procedure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Renal transplant recipient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4. Patients with Plasmocytoma, Oxalosis, Nephrolithiasis or Hyperthyroidism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5. Inadequate time for study measurements pre-procedure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study procedure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Previously known sensitivity to NAC or ascorbic acid.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7. Pregnancy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Breast feeding wome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Child-bearing females not using contraception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ardiac Catheterization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22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 Increase in S. Creat. by ≥0.5mg/dL (≥44.2 µmol/L) with 72 hours of procedur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Ultravis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9% sodium chloride (1 mL/kg/hr for 12 hours pre- and 12 hours post-procedure.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.V. 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00 mg in 250 ml saline (0.9%) over 30 min 24 hours and one hour before contrast expos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(IQR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0 (80-160)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S. Creat. (IQR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5 (1.3-1.8) mg/dL</w:t>
            </w:r>
          </w:p>
        </w:tc>
      </w:tr>
      <w:tr w:rsidR="00C16EA2" w:rsidRPr="00BB3640" w:rsidTr="00FD5ED9">
        <w:trPr>
          <w:cantSplit/>
          <w:trHeight w:val="2681"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scorbic acid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500mg in 250 ml saline (0.9%) over 30 min 24 hours and one hour before contrast expos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(IQR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5 (90-150)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S. Creat. (IQR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5 (1.3-1.7) 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 (IV Fluids)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s per fluid protocol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(IQR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0 (80-150)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S. Creat. (IQR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5 (1.3-1.7) 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Burn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0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/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&lt;EndNote&gt;&lt;Cite&gt;&lt;Author&gt;Burns&lt;/Author&gt;&lt;Year&gt;2010&lt;/Year&gt;&lt;RecNum&gt;36&lt;/RecNum&gt;&lt;DisplayText&gt;(36)&lt;/DisplayText&gt;&lt;record&gt;&lt;rec-number&gt;36&lt;/rec-number&gt;&lt;foreign-keys&gt;&lt;key app="EN" db-id="dder2drw7edva7ett01p5zxu90x9x2pfx9tr" timestamp="1528961036"&gt;36&lt;/key&gt;&lt;/foreign-keys&gt;&lt;ref-type name="Journal Article"&gt;17&lt;/ref-type&gt;&lt;contributors&gt;&lt;authors&gt;&lt;author&gt;Burns, K. E.&lt;/author&gt;&lt;author&gt;Priestap, F.&lt;/author&gt;&lt;author&gt;Martin, C.&lt;/author&gt;&lt;/authors&gt;&lt;/contributors&gt;&lt;titles&gt;&lt;title&gt;N-acetylcysteine in critically ill patients undergoing contrast-enhanced computed tomography: a randomized trial&lt;/title&gt;&lt;secondary-title&gt;Clin Nephrol&lt;/secondary-title&gt;&lt;/titles&gt;&lt;periodical&gt;&lt;full-title&gt;Clin Nephrol&lt;/full-title&gt;&lt;/periodical&gt;&lt;pages&gt;323-6&lt;/pages&gt;&lt;volume&gt;74&lt;/volume&gt;&lt;number&gt;4&lt;/number&gt;&lt;edition&gt;2010/09/30&lt;/edition&gt;&lt;keywords&gt;&lt;keyword&gt;Acetylcysteine/ pharmacology&lt;/keyword&gt;&lt;keyword&gt;Contrast Media/ adverse effects&lt;/keyword&gt;&lt;keyword&gt;Creatinine/blood&lt;/keyword&gt;&lt;keyword&gt;Critical Illness&lt;/keyword&gt;&lt;keyword&gt;Humans&lt;/keyword&gt;&lt;keyword&gt;Kidney Diseases/chemically induced/ prevention &amp;amp; control&lt;/keyword&gt;&lt;keyword&gt;Radiographic Image Enhancement&lt;/keyword&gt;&lt;keyword&gt;Tomography, X-Ray Computed&lt;/keyword&gt;&lt;/keywords&gt;&lt;dates&gt;&lt;year&gt;2010&lt;/year&gt;&lt;pub-dates&gt;&lt;date&gt;Oct&lt;/date&gt;&lt;/pub-dates&gt;&lt;/dates&gt;&lt;isbn&gt;0301-0430 (Print)&amp;#xD;0301-0430 (Linking)&lt;/isbn&gt;&lt;accession-num&gt;20875388&lt;/accession-num&gt;&lt;urls&gt;&lt;/urls&gt;&lt;remote-database-provider&gt;NLM&lt;/remote-database-provider&gt;&lt;language&gt;eng&lt;/language&gt;&lt;/record&gt;&lt;/Cite&gt;&lt;/EndNote&gt;</w:instrTex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 w:rsidRPr="00BB3640"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36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Critically ill adult patient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≥ 18 years of ag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Undergoing contrast-enhanced CT of any orga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Patient considered at risk of CI-AK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 CK &gt; 5,000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Myoglobinur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Known hypersensitivity to contrast dye or NAC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Serious illness with low likelihood of survival within 48-hours or poor progno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Pregna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Cardiogenic shock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Known or suspected nephritic, nephrotic or pulmonary-renal syndrome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Post-renal aetiology of renal impairmen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Previous renal transplan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. Known solitary kidne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. Serum creatinine &gt; 200 µmol/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. Recent exposure to radiographic contrast within 14 days of randomization.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ast Enhanced CT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46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 Increase in S. Creat. by &gt; 50 µmol/L from the time of randomization up to day 5 following contrast exposur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ot specified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ormal saline 12 hours pre- and 12 hours post CT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.V. 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5 g in 100 ml D5W before CT, 2.5 g in 50 ml D5W at 6 and 12 hours post-CT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ot specified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2±40.9 mmol/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5 g in 100 ml D5W before CT, 2.5 g in 50 ml D5W at 6 and 12 hours post-CT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ot specified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8.1±26.3 mmol/L</w:t>
            </w:r>
          </w:p>
        </w:tc>
      </w:tr>
      <w:tr w:rsidR="00C16EA2" w:rsidRPr="00BB3640" w:rsidTr="00FD5ED9">
        <w:trPr>
          <w:cantSplit/>
          <w:trHeight w:val="3848"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Carbonel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7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DYXJib25lbGw8L0F1dGhvcj48WWVhcj4yMDA3PC9ZZWFy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DYXJib25lbGw8L0F1dGhvcj48WWVhcj4yMDA3PC9ZZWFy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 w:rsidRPr="00BB3640"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37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lusion Criter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Patients with ACS syndrom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Normal renal function (Stable S. Creat. &lt;1.4 mg/dl (123.76 μmol/l) or a creatinine clearance &gt;60 ml/min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Hemodynamic instability (Systolic B.P. &lt;90 mm Hg)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Known allergy to NAC or contrast agen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Untreated gastrointestinal bleeding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Current or previous treatment with theophylline, Mannitol or nephrotoxic drugs.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 Coronary Angiography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38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at 48 h post-contrast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promid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s per intervention protocol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.V. 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00 mg in 50 ml saline (0.9%) over 30 min twice daily for total of 4 doses, starting at least 6 hours pre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93±11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0.94±0.16 mg/dL</w:t>
            </w:r>
          </w:p>
        </w:tc>
      </w:tr>
      <w:tr w:rsidR="00C16EA2" w:rsidRPr="00BB3640" w:rsidTr="00FD5ED9">
        <w:trPr>
          <w:cantSplit/>
          <w:trHeight w:val="2258"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 (IV Fluids)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50 mL of 0.9% saline solution for 30 minutes twice daily for a total of 4 doses.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83±10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0.96±0.17 mg/dL</w:t>
            </w:r>
          </w:p>
        </w:tc>
      </w:tr>
      <w:tr w:rsidR="00C16EA2" w:rsidRPr="00BB3640" w:rsidTr="00FD5ED9">
        <w:trPr>
          <w:cantSplit/>
          <w:trHeight w:val="3564"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Carbonel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0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/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&lt;EndNote&gt;&lt;Cite&gt;&lt;Author&gt;Carbonell&lt;/Author&gt;&lt;Year&gt;2010&lt;/Year&gt;&lt;RecNum&gt;38&lt;/RecNum&gt;&lt;DisplayText&gt;(38)&lt;/DisplayText&gt;&lt;record&gt;&lt;rec-number&gt;38&lt;/rec-number&gt;&lt;foreign-keys&gt;&lt;key app="EN" db-id="dder2drw7edva7ett01p5zxu90x9x2pfx9tr" timestamp="1528961036"&gt;38&lt;/key&gt;&lt;/foreign-keys&gt;&lt;ref-type name="Journal Article"&gt;17&lt;/ref-type&gt;&lt;contributors&gt;&lt;authors&gt;&lt;author&gt;Carbonell, N.&lt;/author&gt;&lt;author&gt;Sanjuan, R.&lt;/author&gt;&lt;author&gt;Blasco, M.&lt;/author&gt;&lt;author&gt;Jorda, A.&lt;/author&gt;&lt;author&gt;Miguel, A.&lt;/author&gt;&lt;/authors&gt;&lt;/contributors&gt;&lt;auth-address&gt;Unidad Coronaria y de Medicina Intensiva, Hospital Clinico Universitario, Valencia, Spain. edurnecarbonell@yahoo.es&lt;/auth-address&gt;&lt;titles&gt;&lt;title&gt;N-acetylcysteine: short-term clinical benefits after coronary angiography in high-risk renal patients&lt;/title&gt;&lt;secondary-title&gt;Rev Esp Cardiol&lt;/secondary-title&gt;&lt;/titles&gt;&lt;periodical&gt;&lt;full-title&gt;Rev Esp Cardiol&lt;/full-title&gt;&lt;/periodical&gt;&lt;pages&gt;12-9&lt;/pages&gt;&lt;volume&gt;63&lt;/volume&gt;&lt;number&gt;1&lt;/number&gt;&lt;edition&gt;2010/01/22&lt;/edition&gt;&lt;keywords&gt;&lt;keyword&gt;Acetylcysteine/ therapeutic use&lt;/keyword&gt;&lt;keyword&gt;Aged&lt;/keyword&gt;&lt;keyword&gt;Contrast Media/ adverse effects&lt;/keyword&gt;&lt;keyword&gt;Coronary Angiography&lt;/keyword&gt;&lt;keyword&gt;Double-Blind Method&lt;/keyword&gt;&lt;keyword&gt;Female&lt;/keyword&gt;&lt;keyword&gt;Humans&lt;/keyword&gt;&lt;keyword&gt;Kidney Diseases/ chemically induced/ prevention &amp;amp; control&lt;/keyword&gt;&lt;keyword&gt;Kidney Failure, Chronic/complications&lt;/keyword&gt;&lt;keyword&gt;Male&lt;/keyword&gt;&lt;keyword&gt;Prospective Studies&lt;/keyword&gt;&lt;keyword&gt;Risk Factors&lt;/keyword&gt;&lt;keyword&gt;Time Factors&lt;/keyword&gt;&lt;/keywords&gt;&lt;dates&gt;&lt;year&gt;2010&lt;/year&gt;&lt;pub-dates&gt;&lt;date&gt;Jan&lt;/date&gt;&lt;/pub-dates&gt;&lt;/dates&gt;&lt;isbn&gt;1579-2242 (Electronic)&amp;#xD;0300-8932 (Linking)&lt;/isbn&gt;&lt;accession-num&gt;20089221&lt;/accession-num&gt;&lt;urls&gt;&lt;/urls&gt;&lt;remote-database-provider&gt;NLM&lt;/remote-database-provider&gt;&lt;language&gt;eng&lt;/language&gt;&lt;/record&gt;&lt;/Cite&gt;&lt;/EndNote&gt;</w:instrTex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 w:rsidRPr="00BB3640"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38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Patients with chronic kidney disease (S. Creat. ≥1.4 mg/dL (123.76 µmol/L)9 Or &lt;60 mL/min creatinine clearance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Hemodynamic instability (Systolic B.P. &lt;90 mm Hg)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Known allergy to NAC or contrast agen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Untreated gastrointestinal bleeding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Current or previous treatment with theophylline, Mannitol or nephrotoxic drugs.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 Coronary Angiography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93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at 48 h post-contrast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promid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s per intervention protocol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.V. 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00 mg in 50 ml saline (0.9%) over 30 min twice daily for total of 4 doses, starting at least 6 hours pre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34.79±13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01±0.77 mg/dL</w:t>
            </w:r>
          </w:p>
        </w:tc>
      </w:tr>
      <w:tr w:rsidR="00C16EA2" w:rsidRPr="00BB3640" w:rsidTr="00FD5ED9">
        <w:trPr>
          <w:cantSplit/>
          <w:trHeight w:val="2820"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 (IV Fluids)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50 mL of 0.9% saline solution for 30 minutes twice daily for a total of 4 doses.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84.66±21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87±0.7 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Castin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0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DYXN0aW5pPC9BdXRob3I+PFllYXI+MjAxMDwvWWVhcj48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DYXN0aW5pPC9BdXRob3I+PFllYXI+MjAxMDwvWWVhcj48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 w:rsidRPr="00BB3640"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4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Patients aged 18 years or older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Stable S. Creat. ≥1.2mg/d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S. Creat.  &gt;4mg/d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History of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Multiple myelom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Pulmonary oedem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Cardiogenic shock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Acute M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7. Emergency catheterization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Exposure to contrast media within 7 days of the stud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Allergy to iodinate contrast media or NAC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. Previous enrolment in the same or other protocol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. Pregna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. Administration of theophylline, mannitol, dopamine, dobutamine, nonsteroidal anti-inflammatory drugs, or fenoldopam.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 Coronar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Angiography ± PCI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17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CI-AKI1: ≥25% increase in S. Creat. over baseline at any of 3 predefined time-points.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(24 hours, 48 hours and 5 days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CI-AKI2: Absolute increase of ≥0.5mg/dL in S. Creat at the same time-points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NB 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CI-AKI1 used for this analysis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dixan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so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s per intervention protocol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mL/kg/hr for 12 hours pre- and 12 hours post-contrast expos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96.4±127.7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59±0.38 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HCO3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54 mEq/L at 3mL/kg/hr for one 1 hour immediately pre-contrast injection, then 1mL/kg/hr during contrast exposure and for 6 hours post-procedure.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79.2±125.1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59±0.38 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noWrap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 and IV NaC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Excluded from analysis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10.5±140.6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57±0.38 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Che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8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DaGVuPC9BdXRob3I+PFllYXI+MjAwODwvWWVhcj48UmVj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DaGVuPC9BdXRob3I+PFllYXI+MjAwODwvWWVhcj48UmVj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 w:rsidRPr="00BB3640"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39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Myocardial ischem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Patients divided according to S. Creat.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&lt;1.5mg/dL: Normal ar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&gt;1.5mg/dL: Abnormal arm before further randomization.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Normal and abnormal arms are considered separatel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Coronary anatomy not suitable for PC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Emergency CABG required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Patients on peritoneal or haemo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Acute M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5. No written formal consent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Patients with normal coronary arteries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PCI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185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bsolute increase in S. Creat of 0.5mg/dl at 48 h post-procedur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so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s per intervention protocol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hydration*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*Abnormal group received 1200mg NAC 12hours pre-procedure and again post procedure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Both arms: 0.45% saline I.V at 1ml/kg/h starting 12h pre-procedure</w:t>
            </w:r>
          </w:p>
        </w:tc>
        <w:tc>
          <w:tcPr>
            <w:tcW w:w="993" w:type="dxa"/>
            <w:gridSpan w:val="3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Normal Arm: 285±107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Abnormal Arm: 298±125</w:t>
            </w:r>
          </w:p>
        </w:tc>
        <w:tc>
          <w:tcPr>
            <w:tcW w:w="1333" w:type="dxa"/>
            <w:gridSpan w:val="2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Normal Arm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3±0.3 mg/d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Abnormal Arm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5±0.1 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 (no hydration) *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*Abnormal group received 1200mg NAC 12hours pre-procedure and again post procedure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 Group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Normal Arm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No hydra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Abnormal Arm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No Hydration</w:t>
            </w:r>
          </w:p>
        </w:tc>
        <w:tc>
          <w:tcPr>
            <w:tcW w:w="993" w:type="dxa"/>
            <w:gridSpan w:val="3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333" w:type="dxa"/>
            <w:gridSpan w:val="2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</w:tr>
      <w:tr w:rsidR="00C16EA2" w:rsidRPr="00BB3640" w:rsidTr="00FD5ED9">
        <w:trPr>
          <w:cantSplit/>
          <w:trHeight w:val="3848"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Cho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0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DaG88L0F1dGhvcj48WWVhcj4yMDEwPC9ZZWFyPjxSZWNO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DaG88L0F1dGhvcj48WWVhcj4yMDEwPC9ZZWFyPjxSZWNO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 w:rsidRPr="00BB3640"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40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Chronic kidney disease 2. 18 yea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3. Stable S. Creat. of 1.1 mg/dL or estimated creatinine clearance &lt;60mL/min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Diagnostic, elective Cardiac angiograph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Multiple myelom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Myeloproliferative diseas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Current decompensated heart failure or significant change in NYHA symptom Clas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Current M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Symptomatic hypokalaem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Uncontrolled hypertension (SBP &gt;200mmHg or DBP &gt;100mmHg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Exposure to radiocontrast within 7 days of enrolmen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9. Emergency catheterization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. Allergy to contras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. Pregna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. Administration of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dopamine, mannitol, fenoldapam or NAC during the stud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3. Exacerbation of COPD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14. S. HCO3&gt;28mEq/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5. S. Sodium &lt;133 mEq/L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1.Coronary Angiography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79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at 72 h post-contrast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sovers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s per intervention protocol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54 mEq/L at 3mL/kg/hr for one 1 hour immediately pre-contrast injection, then 1mL/kg/hr for 6 hours post-procedure.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38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HCO3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54 mEq/L at 3mL/kg/hr for one 1 hour immediately pre-contrast injection, then 1mL/kg/hr for 6 hours post-procedure.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38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Oral Hydration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500 mL of water to be started 4 hours prior to contrast exposure and stopped 2 hours prior to procedure and 600 mL of water post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38mg/dL</w:t>
            </w:r>
          </w:p>
        </w:tc>
      </w:tr>
      <w:tr w:rsidR="00C16EA2" w:rsidRPr="00BB3640" w:rsidTr="00FD5ED9">
        <w:trPr>
          <w:cantSplit/>
          <w:trHeight w:val="2675"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HCO3 and Oral Hydration</w:t>
            </w:r>
          </w:p>
        </w:tc>
        <w:tc>
          <w:tcPr>
            <w:tcW w:w="3428" w:type="dxa"/>
            <w:gridSpan w:val="7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Excluded from analysis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Cicek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3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/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&lt;EndNote&gt;&lt;Cite&gt;&lt;Author&gt;Cicek&lt;/Author&gt;&lt;Year&gt;2013&lt;/Year&gt;&lt;RecNum&gt;41&lt;/RecNum&gt;&lt;DisplayText&gt;(41)&lt;/DisplayText&gt;&lt;record&gt;&lt;rec-number&gt;41&lt;/rec-number&gt;&lt;foreign-keys&gt;&lt;key app="EN" db-id="dder2drw7edva7ett01p5zxu90x9x2pfx9tr" timestamp="1528961036"&gt;41&lt;/key&gt;&lt;/foreign-keys&gt;&lt;ref-type name="Journal Article"&gt;17&lt;/ref-type&gt;&lt;contributors&gt;&lt;authors&gt;&lt;author&gt;Cicek, M.&lt;/author&gt;&lt;author&gt;Yildirir, A.&lt;/author&gt;&lt;author&gt;Okyay, K.&lt;/author&gt;&lt;author&gt;Yazici, A. C.&lt;/author&gt;&lt;author&gt;Aydinalp, A.&lt;/author&gt;&lt;author&gt;Kanyilmaz, S.&lt;/author&gt;&lt;author&gt;Muderrisoglu, H.&lt;/author&gt;&lt;/authors&gt;&lt;/contributors&gt;&lt;auth-address&gt;Department of Cardiology, Baskent University Medical School, Ankara Education and Research Hospital, Ankara, Turkey.&lt;/auth-address&gt;&lt;titles&gt;&lt;title&gt;Use of alpha-lipoic acid in prevention of contrast-induced nephropathy in diabetic patients&lt;/title&gt;&lt;secondary-title&gt;Ren Fail&lt;/secondary-title&gt;&lt;/titles&gt;&lt;periodical&gt;&lt;full-title&gt;Ren Fail&lt;/full-title&gt;&lt;/periodical&gt;&lt;pages&gt;748-53&lt;/pages&gt;&lt;volume&gt;35&lt;/volume&gt;&lt;number&gt;5&lt;/number&gt;&lt;edition&gt;2013/05/09&lt;/edition&gt;&lt;keywords&gt;&lt;keyword&gt;Adult&lt;/keyword&gt;&lt;keyword&gt;Aged&lt;/keyword&gt;&lt;keyword&gt;Aged, 80 and over&lt;/keyword&gt;&lt;keyword&gt;Antioxidants/ therapeutic use&lt;/keyword&gt;&lt;keyword&gt;Contrast Media/ adverse effects&lt;/keyword&gt;&lt;keyword&gt;Coronary Angiography&lt;/keyword&gt;&lt;keyword&gt;Diabetes Complications/ chemically induced/prevention &amp;amp; control&lt;/keyword&gt;&lt;keyword&gt;Female&lt;/keyword&gt;&lt;keyword&gt;Humans&lt;/keyword&gt;&lt;keyword&gt;Kidney Diseases/ chemically induced/prevention &amp;amp; control&lt;/keyword&gt;&lt;keyword&gt;Male&lt;/keyword&gt;&lt;keyword&gt;Middle Aged&lt;/keyword&gt;&lt;keyword&gt;Prospective Studies&lt;/keyword&gt;&lt;keyword&gt;Thioctic Acid/ therapeutic use&lt;/keyword&gt;&lt;/keywords&gt;&lt;dates&gt;&lt;year&gt;2013&lt;/year&gt;&lt;/dates&gt;&lt;isbn&gt;1525-6049 (Electronic)&amp;#xD;0886-022X (Linking)&lt;/isbn&gt;&lt;accession-num&gt;23650950&lt;/accession-num&gt;&lt;urls&gt;&lt;related-urls&gt;&lt;url&gt;http://informahealthcare.com/doi/pdfplus/10.3109/0886022X.2013.790298&lt;/url&gt;&lt;/related-urls&gt;&lt;/urls&gt;&lt;electronic-resource-num&gt;10.3109/0886022x.2013.790298&lt;/electronic-resource-num&gt;&lt;remote-database-provider&gt;NLM&lt;/remote-database-provider&gt;&lt;language&gt;eng&lt;/language&gt;&lt;/record&gt;&lt;/Cite&gt;&lt;/EndNote&gt;</w:instrTex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 w:rsidRPr="00BB3640"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41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lusion Criter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Diabetic patient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Elective coronary angiograph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S. Creat. &gt;1.5 mg/d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Known maligna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Liver diseas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Allergy to contrast med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Use of any nephrotoxic agent within 48 h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Exposure to contrast agent within 7 day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Unstable angin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Hemodynamically unstable patient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Patients requiring PCI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84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at 48 h post-contrast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hex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aline infusion at 1 mL/kg/h from 3 h before procedure continued for 24 h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lpha-Lipoic Acid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00 mg Thioctacid in 3 doses before meal;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0 min pre- and at 24 and 48-hour post-Angiograph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(IQR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5 (50-100)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0.86±0.18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il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(IQR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0 (60-120)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0.89±0.18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yl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6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Db3lsZTwvQXV0aG9yPjxZZWFyPjIwMDY8L1llYXI+PFJl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Db3lsZTwvQXV0aG9yPjxZZWFyPjIwMDY8L1llYXI+PFJl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 w:rsidRPr="00BB3640"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42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Age &gt;18 years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Diabetes Mellitu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Emergency procedure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Inability to complete hydration protoc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History of Contrast Nephropathy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41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above baseline at 48 h post-contrast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ixed: Selection and volume of contrast at the discretion of the operator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Oral hydration with 1litre of clear fluids over 10 hours before angiography.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V hydration from start of procedure with 0.45% saline at 300ml/hour for 6 hours.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00 mg orally every 12 hou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• 2 doses before and 2 days after administration of contrast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8±61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16±0.38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o intervention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8±65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10±0.44mg/dL</w:t>
            </w:r>
          </w:p>
        </w:tc>
      </w:tr>
      <w:tr w:rsidR="00C16EA2" w:rsidRPr="00BB3640" w:rsidTr="00FD5ED9">
        <w:trPr>
          <w:cantSplit/>
          <w:trHeight w:val="3989"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Durha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2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EdXJoYW08L0F1dGhvcj48WWVhcj4yMDAyPC9ZZWFyPjxS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EdXJoYW08L0F1dGhvcj48WWVhcj4yMDAyPC9ZZWFyPjxS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 w:rsidRPr="00BB3640"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43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S. Creat. ≥1.7 mg/d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&lt; 18 yea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Renal disease with reversible componen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Unwilling or unable to provide informed consen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Inadequate time to perform the study procedure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Evidence of active athero-embolic diseas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Known allergy to NAC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Severe asthm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Breast feeding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Severe peptic ulcer diseas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. Respiratory depress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. &gt;15% variability in S. Creat. over three days prior to angiograph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. Women of child bearing not using contraception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 Coronar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Angiography ± PCI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98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hex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45% saline at 1ml/kg/hr for 12 hours pre-contrast, continuing for 12 hours post-procedure</w:t>
            </w:r>
          </w:p>
        </w:tc>
        <w:tc>
          <w:tcPr>
            <w:tcW w:w="1088" w:type="dxa"/>
            <w:shd w:val="clear" w:color="auto" w:fill="auto"/>
            <w:noWrap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200 mg orally 1 hour pre- and 3 hours post-contrast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7.4±35.9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2±0.4mg/dL</w:t>
            </w:r>
          </w:p>
        </w:tc>
      </w:tr>
      <w:tr w:rsidR="00C16EA2" w:rsidRPr="00BB3640" w:rsidTr="00FD5ED9">
        <w:trPr>
          <w:cantSplit/>
          <w:trHeight w:val="2827"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noWrap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200 mg orally 1 hour pre- and 3 hours post-contrast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3±0.5mg/dL</w:t>
            </w:r>
          </w:p>
        </w:tc>
      </w:tr>
      <w:tr w:rsidR="00C16EA2" w:rsidRPr="00BB3640" w:rsidTr="00FD5ED9">
        <w:trPr>
          <w:cantSplit/>
          <w:trHeight w:val="2714"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Duss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6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EdXNzb2w8L0F1dGhvcj48WWVhcj4yMDA2PC9ZZWFyPjxS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EdXNzb2w8L0F1dGhvcj48WWVhcj4yMDA2PC9ZZWFyPjxS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 w:rsidRPr="00BB3640"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44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lusion Criter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Chronic renal failure (creatinine clearance 15-60 ml/min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Radiological procedures necessitating a contrast medium injection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&lt; 18-yea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Women of child-bearing age not on contracep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Breast-feeding wome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LVEF&lt;30%,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Uncontrolled hypertension (BP &gt;180/110mmHg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Obvious extracellular over-hydra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Respiratory depress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Known prior intolerance to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theophylline or furosemid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Previous exposure to contrast media in the 14 days before randomiza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. No informed consent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ntrast Enhanced Imaging procedure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58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above baseline at 48 h post-contrast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Low-Os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Contrast mediu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9% NaCl 15ml/kg/hr I.V. for 6h pre-procedure.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th Group use oral Nacl only excluded from this analysis</w:t>
            </w:r>
          </w:p>
        </w:tc>
        <w:tc>
          <w:tcPr>
            <w:tcW w:w="1088" w:type="dxa"/>
            <w:shd w:val="clear" w:color="auto" w:fill="auto"/>
            <w:noWrap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Furosemide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mg/kg intravenously just after the 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9±42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±81 mmol/L</w:t>
            </w:r>
          </w:p>
        </w:tc>
      </w:tr>
      <w:tr w:rsidR="00C16EA2" w:rsidRPr="00BB3640" w:rsidTr="00FD5ED9">
        <w:trPr>
          <w:cantSplit/>
          <w:trHeight w:val="2256"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noWrap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Theophylline</w:t>
            </w:r>
          </w:p>
        </w:tc>
        <w:tc>
          <w:tcPr>
            <w:tcW w:w="1102" w:type="dxa"/>
            <w:gridSpan w:val="2"/>
            <w:shd w:val="clear" w:color="auto" w:fill="auto"/>
            <w:noWrap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5mg/kg one hour before the 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33±70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14±113 mmol/L</w:t>
            </w:r>
          </w:p>
        </w:tc>
      </w:tr>
      <w:tr w:rsidR="00C16EA2" w:rsidRPr="00BB3640" w:rsidTr="00FD5ED9">
        <w:trPr>
          <w:cantSplit/>
          <w:trHeight w:val="1126"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il extra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5±57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8±84 mmol/L</w:t>
            </w:r>
          </w:p>
        </w:tc>
      </w:tr>
      <w:tr w:rsidR="00C16EA2" w:rsidRPr="00BB3640" w:rsidTr="00FD5ED9">
        <w:trPr>
          <w:cantSplit/>
          <w:trHeight w:val="2997"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Dvorsak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3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Edm9yc2FrPC9BdXRob3I+PFllYXI+MjAxMzwvWWVhcj48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Edm9yc2FrPC9BdXRob3I+PFllYXI+MjAxMzwvWWVhcj48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 w:rsidRPr="00BB3640"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45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Chronic Renal Impairment with stable S. Creat. &gt;107 mmol/L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 Regular vitamin C-containing medica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Acute renal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End-stage renal diseas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Radiocontrast procedure in the last 3month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Cardiogenic shock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Acute MI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 Coronar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Angiography ± PCI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86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&gt;25% increase in S. Creat or &gt;25% increase in S. Cystatin C fro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baseline, 3-4 days post-procedur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pamid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so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ormal saline 50–100 mL/h for 2 h pre- and for at least 6 h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scorbic acid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g orally pre-procedure and 2g orally post-procedure and again the next morning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44.6±86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39.4±24 mmol/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g orally pre-procedure and 2g orally post-procedure and again the next morning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33.3±30.9 mmol/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Efrat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3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FZnJhdGk8L0F1dGhvcj48WWVhcj4yMDAzPC9ZZWFyPjxS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FZnJhdGk8L0F1dGhvcj48WWVhcj4yMDAzPC9ZZWFyPjxS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 w:rsidRPr="00BB3640"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46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S. Creat &gt; 106µmol/L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Elective coronary angiograph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cute renal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Acute M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Non-compensated CHF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Hemodynamic instabilit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Known sensitivity to contrast media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51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of ≥25% in S. Creat. 96 hours after the procedur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Ultravis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45% saline at 1ml/kg/hr for 12 hours pre-contrast, continuing for 12 hours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ucomyst 20% solution diluted in 30ml of regular Coca-Cola, as 1 g orally twice daily 24 hours pre- and 24 hours post-angiograph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42±25.3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35.25±6.19 mmol/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Regular Coca Cola alone orally twice daily 24 hours pre- and 24 hours post-angiograph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38±33.7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31.7±6.19 mmol/L</w:t>
            </w:r>
          </w:p>
        </w:tc>
      </w:tr>
      <w:tr w:rsidR="00C16EA2" w:rsidRPr="00BB3640" w:rsidTr="00FD5ED9">
        <w:trPr>
          <w:cantSplit/>
          <w:trHeight w:val="3990"/>
        </w:trPr>
        <w:tc>
          <w:tcPr>
            <w:tcW w:w="918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Er, F. 2012</w:t>
            </w:r>
          </w:p>
        </w:tc>
        <w:tc>
          <w:tcPr>
            <w:tcW w:w="3069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t>1.&gt; 18 years of age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t>2. Presented with stable angina Pectoris with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t xml:space="preserve">4. Renal function test revealed impaired renal function (elevated serum creatinine of &gt; 1.4 mg/dL or reduced eGFR &lt;60 </w:t>
            </w:r>
            <w:r w:rsidRPr="00BB3640">
              <w:rPr>
                <w:rFonts w:asciiTheme="minorHAnsi" w:hAnsiTheme="minorHAnsi" w:cstheme="minorHAnsi"/>
                <w:bCs/>
                <w:sz w:val="18"/>
                <w:szCs w:val="18"/>
                <w:shd w:val="clear" w:color="auto" w:fill="F2F2F2"/>
              </w:rPr>
              <w:t>mL/min/1.73 m</w:t>
            </w:r>
            <w:r w:rsidRPr="00BB3640">
              <w:rPr>
                <w:rFonts w:asciiTheme="minorHAnsi" w:hAnsiTheme="minorHAnsi" w:cstheme="minorHAnsi"/>
                <w:bCs/>
                <w:sz w:val="18"/>
                <w:szCs w:val="18"/>
                <w:shd w:val="clear" w:color="auto" w:fill="F2F2F2"/>
                <w:vertAlign w:val="superscript"/>
              </w:rPr>
              <w:t>2</w: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t>,)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Exclusion Criteria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t>Patients who do not meet inclusion criteria</w:t>
            </w:r>
          </w:p>
        </w:tc>
        <w:tc>
          <w:tcPr>
            <w:tcW w:w="1166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t>1.Coronary Angiography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t>126</w:t>
            </w:r>
          </w:p>
        </w:tc>
        <w:tc>
          <w:tcPr>
            <w:tcW w:w="1135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t>Increase in serum creatinine≥25% or≥ 0.5 mg/dL above baseline at 48 hours after contrast medium exposure</w:t>
            </w:r>
          </w:p>
        </w:tc>
        <w:tc>
          <w:tcPr>
            <w:tcW w:w="1038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t>Iohexol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t>Low-Osm</w:t>
            </w:r>
          </w:p>
        </w:tc>
        <w:tc>
          <w:tcPr>
            <w:tcW w:w="1166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RIPC</w:t>
            </w:r>
          </w:p>
        </w:tc>
        <w:tc>
          <w:tcPr>
            <w:tcW w:w="1102" w:type="dxa"/>
            <w:gridSpan w:val="2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t>Intermittent arm ischemia through 4 cycles of 5-minute inflation and 5-minute deflation of a blood pressure cuff started immediately before procedure.</w:t>
            </w:r>
          </w:p>
        </w:tc>
        <w:tc>
          <w:tcPr>
            <w:tcW w:w="993" w:type="dxa"/>
            <w:gridSpan w:val="3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t>124±44</w:t>
            </w:r>
          </w:p>
        </w:tc>
        <w:tc>
          <w:tcPr>
            <w:tcW w:w="1333" w:type="dxa"/>
            <w:gridSpan w:val="2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t>Mg/dl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t>1.63 (1.47–1.81)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t>Sham (RIPC))</w:t>
            </w:r>
          </w:p>
        </w:tc>
        <w:tc>
          <w:tcPr>
            <w:tcW w:w="993" w:type="dxa"/>
            <w:gridSpan w:val="3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t>103±41</w:t>
            </w:r>
          </w:p>
        </w:tc>
        <w:tc>
          <w:tcPr>
            <w:tcW w:w="1333" w:type="dxa"/>
            <w:gridSpan w:val="2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t>Mg/dl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t>1.62 (1.39–1.93)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Eric Chong 2015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DaG9uZzwvQXV0aG9yPjxZZWFyPjIwMTU8L1llYXI+PFJl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DaG9uZzwvQXV0aG9yPjxZZWFyPjIwMTU8L1llYXI+PFJl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88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lusion Criteria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dults &gt;21 years of age with a glomerular filtration rate (GFR) of 15-60mL/min/1.73m2 and who were able to receive pre-hydration for 12 h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Exclusion Criteria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 End-stage renal failure with GFR of &lt;15 mL/min/1.73 m2,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. Acute renal failure with a &gt;44 μmol/L increase in serum Cr levels in the previous 24 h,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. Pre-existing dialysis, pulmonary oedema or moderate to severe congestive heart failure (New York Heart Association III–IV).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4. Inability to withstand the fluid load and presence of haemodynamic compromise, uncontrolled hypertension (untreated systolic blood pressure &gt;160mmHg, or diastolic blood pressure &gt;100mmHg)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5. Emergency cardiac catheterisation 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. Exposure to contrast or study drugs within the last 48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7. Allergies to contrast or trial medications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8. Clinical conditions requiring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inuous fluid therapy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9. Potentially renal-toxic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Drugs within 48 h of cardiac catheterisation and throughout the study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1.Elective Cardiac catheterization 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31</w:t>
            </w:r>
          </w:p>
        </w:tc>
        <w:tc>
          <w:tcPr>
            <w:tcW w:w="1135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≥25% increase of serum Cr concentration or a ≥44 μmol/L (0.5mg/dL) increase in serum Cr within 48 h of cardiac catheterisation or PCI [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-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ee Groups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0" w:type="dxa"/>
            <w:gridSpan w:val="2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</w:t>
            </w:r>
          </w:p>
        </w:tc>
        <w:tc>
          <w:tcPr>
            <w:tcW w:w="1060" w:type="dxa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54mEq/L sustained sodium chloride regime (1 mL/kg/h 12 h before, during and 6 h after the procedure) with oral NAC at 1.2 g bid for 3 days</w:t>
            </w:r>
          </w:p>
        </w:tc>
        <w:tc>
          <w:tcPr>
            <w:tcW w:w="851" w:type="dxa"/>
            <w:gridSpan w:val="2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ast(ml) Mean(SD)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16 (83.5)</w:t>
            </w:r>
          </w:p>
        </w:tc>
        <w:tc>
          <w:tcPr>
            <w:tcW w:w="1475" w:type="dxa"/>
            <w:gridSpan w:val="3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. Creat.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(SD)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34.0 (35.5)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0" w:type="dxa"/>
            <w:gridSpan w:val="2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Hco3</w:t>
            </w:r>
          </w:p>
        </w:tc>
        <w:tc>
          <w:tcPr>
            <w:tcW w:w="1060" w:type="dxa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54 mEq/L abbreviated SOB regime at 3 mL/kg/h 1 h before the procedure, and 1mL/kg/h during and 6 h after the procedure</w:t>
            </w:r>
          </w:p>
        </w:tc>
        <w:tc>
          <w:tcPr>
            <w:tcW w:w="851" w:type="dxa"/>
            <w:gridSpan w:val="2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ast(ml) Mean(SD)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15 (85.4)</w:t>
            </w:r>
          </w:p>
        </w:tc>
        <w:tc>
          <w:tcPr>
            <w:tcW w:w="1475" w:type="dxa"/>
            <w:gridSpan w:val="3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. Creat.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(SD)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41.8 (44.8)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0" w:type="dxa"/>
            <w:gridSpan w:val="2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mbination (Excluded)</w:t>
            </w:r>
          </w:p>
        </w:tc>
        <w:tc>
          <w:tcPr>
            <w:tcW w:w="1060" w:type="dxa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mbination</w:t>
            </w:r>
          </w:p>
        </w:tc>
        <w:tc>
          <w:tcPr>
            <w:tcW w:w="851" w:type="dxa"/>
            <w:gridSpan w:val="2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ast(ml) Mean(SD)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16 (84.5)</w:t>
            </w:r>
          </w:p>
        </w:tc>
        <w:tc>
          <w:tcPr>
            <w:tcW w:w="1475" w:type="dxa"/>
            <w:gridSpan w:val="3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. Creat.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(SD)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38.7 (36.6)</w:t>
            </w:r>
          </w:p>
        </w:tc>
      </w:tr>
      <w:tr w:rsidR="00C16EA2" w:rsidRPr="00BB3640" w:rsidTr="00FD5ED9">
        <w:trPr>
          <w:cantSplit/>
          <w:trHeight w:val="3989"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Erle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999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FcmxleTwvQXV0aG9yPjxZZWFyPjE5OTk8L1llYXI+PFJl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FcmxleTwvQXV0aG9yPjxZZWFyPjE5OTk8L1llYXI+PFJl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 w:rsidRPr="00BB3640"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48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Chronic renal insufficiency (S. Creat. &gt;1.5 mg/dl )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Receive ≥ 80 ml low-osmolality contrast media (Iopromide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Exclusion Criteria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llergy to contrast media or theophyllin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Pregna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Uncontrolled hypertens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Severe heart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Liver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Nephrotic syndrome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T Digital Subtraction Angiography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7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promid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ll patients received hydration with 2–2.5 ml fluid (either orally as mineral water or I.V with 0.45% saline) starting at least 24 h before and continued for 24 hours post-contrast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Theophylline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810 mg daily in divided doses, 270mg mané and 540mg tardé started 2 days before and continued until 3 days post-contrast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8±48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9±0.5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Divided doses, mané and tardé started 2 days before and continued until 3 days post-contrast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0±44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7±0.4mg/dL</w:t>
            </w:r>
          </w:p>
        </w:tc>
      </w:tr>
      <w:tr w:rsidR="00C16EA2" w:rsidRPr="00BB3640" w:rsidTr="00FD5ED9">
        <w:trPr>
          <w:cantSplit/>
          <w:trHeight w:val="3848"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Er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3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Fcm9sPC9BdXRob3I+PFllYXI+MjAxMzwvWWVhcj48UmVj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Fcm9sPC9BdXRob3I+PFllYXI+MjAxMzwvWWVhcj48UmVj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 w:rsidRPr="00BB3640"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49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S. Creat &gt;1.1mg/d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cardiac catheteriza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cute myocardial infarction requiring PCI within 24h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Cardiogenic shock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Acute renal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Current or planned peritoneal or hemo-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Previous administration of contrast agents or anticipated re-administration of contrast agents within the following 4 days.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 / PCI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65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of ≥25% in S. Creat. 48-96 hours after the procedur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hex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mg /kg/h saline for 12 h pre- and post-contrast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llopurin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00mg orally 24 h before administration of contrast agent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1±25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S. Creat. (IQR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43(1.1-4.15) mg/dL</w:t>
            </w:r>
          </w:p>
        </w:tc>
      </w:tr>
      <w:tr w:rsidR="00C16EA2" w:rsidRPr="00BB3640" w:rsidTr="00FD5ED9">
        <w:trPr>
          <w:cantSplit/>
          <w:trHeight w:val="1407"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fluid onl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9±26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S. Creat. (IQR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48(1.1-2.96) mg/dL</w:t>
            </w:r>
          </w:p>
        </w:tc>
      </w:tr>
      <w:tr w:rsidR="00C16EA2" w:rsidRPr="00BB3640" w:rsidTr="00FD5ED9">
        <w:trPr>
          <w:cantSplit/>
          <w:trHeight w:val="2997"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Erturk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4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FcnR1cms8L0F1dGhvcj48WWVhcj4yMDE0PC9ZZWFyPjxS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FcnR1cms8L0F1dGhvcj48WWVhcj4yMDE0PC9ZZWFyPjxS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 w:rsidRPr="00BB3640"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50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ge &gt; 21yea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eGFR &lt;60ml/min/1.732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Elective intra-arterial proced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Dialysis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eGFR &lt;15ml/min/1.732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Uncontrolled HT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Radiocontrast medium within 7 days of tria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Acute/chronic inflammatory diseas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NSAID or Metformin up to 2 days before proced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Pregna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Allergy to contrast or NAC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Patients receiving Fenoldopam, Mannitol, Dopamine and Theophylline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 Coronary Angiograph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PC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Peripheral intervention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25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&gt;25% increase in S. Creat or &gt;25% increase in S. Cystatin C fro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baseline, 48hours post-procedur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9% normal saline for 12 hours pre- and 12 hours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travenous 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400mg 1 hour pre-procedure and 4800mg 4-6 hours post-proced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**for this Analysis only I.V NAC included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2±67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eGFR 30-59ml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n=97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GFR 15-29ml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n=5</w:t>
            </w:r>
          </w:p>
        </w:tc>
      </w:tr>
      <w:tr w:rsidR="00C16EA2" w:rsidRPr="00BB3640" w:rsidTr="00FD5ED9">
        <w:trPr>
          <w:cantSplit/>
          <w:trHeight w:val="2118"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Oral 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200 mg orally every 12 hou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for 24 hours pre- and 48 hours post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7±89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eGFR 30-59ml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n=95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GFR 15-29ml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n=7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hydration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ormal saline onl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7±66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eGFR 30-59ml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n=92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GFR 15-29ml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n=11</w:t>
            </w:r>
          </w:p>
        </w:tc>
      </w:tr>
      <w:tr w:rsidR="00C16EA2" w:rsidRPr="00BB3640" w:rsidTr="00FD5ED9">
        <w:trPr>
          <w:cantSplit/>
          <w:trHeight w:val="3990"/>
        </w:trPr>
        <w:tc>
          <w:tcPr>
            <w:tcW w:w="918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Eshraghi 2017</w: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begin">
                <w:fldData xml:space="preserve">PEVuZE5vdGU+PENpdGU+PEF1dGhvcj5Fc2hyYWdoaTwvQXV0aG9yPjxZZWFyPjIwMTc8L1llYXI+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</w:fldData>
              </w:fldChar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</w:instrText>
            </w:r>
            <w:r>
              <w:rPr>
                <w:rFonts w:asciiTheme="minorHAnsi" w:hAnsiTheme="minorHAnsi" w:cstheme="minorHAnsi"/>
                <w:sz w:val="18"/>
                <w:szCs w:val="18"/>
              </w:rPr>
              <w:fldChar w:fldCharType="begin">
                <w:fldData xml:space="preserve">PEVuZE5vdGU+PENpdGU+PEF1dGhvcj5Fc2hyYWdoaTwvQXV0aG9yPjxZZWFyPjIwMTc8L1llYXI+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</w:fldData>
              </w:fldChar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.DATA </w:instrText>
            </w:r>
            <w:r>
              <w:rPr>
                <w:rFonts w:asciiTheme="minorHAnsi" w:hAnsiTheme="minorHAnsi" w:cstheme="minorHAnsi"/>
                <w:sz w:val="18"/>
                <w:szCs w:val="18"/>
              </w:rPr>
            </w:r>
            <w:r>
              <w:rPr>
                <w:rFonts w:asciiTheme="minorHAnsi" w:hAnsiTheme="minorHAnsi" w:cstheme="minorHAnsi"/>
                <w:sz w:val="18"/>
                <w:szCs w:val="18"/>
              </w:rPr>
              <w:fldChar w:fldCharType="end"/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separate"/>
            </w:r>
            <w:r>
              <w:rPr>
                <w:rFonts w:asciiTheme="minorHAnsi" w:hAnsiTheme="minorHAnsi" w:cstheme="minorHAnsi"/>
                <w:noProof/>
                <w:sz w:val="18"/>
                <w:szCs w:val="18"/>
              </w:rPr>
              <w:t>(189)</w: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end"/>
            </w:r>
          </w:p>
        </w:tc>
        <w:tc>
          <w:tcPr>
            <w:tcW w:w="3069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lusion Criteria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atients with ST elevation MI and above 18 years of age who referred for emergency angioplasty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Exclusion Criteria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 Serum creatinine more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than 1.5 mg/dl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. heart failure, history of end-stage renal failure or being on dialysis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. Use of NAC, theophylline, aminoglycosides non-steroidal anti-inflammatory medicines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4. I.V contrast media administration within the last 2 days.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5. Pulmonary edema, multiple myeloma, and uncontrolled hypertension</w:t>
            </w:r>
          </w:p>
        </w:tc>
        <w:tc>
          <w:tcPr>
            <w:tcW w:w="1166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Emergency coronary angioplasty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89</w:t>
            </w:r>
          </w:p>
        </w:tc>
        <w:tc>
          <w:tcPr>
            <w:tcW w:w="1135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5 mg/dl or 25% increase in serum creatinine above the baseline, 48 hours after exposure to contrast media</w:t>
            </w:r>
          </w:p>
        </w:tc>
        <w:tc>
          <w:tcPr>
            <w:tcW w:w="1038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dixanol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so-Osm</w:t>
            </w:r>
          </w:p>
        </w:tc>
        <w:tc>
          <w:tcPr>
            <w:tcW w:w="1166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ormal saline 1-1.5 cc/kg was administered from 6 hours before to 6 hours after procedure</w:t>
            </w:r>
          </w:p>
        </w:tc>
        <w:tc>
          <w:tcPr>
            <w:tcW w:w="1130" w:type="dxa"/>
            <w:gridSpan w:val="2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entoxifylline</w:t>
            </w:r>
          </w:p>
        </w:tc>
        <w:tc>
          <w:tcPr>
            <w:tcW w:w="1060" w:type="dxa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400 mg 3 times a day from referral day until 24 hours after the procedure</w:t>
            </w:r>
          </w:p>
        </w:tc>
        <w:tc>
          <w:tcPr>
            <w:tcW w:w="851" w:type="dxa"/>
            <w:gridSpan w:val="2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+SD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90.88 ± 75.82</w:t>
            </w:r>
          </w:p>
        </w:tc>
        <w:tc>
          <w:tcPr>
            <w:tcW w:w="1475" w:type="dxa"/>
            <w:gridSpan w:val="3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. Creat.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+SD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147 ±0.424</w:t>
            </w:r>
          </w:p>
        </w:tc>
      </w:tr>
      <w:tr w:rsidR="00C16EA2" w:rsidRPr="00BB3640" w:rsidTr="00FD5ED9">
        <w:trPr>
          <w:cantSplit/>
          <w:trHeight w:val="2118"/>
        </w:trPr>
        <w:tc>
          <w:tcPr>
            <w:tcW w:w="918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0" w:type="dxa"/>
            <w:gridSpan w:val="2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Control </w:t>
            </w:r>
          </w:p>
        </w:tc>
        <w:tc>
          <w:tcPr>
            <w:tcW w:w="1060" w:type="dxa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.V hydration only </w:t>
            </w:r>
          </w:p>
        </w:tc>
        <w:tc>
          <w:tcPr>
            <w:tcW w:w="851" w:type="dxa"/>
            <w:gridSpan w:val="2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+SD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31.29 ± 105.10</w:t>
            </w:r>
          </w:p>
        </w:tc>
        <w:tc>
          <w:tcPr>
            <w:tcW w:w="1475" w:type="dxa"/>
            <w:gridSpan w:val="3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. Creat.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+SD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12 ±0.26</w:t>
            </w:r>
          </w:p>
        </w:tc>
      </w:tr>
      <w:tr w:rsidR="00C16EA2" w:rsidRPr="00BB3640" w:rsidTr="00FD5ED9">
        <w:trPr>
          <w:cantSplit/>
          <w:trHeight w:val="4556"/>
        </w:trPr>
        <w:tc>
          <w:tcPr>
            <w:tcW w:w="918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Fan, Y 2016</w: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begin">
                <w:fldData xml:space="preserve">PEVuZE5vdGU+PENpdGU+PEF1dGhvcj5GYW48L0F1dGhvcj48WWVhcj4yMDE2PC9ZZWFyPjxSZWNO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</w:fldData>
              </w:fldChar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</w:instrText>
            </w:r>
            <w:r>
              <w:rPr>
                <w:rFonts w:asciiTheme="minorHAnsi" w:hAnsiTheme="minorHAnsi" w:cstheme="minorHAnsi"/>
                <w:sz w:val="18"/>
                <w:szCs w:val="18"/>
              </w:rPr>
              <w:fldChar w:fldCharType="begin">
                <w:fldData xml:space="preserve">PEVuZE5vdGU+PENpdGU+PEF1dGhvcj5GYW48L0F1dGhvcj48WWVhcj4yMDE2PC9ZZWFyPjxSZWNO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</w:fldData>
              </w:fldChar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.DATA </w:instrText>
            </w:r>
            <w:r>
              <w:rPr>
                <w:rFonts w:asciiTheme="minorHAnsi" w:hAnsiTheme="minorHAnsi" w:cstheme="minorHAnsi"/>
                <w:sz w:val="18"/>
                <w:szCs w:val="18"/>
              </w:rPr>
            </w:r>
            <w:r>
              <w:rPr>
                <w:rFonts w:asciiTheme="minorHAnsi" w:hAnsiTheme="minorHAnsi" w:cstheme="minorHAnsi"/>
                <w:sz w:val="18"/>
                <w:szCs w:val="18"/>
              </w:rPr>
              <w:fldChar w:fldCharType="end"/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separate"/>
            </w:r>
            <w:r>
              <w:rPr>
                <w:rFonts w:asciiTheme="minorHAnsi" w:hAnsiTheme="minorHAnsi" w:cstheme="minorHAnsi"/>
                <w:noProof/>
                <w:sz w:val="18"/>
                <w:szCs w:val="18"/>
              </w:rPr>
              <w:t>(190)</w: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end"/>
            </w:r>
          </w:p>
        </w:tc>
        <w:tc>
          <w:tcPr>
            <w:tcW w:w="3069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lusion Criteria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atients&gt; 18 years with an estimated glomerular filtration rate (eGFR) of 60 mL/min or less undergoing elective cardiac catheterization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Exclusion Criteria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 cardiogenic shock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. Aute ST-segment elevated MI requiring primary PCI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. eft ventricular ejection fraction &lt;30%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4. Allergy to contrast agent or nicorandil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5. Previous contrast media exposure within 1 week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. Uraemia or renal failure receiving dialysis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7. Administration of NAC, metformin, or NaHco3 within 48 h of the procedure</w:t>
            </w:r>
          </w:p>
        </w:tc>
        <w:tc>
          <w:tcPr>
            <w:tcW w:w="1166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.Elective coronary angiography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69</w:t>
            </w:r>
          </w:p>
        </w:tc>
        <w:tc>
          <w:tcPr>
            <w:tcW w:w="1135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5 % increase in serum creatinine from baseline or 44 µmol/L (0.5 mg/dL) increase in absolute value within 72 h after exposure to contrast medium</w:t>
            </w:r>
          </w:p>
        </w:tc>
        <w:tc>
          <w:tcPr>
            <w:tcW w:w="1038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Ultravist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Low-Osm</w:t>
            </w:r>
          </w:p>
        </w:tc>
        <w:tc>
          <w:tcPr>
            <w:tcW w:w="1166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9 % saline at a rate of 1 mL/kg/h (0.5 mL/kg/h for patients with LVEF &lt;40 %) at least 6 h before and 12 h after procedure</w:t>
            </w:r>
          </w:p>
        </w:tc>
        <w:tc>
          <w:tcPr>
            <w:tcW w:w="1130" w:type="dxa"/>
            <w:gridSpan w:val="2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icorandil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60" w:type="dxa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0 mg three times daily from 2 days before to 3 days after contrast media exposure</w:t>
            </w:r>
          </w:p>
        </w:tc>
        <w:tc>
          <w:tcPr>
            <w:tcW w:w="851" w:type="dxa"/>
            <w:gridSpan w:val="2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+SD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45.3 ± 51.6</w:t>
            </w:r>
          </w:p>
        </w:tc>
        <w:tc>
          <w:tcPr>
            <w:tcW w:w="1475" w:type="dxa"/>
            <w:gridSpan w:val="3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. Creat.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+SD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23.55 ± 10.77</w:t>
            </w:r>
          </w:p>
        </w:tc>
      </w:tr>
      <w:tr w:rsidR="00C16EA2" w:rsidRPr="00BB3640" w:rsidTr="00FD5ED9">
        <w:trPr>
          <w:cantSplit/>
          <w:trHeight w:val="2112"/>
        </w:trPr>
        <w:tc>
          <w:tcPr>
            <w:tcW w:w="918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0" w:type="dxa"/>
            <w:gridSpan w:val="2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060" w:type="dxa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atching Placebo</w:t>
            </w:r>
          </w:p>
        </w:tc>
        <w:tc>
          <w:tcPr>
            <w:tcW w:w="851" w:type="dxa"/>
            <w:gridSpan w:val="2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+SD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49.2 ± 57.0</w:t>
            </w:r>
          </w:p>
        </w:tc>
        <w:tc>
          <w:tcPr>
            <w:tcW w:w="1475" w:type="dxa"/>
            <w:gridSpan w:val="3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. Creat.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+SD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22.99 ± 10.39</w:t>
            </w:r>
          </w:p>
        </w:tc>
      </w:tr>
      <w:tr w:rsidR="00C16EA2" w:rsidRPr="00BB3640" w:rsidTr="00FD5ED9">
        <w:trPr>
          <w:cantSplit/>
          <w:trHeight w:val="3848"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Ferrario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9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/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&lt;EndNote&gt;&lt;Cite&gt;&lt;Author&gt;Ferrario&lt;/Author&gt;&lt;Year&gt;2009&lt;/Year&gt;&lt;RecNum&gt;51&lt;/RecNum&gt;&lt;DisplayText&gt;(51)&lt;/DisplayText&gt;&lt;record&gt;&lt;rec-number&gt;51&lt;/rec-number&gt;&lt;foreign-keys&gt;&lt;key app="EN" db-id="dder2drw7edva7ett01p5zxu90x9x2pfx9tr" timestamp="1528961037"&gt;51&lt;/key&gt;&lt;/foreign-keys&gt;&lt;ref-type name="Journal Article"&gt;17&lt;/ref-type&gt;&lt;contributors&gt;&lt;authors&gt;&lt;author&gt;Ferrario, F.&lt;/author&gt;&lt;author&gt;Barone, M. T.&lt;/author&gt;&lt;author&gt;Landoni, G.&lt;/author&gt;&lt;author&gt;Genderini, A.&lt;/author&gt;&lt;author&gt;Heidemperger, M.&lt;/author&gt;&lt;author&gt;Trezzi, M.&lt;/author&gt;&lt;author&gt;Piccaluga, E.&lt;/author&gt;&lt;author&gt;Danna, P.&lt;/author&gt;&lt;author&gt;Scorza, D.&lt;/author&gt;&lt;/authors&gt;&lt;/contributors&gt;&lt;auth-address&gt;Nephrology and Dialysis Ospedale L. Sacco, Milano, Italy.&lt;/auth-address&gt;&lt;titles&gt;&lt;title&gt;Acetylcysteine and non-ionic isosmolar contrast-induced nephropathy--a randomized controlled study&lt;/title&gt;&lt;secondary-title&gt;Nephrol Dial Transplant&lt;/secondary-title&gt;&lt;/titles&gt;&lt;periodical&gt;&lt;full-title&gt;Nephrol Dial Transplant&lt;/full-title&gt;&lt;/periodical&gt;&lt;pages&gt;3103-7&lt;/pages&gt;&lt;volume&gt;24&lt;/volume&gt;&lt;number&gt;10&lt;/number&gt;&lt;edition&gt;2009/06/25&lt;/edition&gt;&lt;keywords&gt;&lt;keyword&gt;Acetylcysteine/ therapeutic use&lt;/keyword&gt;&lt;keyword&gt;Aged&lt;/keyword&gt;&lt;keyword&gt;Contrast Media/ adverse effects&lt;/keyword&gt;&lt;keyword&gt;Female&lt;/keyword&gt;&lt;keyword&gt;Free Radical Scavengers/ therapeutic use&lt;/keyword&gt;&lt;keyword&gt;Humans&lt;/keyword&gt;&lt;keyword&gt;Kidney Diseases/ chemically induced/ prevention &amp;amp; control&lt;/keyword&gt;&lt;keyword&gt;Kidney Failure, Chronic&lt;/keyword&gt;&lt;keyword&gt;Male&lt;/keyword&gt;&lt;keyword&gt;Osmolar Concentration&lt;/keyword&gt;&lt;keyword&gt;Prospective Studies&lt;/keyword&gt;&lt;/keywords&gt;&lt;dates&gt;&lt;year&gt;2009&lt;/year&gt;&lt;pub-dates&gt;&lt;date&gt;Oct&lt;/date&gt;&lt;/pub-dates&gt;&lt;/dates&gt;&lt;isbn&gt;1460-2385 (Electronic)&amp;#xD;0931-0509 (Linking)&lt;/isbn&gt;&lt;accession-num&gt;19549691&lt;/accession-num&gt;&lt;urls&gt;&lt;related-urls&gt;&lt;url&gt;http://ndt.oxfordjournals.org/content/24/10/3103.full.pdf&lt;/url&gt;&lt;/related-urls&gt;&lt;/urls&gt;&lt;electronic-resource-num&gt;10.1093/ndt/gfp306&lt;/electronic-resource-num&gt;&lt;remote-database-provider&gt;NLM&lt;/remote-database-provider&gt;&lt;language&gt;eng&lt;/language&gt;&lt;/record&gt;&lt;/Cite&gt;&lt;/EndNote&gt;</w:instrTex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 w:rsidRPr="00BB3640"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51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Age &gt;18 years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Elective coronary and/or peripheral angiography and/or angioplast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Creatinine clearance &lt;55ml/min with only ±10% variation in S. Creat. 3-30 days before the procedure.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NYHA symptoms class III to IV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Ongoing acute myocardial infarc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Acute coronary syndrom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Renal replacement therap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Allergy to NAC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Need for theophylline, dopamine, fenoldopam, mannitol or nephrotoxic drugs within 1 week of the proced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Presence of clinical signs of dehydration and systemic hypotension.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/ Peripheral Angiography ± Angioplasty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14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within 3 days of contrast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dixan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so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ormal saline (0.9%) at 1ml/kg/h in the 12–24 h pre- and 24h post-procedure.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Oral clear fluid intake was not restricted pre- or post-procedure.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00 mg orally every 12 hou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on day pre- and day of 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80±104.4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Creat. Clearance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7±11.5 ml/min</w:t>
            </w:r>
          </w:p>
        </w:tc>
      </w:tr>
      <w:tr w:rsidR="00C16EA2" w:rsidRPr="00BB3640" w:rsidTr="00FD5ED9">
        <w:trPr>
          <w:cantSplit/>
          <w:trHeight w:val="2967"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Glucose tablet orally every 12 hou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on day pre- and day of 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68±103.3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Creat. Clearance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0±9.3 ml/min</w:t>
            </w:r>
          </w:p>
        </w:tc>
      </w:tr>
      <w:tr w:rsidR="00C16EA2" w:rsidRPr="00BB3640" w:rsidTr="00FD5ED9">
        <w:trPr>
          <w:cantSplit/>
          <w:trHeight w:val="3989"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Firouz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2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GaXJvdXppPC9BdXRob3I+PFllYXI+MjAxMjwvWWVhcj48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GaXJvdXppPC9BdXRob3I+PFllYXI+MjAxMjwvWWVhcj48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 w:rsidRPr="00BB3640"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52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Non-emergent coronary angiography and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nterven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S. Creat. &gt;2mg/d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Acute M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Unstable coronary syndrom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Cardiogenic shock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5. End-stage renal failure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Use of NAC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History of intravenous contrast media administration within the previous 10 days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Angiography / PCI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18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within 48 hours of contrast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dixan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so-Os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opromid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so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ormal saline 1–1.5 cc/kg from 6 h before to 6 h after 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entoxyfylline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400 mg three times a day from 24 h pre- to 24h post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19.28±98.1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17±0.22mg/dL</w:t>
            </w:r>
          </w:p>
        </w:tc>
      </w:tr>
      <w:tr w:rsidR="00C16EA2" w:rsidRPr="00BB3640" w:rsidTr="00FD5ED9">
        <w:trPr>
          <w:cantSplit/>
          <w:trHeight w:val="3110"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hydration onl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25.34±101.41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21±0.24mg/dL</w:t>
            </w:r>
          </w:p>
        </w:tc>
      </w:tr>
      <w:tr w:rsidR="00C16EA2" w:rsidRPr="00BB3640" w:rsidTr="00FD5ED9">
        <w:trPr>
          <w:cantSplit/>
          <w:trHeight w:val="4131"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Firouz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5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/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&lt;EndNote&gt;&lt;Cite&gt;&lt;Author&gt;Firouzi&lt;/Author&gt;&lt;Year&gt;2015&lt;/Year&gt;&lt;RecNum&gt;53&lt;/RecNum&gt;&lt;DisplayText&gt;(53)&lt;/DisplayText&gt;&lt;record&gt;&lt;rec-number&gt;53&lt;/rec-number&gt;&lt;foreign-keys&gt;&lt;key app="EN" db-id="dder2drw7edva7ett01p5zxu90x9x2pfx9tr" timestamp="1528961037"&gt;53&lt;/key&gt;&lt;/foreign-keys&gt;&lt;ref-type name="Journal Article"&gt;17&lt;/ref-type&gt;&lt;contributors&gt;&lt;authors&gt;&lt;author&gt;Firouzi, A.&lt;/author&gt;&lt;author&gt;Maadani, M.&lt;/author&gt;&lt;author&gt;Kiani, R.&lt;/author&gt;&lt;author&gt;Shakerian, F.&lt;/author&gt;&lt;author&gt;Sanati, H. R.&lt;/author&gt;&lt;author&gt;Zahedmehr, A.&lt;/author&gt;&lt;author&gt;Nabavi, S.&lt;/author&gt;&lt;author&gt;Heidarali, M.&lt;/author&gt;&lt;/authors&gt;&lt;/contributors&gt;&lt;auth-address&gt;Department of Interventional Cardiology, Cardiovascular Intervention Research Center, Rajaie Cardiovascular Medical and Research Center, Iran University of Medical Sciences, Tehran, Iran.&lt;/auth-address&gt;&lt;titles&gt;&lt;title&gt;Intravenous magnesium sulfate: new method in prevention of contrast-induced nephropathy in primary percutaneous coronary intervention&lt;/title&gt;&lt;secondary-title&gt;Int Urol Nephrol&lt;/secondary-title&gt;&lt;/titles&gt;&lt;periodical&gt;&lt;full-title&gt;Int Urol Nephrol&lt;/full-title&gt;&lt;/periodical&gt;&lt;pages&gt;521-5&lt;/pages&gt;&lt;volume&gt;47&lt;/volume&gt;&lt;number&gt;3&lt;/number&gt;&lt;edition&gt;2014/12/06&lt;/edition&gt;&lt;dates&gt;&lt;year&gt;2015&lt;/year&gt;&lt;pub-dates&gt;&lt;date&gt;Mar&lt;/date&gt;&lt;/pub-dates&gt;&lt;/dates&gt;&lt;isbn&gt;1573-2584 (Electronic)&amp;#xD;0301-1623 (Linking)&lt;/isbn&gt;&lt;accession-num&gt;25475196&lt;/accession-num&gt;&lt;urls&gt;&lt;related-urls&gt;&lt;url&gt;http://download-v2.springer.com/static/pdf/541/art%253A10.1007%252Fs11255-014-0890-z.pdf?token2=exp=1432135585~acl=%2Fstatic%2Fpdf%2F541%2Fart%25253A10.1007%25252Fs11255-014-0890-z.pdf*~hmac=7534f4910f8e4e16d7540ba0d1b4990213408384d24173665209b5cb9b326a89&lt;/url&gt;&lt;/related-urls&gt;&lt;/urls&gt;&lt;electronic-resource-num&gt;10.1007/s11255-014-0890-z&lt;/electronic-resource-num&gt;&lt;remote-database-provider&gt;NLM&lt;/remote-database-provider&gt;&lt;language&gt;eng&lt;/language&gt;&lt;/record&gt;&lt;/Cite&gt;&lt;/EndNote&gt;</w:instrTex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 w:rsidRPr="00BB3640"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53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cute M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Age &gt;20 yea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S. Creat. &gt; 2mg/d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Cardiogenic shock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LVEF &lt;40%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End-stage renal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N-acetylcysteine us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History of intravenous contrast med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administration within 10 day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Metabolic disorder with impairment of serum magnesium level.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.PCI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52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within 48 hours of contrast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so-Os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odixan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or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opromide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orma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saline infusion 1–1.5 cc/kg from start of procedure unti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 h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gSO4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 g just before the 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19.28±98.1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17±0.22mg/dL</w:t>
            </w:r>
          </w:p>
        </w:tc>
      </w:tr>
      <w:tr w:rsidR="00C16EA2" w:rsidRPr="00BB3640" w:rsidTr="00FD5ED9">
        <w:trPr>
          <w:cantSplit/>
          <w:trHeight w:val="2261"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hydration onl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25.34±101.41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21±0.24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Fung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4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GdW5nPC9BdXRob3I+PFllYXI+MjAwNDwvWWVhcj48UmVj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GdW5nPC9BdXRob3I+PFllYXI+MjAwNDwvWWVhcj48UmVj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 w:rsidRPr="00BB3640"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54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Moderate to severe renal insufficiency (S. Creat 1.69-4.52 mg/dL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Elective coronary angiography and/or interven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Cardiogenic shock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Current dialysis therap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Use of dopamine, theophylline, or mannit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Allergy to NAC or contrast agents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 / PCI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05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 25% reduction in eGFR 48 hours of contrast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promid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ormal saline at 100 mL/h from 12 hours pre- until 12 hours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400 mg, thrice daily the day pre- and day of contrast 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35.8±66.6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27±0.54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hydration onl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1±66.2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37±0.61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Ga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999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HYXJlPC9BdXRob3I+PFllYXI+MTk5OTwvWWVhcj48UmVj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HYXJlPC9BdXRob3I+PFllYXI+MTk5OTwvWWVhcj48UmVj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 w:rsidRPr="00BB3640"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55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Mild-moderate chronic renal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AND/OR 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Diabetes Mellitus 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Severe renal insufficiency (S. Creat. &gt;200 µmol/l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Acute coronary events (MI or unstable angina) &lt;48h pre-proced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Known intolerance to dopamin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Allergy to contrast materia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Pheochromocytoma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72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by 40% from baseline after the injection of th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radiocontrast agents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Lopromid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45% Saline/D5W for 8-12h pre-and 36-48h post-angiography at 100 ml/h (increased depending on urinary output).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Dopamine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20ml of 0.9% saline plus 2mg/kg dopamine per day for 48h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73.8±13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0.3±5.4 mmol/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hydration onl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63.2±13.2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0.6±5.2 mmol/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Geng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2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HZW5nPC9BdXRob3I+PFllYXI+MjAxMjwvWWVhcj48UmVj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HZW5nPC9BdXRob3I+PFllYXI+MjAxMjwvWWVhcj48UmVj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 w:rsidRPr="00BB3640"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56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Type 2 D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eGFR ≤60 mL/min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Exclusion Criter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llergy to contrast med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Contraindication for Anisodamin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Emergency Cardiac Catheteriza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Congestive Heart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Intra-Aortic Balloon Counter-pulsa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Exposure to Contrast media within the last 7 days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 / PCI</w:t>
            </w:r>
          </w:p>
        </w:tc>
        <w:tc>
          <w:tcPr>
            <w:tcW w:w="940" w:type="dxa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99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within 3 days of contrast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Ultravis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aline at 1ml/kg/hr 12 hours pre- and 12 hours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nisodamine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2 µg/kg/min 12 hours pre- and continued for 12 hours post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9±25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0.9±19.2 mmol/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hydration onl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4±23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2±19.5 mmol/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Goldenberg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4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Hb2xkZW5iZXJnPC9BdXRob3I+PFllYXI+MjAwNDwvWWVh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Hb2xkZW5iZXJnPC9BdXRob3I+PFllYXI+MjAwNDwvWWVh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 w:rsidRPr="00BB3640"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57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Chronic renal insufficiency (S. Creat. ≥1.5mg/dl or creatinine clearance &lt;50ml/min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cute renal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Acute MI requiring primary or rescue PCI within 12hou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Cardiogenic shock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Current peritoneal or haemo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Planned post-contrast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Known allergy to acetylcysteine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 / PCI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87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within 48 hours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pamid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45% Saline at 1ml/kg/hr 12 hours pre- and 12 hours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00 mg orally thrice daily for 2 days, starting 24h pre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1±43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±0.4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 orally thrice daily for 2 days, starting 24h pre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1±49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9±0.3mg/dL</w:t>
            </w:r>
          </w:p>
        </w:tc>
      </w:tr>
      <w:tr w:rsidR="00C16EA2" w:rsidRPr="00BB3640" w:rsidTr="00FD5ED9">
        <w:trPr>
          <w:cantSplit/>
          <w:trHeight w:val="2997"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Gome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5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Hb21lczwvQXV0aG9yPjxZZWFyPjIwMDU8L1llYXI+PFJl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Hb21lczwvQXV0aG9yPjxZZWFyPjIwMDU8L1llYXI+PFJl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 w:rsidRPr="00BB3640"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59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S. Creat &gt; 106.08mol/l, creatinine clearance &lt;50ml/min, or drug treated diabetes mellitu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Elective intervention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ge &lt;18 yea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Use of contrast media within 21 days of randomisa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Current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Haemodynamic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nstability before the procedure (SBP ≤ 90 mm Hg or DBP≤ 60 mm Hg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History of sensitivity to N-acetylcysteine.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 / PCI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72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within 48 hours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xaglat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9% Saline at 1ml/kg/hr 12 hours pre- and 12 hours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00 mg orally twice daily for 2 days, starting 24h pre-procedure (2 doses pre- and 2 doses post-procedure)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2.5±47.3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3.76±45.08 mmol/L</w:t>
            </w:r>
          </w:p>
        </w:tc>
      </w:tr>
      <w:tr w:rsidR="00C16EA2" w:rsidRPr="00BB3640" w:rsidTr="00FD5ED9">
        <w:trPr>
          <w:cantSplit/>
          <w:trHeight w:val="4244"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 orally twice daily for 2 days, starting 24h pre-procedure (2 doses pre- and 2 doses post-procedure)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2.8±60.4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1.38±30.94 mmol/L</w:t>
            </w:r>
          </w:p>
        </w:tc>
      </w:tr>
      <w:tr w:rsidR="00C16EA2" w:rsidRPr="00BB3640" w:rsidTr="00FD5ED9">
        <w:trPr>
          <w:cantSplit/>
          <w:trHeight w:val="2856"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Gome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2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Hb21lczwvQXV0aG9yPjxZZWFyPjIwMTI8L1llYXI+PFJl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Hb21lczwvQXV0aG9yPjxZZWFyPjIwMTI8L1llYXI+PFJl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 w:rsidRPr="00BB3640"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58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S. Creat. ≥ 1.2 mg/dL or eGFR &lt; 50mL/mi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ge &lt; 18 yea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Use of contrast media during the last 21 day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History of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Cardiac insufficiency (NYHA III-IV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Emergency procedures.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 / PCI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19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within 48 hours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xaglat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V bolus of assigned fluid at 3 mL/kg/h for 1 hour immediately pre-contrast.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V hydration to continue at 1mL/kg/hr during and for 6 hours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HCO3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54 mEq/l in D5W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4±65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5±0.4mg/dL</w:t>
            </w:r>
          </w:p>
        </w:tc>
      </w:tr>
      <w:tr w:rsidR="00C16EA2" w:rsidRPr="00BB3640" w:rsidTr="00FD5ED9">
        <w:trPr>
          <w:cantSplit/>
          <w:trHeight w:val="1407"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54 mEq/l in D5W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5±87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49±0.5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Gu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3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HdTwvQXV0aG9yPjxZZWFyPjIwMTM8L1llYXI+PFJlY051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HdTwvQXV0aG9yPjxZZWFyPjIwMTM8L1llYXI+PFJlY051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 w:rsidRPr="00BB3640"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60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NYHA stage IV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heart failure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 / PCI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859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within 48 hours of contrast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/ml/kg/h saline for 4 hr pre- and for 24 hr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Furosemide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0mg over 30 seconds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0±40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1±21.3 mmol/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hydration onl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0±40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9.2±17.6 mmol/L</w:t>
            </w:r>
          </w:p>
        </w:tc>
      </w:tr>
      <w:tr w:rsidR="00C16EA2" w:rsidRPr="00BB3640" w:rsidTr="00FD5ED9">
        <w:trPr>
          <w:cantSplit/>
          <w:trHeight w:val="4273"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Gule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5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/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&lt;EndNote&gt;&lt;Cite&gt;&lt;Author&gt;Gulel&lt;/Author&gt;&lt;Year&gt;2005&lt;/Year&gt;&lt;RecNum&gt;61&lt;/RecNum&gt;&lt;DisplayText&gt;(61)&lt;/DisplayText&gt;&lt;record&gt;&lt;rec-number&gt;61&lt;/rec-number&gt;&lt;foreign-keys&gt;&lt;key app="EN" db-id="dder2drw7edva7ett01p5zxu90x9x2pfx9tr" timestamp="1528961037"&gt;61&lt;/key&gt;&lt;/foreign-keys&gt;&lt;ref-type name="Journal Article"&gt;17&lt;/ref-type&gt;&lt;contributors&gt;&lt;authors&gt;&lt;author&gt;Gulel, O.&lt;/author&gt;&lt;author&gt;Keles, T.&lt;/author&gt;&lt;author&gt;Eraslan, H.&lt;/author&gt;&lt;author&gt;Aydogdu, S.&lt;/author&gt;&lt;author&gt;Diker, E.&lt;/author&gt;&lt;author&gt;Ulusoy, V.&lt;/author&gt;&lt;/authors&gt;&lt;/contributors&gt;&lt;auth-address&gt;Department of Cardiology, Faculty of Medicine, 19 Mayis University, Samsun, and Cardiology Clinics, Ataturk Education and Research Hospital, Ankara, Turkey. okangulel@hotmail.com&lt;/auth-address&gt;&lt;titles&gt;&lt;title&gt;Prophylactic acetylcysteine usage for prevention of contrast nephropathy after coronary angiography&lt;/title&gt;&lt;secondary-title&gt;J Cardiovasc Pharmacol&lt;/secondary-title&gt;&lt;/titles&gt;&lt;periodical&gt;&lt;full-title&gt;J Cardiovasc Pharmacol&lt;/full-title&gt;&lt;/periodical&gt;&lt;pages&gt;464-7&lt;/pages&gt;&lt;volume&gt;46&lt;/volume&gt;&lt;number&gt;4&lt;/number&gt;&lt;edition&gt;2005/09/15&lt;/edition&gt;&lt;keywords&gt;&lt;keyword&gt;Acetylcysteine/ therapeutic use&lt;/keyword&gt;&lt;keyword&gt;Aged&lt;/keyword&gt;&lt;keyword&gt;Antioxidants/ therapeutic use&lt;/keyword&gt;&lt;keyword&gt;Blood Urea Nitrogen&lt;/keyword&gt;&lt;keyword&gt;Contrast Media/administration &amp;amp; dosage&lt;/keyword&gt;&lt;keyword&gt;Coronary Angiography/adverse effects/ methods&lt;/keyword&gt;&lt;keyword&gt;Coronary Disease/blood/radiography&lt;/keyword&gt;&lt;keyword&gt;Creatinine/blood&lt;/keyword&gt;&lt;keyword&gt;Female&lt;/keyword&gt;&lt;keyword&gt;Humans&lt;/keyword&gt;&lt;keyword&gt;Kidney Diseases/blood/etiology/ prevention &amp;amp; control&lt;/keyword&gt;&lt;keyword&gt;Male&lt;/keyword&gt;&lt;keyword&gt;Middle Aged&lt;/keyword&gt;&lt;keyword&gt;Prospective Studies&lt;/keyword&gt;&lt;keyword&gt;Treatment Outcome&lt;/keyword&gt;&lt;/keywords&gt;&lt;dates&gt;&lt;year&gt;2005&lt;/year&gt;&lt;pub-dates&gt;&lt;date&gt;Oct&lt;/date&gt;&lt;/pub-dates&gt;&lt;/dates&gt;&lt;isbn&gt;0160-2446 (Print)&amp;#xD;0160-2446 (Linking)&lt;/isbn&gt;&lt;accession-num&gt;16160598&lt;/accession-num&gt;&lt;urls&gt;&lt;/urls&gt;&lt;remote-database-provider&gt;NLM&lt;/remote-database-provider&gt;&lt;language&gt;eng&lt;/language&gt;&lt;/record&gt;&lt;/Cite&gt;&lt;/EndNote&gt;</w:instrTex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 w:rsidRPr="00BB3640"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61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Elective coronary interven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Chronic renal impairment (stable S. Creat. &gt; 1.3 mg/dl)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Acute renal failure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End stage Renal failure on regular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3. Clinically evident heart failure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Allergy against contrast mediu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Serious hepatic dysfunc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Planned for percutaneous coronary intervention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Diagnostic Coronary Angiography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55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within 48 hours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xagla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9% Saline at 1ml/kg/hr 12 hours pre- and 12 hours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00 mg orally twice daily for 2 days, starting 24h pre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6±0.4mg/dL</w:t>
            </w:r>
          </w:p>
        </w:tc>
      </w:tr>
      <w:tr w:rsidR="00C16EA2" w:rsidRPr="00BB3640" w:rsidTr="00FD5ED9">
        <w:trPr>
          <w:cantSplit/>
          <w:trHeight w:val="1412"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hydration onl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8±0.6mg/dL</w:t>
            </w:r>
          </w:p>
        </w:tc>
      </w:tr>
      <w:tr w:rsidR="00C16EA2" w:rsidRPr="00BB3640" w:rsidTr="00FD5ED9">
        <w:trPr>
          <w:cantSplit/>
          <w:trHeight w:val="2997"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Gunebakmaz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2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HdW5lYmFrbWF6PC9BdXRob3I+PFllYXI+MjAxMjwvWWVh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HdW5lYmFrbWF6PC9BdXRob3I+PFllYXI+MjAxMjwvWWVh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 w:rsidRPr="00BB3640"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62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Patients scheduled for coronary angiography and ventriculograph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S. Creat. ≥1.2 mg/d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Recent exposure to contrast media or a nephrotoxic agent within 7 days before the stud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Urgent PC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Requiring loop diuretics, theophylline, aminophylline or dopamine throughout the stud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Hemodynamically unstable patient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Contraindications for β-blocker prescription.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 / PCI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48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within 2-5 days of contrast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promid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travenous isotonic saline at 1mL/kg/hour, for 6 hours pre- and 12 hours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00 mg orally twice daily for 4days, 4 doses pre-procedure, 2 doses day of procedure and 2 doses day post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: 63.4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42±0.13mg/dL</w:t>
            </w:r>
          </w:p>
        </w:tc>
      </w:tr>
      <w:tr w:rsidR="00C16EA2" w:rsidRPr="00BB3640" w:rsidTr="00FD5ED9">
        <w:trPr>
          <w:cantSplit/>
          <w:trHeight w:val="2968"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ebivol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5mg every 24 hours for 4 days: 2 doses pre-procedure, 1 dose day of procedure, and 1 dose day post- 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: 61.8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4±0.11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hydration onl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: 64.2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43±0.14mg/dL</w:t>
            </w:r>
          </w:p>
        </w:tc>
      </w:tr>
      <w:tr w:rsidR="00C16EA2" w:rsidRPr="00BB3640" w:rsidTr="00FD5ED9">
        <w:trPr>
          <w:cantSplit/>
          <w:trHeight w:val="3281"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Gupt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999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HdXB0YTwvQXV0aG9yPjxZZWFyPjE5OTk8L1llYXI+PFJl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HdXB0YTwvQXV0aG9yPjxZZWFyPjE5OTk8L1llYXI+PFJl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 w:rsidRPr="00BB3640"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63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Diabetes Mellitus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Exclusion Criter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S. Creat. &gt;6mg/d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Patients already on ACE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Contraindication to ACE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LVEF &lt; 30%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Known allergy to contrast media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83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within 24 hours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Dextrose saline (with insulin) at 1ml/kg/hour started 3 hours pre- and continued for 6 hours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aptopri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5mg po q8h started 1h pre-contrast, continued for 3 days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6.6±11.4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38±0.27mg/dL</w:t>
            </w:r>
          </w:p>
        </w:tc>
      </w:tr>
      <w:tr w:rsidR="00C16EA2" w:rsidRPr="00BB3640" w:rsidTr="00FD5ED9">
        <w:trPr>
          <w:cantSplit/>
          <w:trHeight w:val="3114"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hydration onl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8.4±9.3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Hafiz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2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IYWZpejwvQXV0aG9yPjxZZWFyPjIwMTI8L1llYXI+PFJl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IYWZpejwvQXV0aG9yPjxZZWFyPjIwMTI8L1llYXI+PFJl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 w:rsidRPr="00BB3640"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64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Chronic kidney disease (S. Creat. &gt;1.6mg/dl in non-diabetics and &gt;1.4 mg/dl in diabetics) or an estimated glomerular filtration rate (eGFR) of &lt;50 ml/min/1.73 m2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Age&gt;18 years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Unstabl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renal function (&gt;0.4 mg/dl change in S. Creat. 48 hr pre-procedure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Pulmonary oedem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S. bicarbonate &gt;34 mmol/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Received Fenoldopam, Mannitol, Dopamine, or NAC within 48 hr pre-proced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Cardiogenic shock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Allergic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to contrast med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Pregna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Unable to provide informed consent.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 Coronary Angiograph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PC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Peripheral intervention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76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within 48 hours of contrast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dixan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opamid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overs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All are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s per intervention protocol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ormal Saline 1ml/kg/hr for 12h pre- and 12h post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(IQR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0 (80-140)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S. Creat.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6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HCO3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D5W containing 154 mEq/L of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NaHCO3 at 3ml/kg/hr for 1 hr pre-procedure, 1ml/kg/hr for 6 hr post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(IQR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0 (75-155)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S. Creat.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7mg/dL</w:t>
            </w:r>
          </w:p>
        </w:tc>
      </w:tr>
      <w:tr w:rsidR="00C16EA2" w:rsidRPr="00BB3640" w:rsidTr="00FD5ED9">
        <w:trPr>
          <w:cantSplit/>
          <w:trHeight w:val="4273"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 xml:space="preserve">Han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4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IYW48L0F1dGhvcj48WWVhcj4yMDE0PC9ZZWFyPjxSZWNO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IYW48L0F1dGhvcj48WWVhcj4yMDE0PC9ZZWFyPjxSZWNO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 w:rsidRPr="00BB3640"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65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Type 2 D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Chronic Kidney disease (stage 2 or 3)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Hypersensitivity to contrast medium or statin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Type 1 D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Ketoacido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Lactic acido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CKD stages 0/1/4/5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Acute STEMI within preceding 4 week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NYHA Class IV heart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Hemodynamic instabilit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Administration of iodinated contrast medium during the 2 weeks before randomiza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LDL Cholesterol &lt;1.82mmol/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Hepatic dysfunction (S ALT &gt;3xnormal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. Thyroid insufficie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. Renal artery stenosis (unilateral&gt;70% or bilateral &gt;50%)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 Coronary Angiograph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PC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Peripheral intervention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095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within 72 hours of contrast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dixan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so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9% saline at 1 ml/kg/h from 12h pre- until 24h post-procedure (physician’s discretion allowed)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tatin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Rosuvastatin 10mg tardé from 2 days pre- until 3 days post-procedure (total dose 50 mg over 5 days)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(IQR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0 (100-200)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</w:tr>
      <w:tr w:rsidR="00C16EA2" w:rsidRPr="00BB3640" w:rsidTr="00FD5ED9">
        <w:trPr>
          <w:cantSplit/>
          <w:trHeight w:val="2405"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o statin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(IQR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0 (100-200)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4.95±20.84 mmol/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Hashem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5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/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&lt;EndNote&gt;&lt;Cite&gt;&lt;Author&gt;Hashemi&lt;/Author&gt;&lt;Year&gt;2005&lt;/Year&gt;&lt;RecNum&gt;66&lt;/RecNum&gt;&lt;DisplayText&gt;(66)&lt;/DisplayText&gt;&lt;record&gt;&lt;rec-number&gt;66&lt;/rec-number&gt;&lt;foreign-keys&gt;&lt;key app="EN" db-id="dder2drw7edva7ett01p5zxu90x9x2pfx9tr" timestamp="1528961037"&gt;66&lt;/key&gt;&lt;/foreign-keys&gt;&lt;ref-type name="Journal Article"&gt;17&lt;/ref-type&gt;&lt;contributors&gt;&lt;authors&gt;&lt;author&gt;Hashemi, M&lt;/author&gt;&lt;author&gt;Kharazi, A&lt;/author&gt;&lt;author&gt;Shahidi, S&lt;/author&gt;&lt;/authors&gt;&lt;/contributors&gt;&lt;titles&gt;&lt;title&gt;Captopril for prevention of contrast induced nephropathy in patients undergoing coronary angioplasty: a double blind placebo controlled clinical trial&lt;/title&gt;&lt;secondary-title&gt;Journal of Research in Medical Sciences&lt;/secondary-title&gt;&lt;/titles&gt;&lt;periodical&gt;&lt;full-title&gt;Journal of Research in Medical Sciences&lt;/full-title&gt;&lt;/periodical&gt;&lt;pages&gt;305-308&lt;/pages&gt;&lt;volume&gt;10&lt;/volume&gt;&lt;number&gt;5&lt;/number&gt;&lt;dates&gt;&lt;year&gt;2005&lt;/year&gt;&lt;/dates&gt;&lt;isbn&gt;1735-7136&lt;/isbn&gt;&lt;urls&gt;&lt;/urls&gt;&lt;/record&gt;&lt;/Cite&gt;&lt;/EndNote&gt;</w:instrTex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 w:rsidRPr="00BB3640"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66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mount of contrast used &lt;100 or &gt;300 ml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Calcium antagonists, ACE-I, theophylline prescribed within 2 days before the proced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Baseline S. Creat. &gt; 2mg/dl.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plasty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98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within 48 hours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glumin compound (76%, DarooPakhsh, Iran) (370 mg/ 20 ml)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ormal saline 0.9% infusion (total volume of 1.5L) at 60 ml/hr from 12hr pre- until 12 hr post-procedure.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aptopri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2.5mg po q8h started 2h pre-contrast, continued for 48hr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25±120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0.98±0.43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 po q8h started 2h pre-contrast, continued for 48hr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23.3±130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05±0.39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Healy, D 2015</w: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begin"/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&lt;EndNote&gt;&lt;Cite&gt;&lt;Author&gt;Healy&lt;/Author&gt;&lt;Year&gt;2015&lt;/Year&gt;&lt;RecNum&gt;193&lt;/RecNum&gt;&lt;DisplayText&gt;(191)&lt;/DisplayText&gt;&lt;record&gt;&lt;rec-number&gt;193&lt;/rec-number&gt;&lt;foreign-keys&gt;&lt;key app="EN" db-id="dder2drw7edva7ett01p5zxu90x9x2pfx9tr" timestamp="1528961040"&gt;193&lt;/key&gt;&lt;/foreign-keys&gt;&lt;ref-type name="Journal Article"&gt;17&lt;/ref-type&gt;&lt;contributors&gt;&lt;authors&gt;&lt;author&gt;Healy, D. A.&lt;/author&gt;&lt;author&gt;Feeley, I.&lt;/author&gt;&lt;author&gt;Keogh, C. J.&lt;/author&gt;&lt;author&gt;Scanlon, T. G.&lt;/author&gt;&lt;author&gt;Hodnett, P. A.&lt;/author&gt;&lt;author&gt;Stack, A. G.&lt;/author&gt;&lt;author&gt;Clarke Moloney, M.&lt;/author&gt;&lt;author&gt;Whittaker, P.&lt;/author&gt;&lt;author&gt;Walsh, S. R.&lt;/author&gt;&lt;/authors&gt;&lt;/contributors&gt;&lt;auth-address&gt;. donagh1@hotmail.com.&lt;/auth-address&gt;&lt;titles&gt;&lt;title&gt;Remote ischemic conditioning and renal function after contrast-enhanced CT scan: A randomized trial&lt;/title&gt;&lt;secondary-title&gt;Clin Invest Med&lt;/secondary-title&gt;&lt;/titles&gt;&lt;periodical&gt;&lt;full-title&gt;Clin Invest Med&lt;/full-title&gt;&lt;/periodical&gt;&lt;pages&gt;E110-8&lt;/pages&gt;&lt;volume&gt;38&lt;/volume&gt;&lt;number&gt;3&lt;/number&gt;&lt;keywords&gt;&lt;keyword&gt;Acute Kidney Injury/*prevention &amp;amp; control&lt;/keyword&gt;&lt;keyword&gt;Aged&lt;/keyword&gt;&lt;keyword&gt;Arm/blood supply&lt;/keyword&gt;&lt;keyword&gt;Contrast Media/*adverse effects&lt;/keyword&gt;&lt;keyword&gt;Creatinine/blood&lt;/keyword&gt;&lt;keyword&gt;Female&lt;/keyword&gt;&lt;keyword&gt;Glomerular Filtration Rate&lt;/keyword&gt;&lt;keyword&gt;Humans&lt;/keyword&gt;&lt;keyword&gt;Ischemic Preconditioning/*methods&lt;/keyword&gt;&lt;keyword&gt;Male&lt;/keyword&gt;&lt;keyword&gt;Middle Aged&lt;/keyword&gt;&lt;keyword&gt;Tomography, X-Ray Computed/*adverse effects&lt;/keyword&gt;&lt;/keywords&gt;&lt;dates&gt;&lt;year&gt;2015&lt;/year&gt;&lt;pub-dates&gt;&lt;date&gt;May 31&lt;/date&gt;&lt;/pub-dates&gt;&lt;/dates&gt;&lt;isbn&gt;1488-2353 (Electronic)&amp;#xD;0147-958X (Linking)&lt;/isbn&gt;&lt;accession-num&gt;26026638&lt;/accession-num&gt;&lt;urls&gt;&lt;related-urls&gt;&lt;url&gt;https://www.ncbi.nlm.nih.gov/pubmed/26026638&lt;/url&gt;&lt;/related-urls&gt;&lt;/urls&gt;&lt;/record&gt;&lt;/Cite&gt;&lt;/EndNote&gt;</w:instrTex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separate"/>
            </w:r>
            <w:r>
              <w:rPr>
                <w:rFonts w:asciiTheme="minorHAnsi" w:hAnsiTheme="minorHAnsi" w:cstheme="minorHAnsi"/>
                <w:noProof/>
                <w:sz w:val="18"/>
                <w:szCs w:val="18"/>
              </w:rPr>
              <w:t>(191)</w: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end"/>
            </w:r>
          </w:p>
        </w:tc>
        <w:tc>
          <w:tcPr>
            <w:tcW w:w="3069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lusion Criteria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atients aged over 17 years scheduled for abdomino-pelvic CECT-scans who were likely to remain in hospital for at least two days after the scan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Exclusion Criteria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 Allergy or hypersensitivity to iodinated contrast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. Hospital admission SCr &gt;150 µmol/dL (a contraindication to iodinated contrast)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. Renal transplant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4. History of acute renal failure that required management by a nephrologist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5.Current use of either sulphonlyurea or nicorandil.</w:t>
            </w:r>
          </w:p>
        </w:tc>
        <w:tc>
          <w:tcPr>
            <w:tcW w:w="1166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ntrast enhanced CT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98</w:t>
            </w:r>
          </w:p>
        </w:tc>
        <w:tc>
          <w:tcPr>
            <w:tcW w:w="1135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of &gt;25% or an increase of ≥0.5 mg/dl in SCr from the baseline value 48 h after exposure to the contrast medium</w:t>
            </w:r>
          </w:p>
        </w:tc>
        <w:tc>
          <w:tcPr>
            <w:tcW w:w="1038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hexol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Low-Osm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pamidol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so-Osm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dixanol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so-Osm</w:t>
            </w:r>
          </w:p>
        </w:tc>
        <w:tc>
          <w:tcPr>
            <w:tcW w:w="1166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Use of hydration prior to the procedure was at the discretion of the physician who ordered the scan.</w:t>
            </w:r>
          </w:p>
        </w:tc>
        <w:tc>
          <w:tcPr>
            <w:tcW w:w="1088" w:type="dxa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RIPC</w:t>
            </w:r>
          </w:p>
        </w:tc>
        <w:tc>
          <w:tcPr>
            <w:tcW w:w="1102" w:type="dxa"/>
            <w:gridSpan w:val="2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40 minutes before contrast was given five-minute cycles of arm ischemia with three minutes of reperfusion between by inflating blood pressure cuff positioned on the patient’s arm to a pressure of 200 mmHg or 15 mmHg above systolic pressure if that was &gt;200 mmHg</w:t>
            </w:r>
          </w:p>
        </w:tc>
        <w:tc>
          <w:tcPr>
            <w:tcW w:w="993" w:type="dxa"/>
            <w:gridSpan w:val="3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ost patients receive a dose of 90 mL, but patients heavier than 110 kg may receive 120 mL. All patients with eGFR &lt;60 mL/min/1.73m2 receive iodixanol</w:t>
            </w:r>
          </w:p>
        </w:tc>
        <w:tc>
          <w:tcPr>
            <w:tcW w:w="1333" w:type="dxa"/>
            <w:gridSpan w:val="2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(IQR)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73 (59, 85)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o intervention</w:t>
            </w:r>
          </w:p>
        </w:tc>
        <w:tc>
          <w:tcPr>
            <w:tcW w:w="993" w:type="dxa"/>
            <w:gridSpan w:val="3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333" w:type="dxa"/>
            <w:gridSpan w:val="2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(IQR)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75 (62, 85)</w:t>
            </w:r>
          </w:p>
        </w:tc>
      </w:tr>
      <w:tr w:rsidR="00C16EA2" w:rsidRPr="00BB3640" w:rsidTr="00FD5ED9">
        <w:trPr>
          <w:cantSplit/>
          <w:trHeight w:val="4131"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Heguile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3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IZWd1aWxlbjwvQXV0aG9yPjxZZWFyPjIwMTM8L1llYXI+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IZWd1aWxlbjwvQXV0aG9yPjxZZWFyPjIwMTM8L1llYXI+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 w:rsidRPr="00BB3640"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67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ge&gt;18 yea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Stable S. Creat. ~1.25 mg/dl (110 lmol/l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3. eCr. Clearance &lt;45 ml/min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S. Creat. 4.5 mg/dl ([364.5 lmol/l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Change in S. Creat. ≥0.5 mg/dl (44.2 lmol/l) within the previous week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Emergency catheteriza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Pulmonary oedem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Pre-existing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Recent exposure to contrast med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Multipl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Myelom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Uncontrolled hypertens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Hemodynamic instabilit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. Current treatment with dopamine, mannitol, Fenoldopam, Aminophylline, Theophylline, Ascorbic acid or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NAC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. Pregnant or childbearing wome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. Known hypersensitivity to Contrast media or NAC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3. Patients undergoing interventions limited to the major renal vasculature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ntrast Study including cardiac catheterization or arteriography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01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&gt;25% increase above baseline S. Creat. within 48 -72 hours of contrast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vers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s per intervention protocol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HCO3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D5W containing 154 mEq/L of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NaHCO3 at 3ml/kg/hr for 2 hr pre-procedure, 1ml/kg/hr during and for 6-12 hr post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79.8±14.2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57±0.03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00 mg orally twice daily day preceding and day of 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86.6±15.4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60±0.07mg/dL</w:t>
            </w:r>
          </w:p>
        </w:tc>
      </w:tr>
      <w:tr w:rsidR="00C16EA2" w:rsidRPr="00BB3640" w:rsidTr="00FD5ED9">
        <w:trPr>
          <w:cantSplit/>
          <w:trHeight w:val="1346"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Both NAC + NaHCO3</w:t>
            </w:r>
          </w:p>
        </w:tc>
        <w:tc>
          <w:tcPr>
            <w:tcW w:w="3428" w:type="dxa"/>
            <w:gridSpan w:val="7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Excluded from analysis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Heng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8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IZW5nPC9BdXRob3I+PFllYXI+MjAwODwvWWVhcj48UmVj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IZW5nPC9BdXRob3I+PFllYXI+MjAwODwvWWVhcj48UmVj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 w:rsidRPr="00BB3640"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68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Stable CRF (eGFR &lt;56ml/min and S. Creat variability &lt;0.1mg/dl between levels measured 1-2 months before procedure and the baseline level taken within 24 hours before interven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ge &lt;18 yea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Pregna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Allergy to NAC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Acute Renal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Haemodynamic instabilit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Overt Congestive cardiac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Administration of Iodinated Contrast media, nephrotoxic agent or NAC within the last 30 days prior to inclus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 Patients on nephrotoxic agents such as NSAIDs or aminosides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 / PCI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5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, &gt;25% increase S. Creat. above baseline or &gt;5ml decrease in eGFR within 48 hours of contrast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mepr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odixan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so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Bicarbonate saline 1.4% I.V at 1ml/kg/hr for 12 hours pre- and 12hr post-procedure (6 hours for patients with heart failure)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200 mg orally twice daily day preceding and day of 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8±70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78±53mmol/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 orally twice daily day preceding and day of 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98±76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93±76mmol/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Hool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9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Ib29sZTwvQXV0aG9yPjxZZWFyPjIwMDk8L1llYXI+PFJl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Ib29sZTwvQXV0aG9yPjxZZWFyPjIwMDk8L1llYXI+PFJl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 w:rsidRPr="00BB3640"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69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Age ≥18 years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Elective PC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Able to give informed consen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Emergency PC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Elevation of cTnI pre-PC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Women of child-bearing ag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4. Nicorandil or glibenclamide use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Severe comorbidity (estimated life expectancy &lt;6 months)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PCI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18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&gt;25% increase above baseline S. Creat. within 24 hours of contrast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promid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RIP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Blood pressure cuff placed around their non-dominant upper arm. The cuff inflated to 200-mm Hg pressure for 5 minutes, followed by 5 minutes of deflation and repeated 2 more times to 3 cycles in total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96.7±80.1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eGFR, median (IQR)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72.0 (55.8–86.0)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 Group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similar cuff placed around the upper arm, but it was not inflated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87.5±74.2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eGFR, median (IQR)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75.5 (65.3–89.8)</w:t>
            </w:r>
          </w:p>
        </w:tc>
      </w:tr>
      <w:tr w:rsidR="00C16EA2" w:rsidRPr="00BB3640" w:rsidTr="00FD5ED9">
        <w:trPr>
          <w:cantSplit/>
          <w:trHeight w:val="2005"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Hsu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2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/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&lt;EndNote&gt;&lt;Cite&gt;&lt;Author&gt;Hsu&lt;/Author&gt;&lt;Year&gt;2012&lt;/Year&gt;&lt;RecNum&gt;70&lt;/RecNum&gt;&lt;DisplayText&gt;(70)&lt;/DisplayText&gt;&lt;record&gt;&lt;rec-number&gt;70&lt;/rec-number&gt;&lt;foreign-keys&gt;&lt;key app="EN" db-id="dder2drw7edva7ett01p5zxu90x9x2pfx9tr" timestamp="1528961037"&gt;70&lt;/key&gt;&lt;/foreign-keys&gt;&lt;ref-type name="Journal Article"&gt;17&lt;/ref-type&gt;&lt;contributors&gt;&lt;authors&gt;&lt;author&gt;Hsu, T. F.&lt;/author&gt;&lt;author&gt;Huang, M. K.&lt;/author&gt;&lt;author&gt;Yu, S. H.&lt;/author&gt;&lt;author&gt;Yen, D. H.&lt;/author&gt;&lt;author&gt;Kao, W. F.&lt;/author&gt;&lt;author&gt;Chen, Y. C.&lt;/author&gt;&lt;author&gt;Huang, M. S.&lt;/author&gt;&lt;/authors&gt;&lt;/contributors&gt;&lt;auth-address&gt;Department of Emergency Medicine, Taipei Veterans General Hospital, Taiwan.&lt;/auth-address&gt;&lt;titles&gt;&lt;title&gt;N-acetylcysteine for the prevention of contrast-induced nephropathy in the emergency department&lt;/title&gt;&lt;secondary-title&gt;Intern Med&lt;/secondary-title&gt;&lt;/titles&gt;&lt;periodical&gt;&lt;full-title&gt;Intern Med&lt;/full-title&gt;&lt;/periodical&gt;&lt;pages&gt;2709-14&lt;/pages&gt;&lt;volume&gt;51&lt;/volume&gt;&lt;number&gt;19&lt;/number&gt;&lt;edition&gt;2012/10/06&lt;/edition&gt;&lt;keywords&gt;&lt;keyword&gt;Acetylcysteine/administration &amp;amp; dosage/ therapeutic use&lt;/keyword&gt;&lt;keyword&gt;Aged&lt;/keyword&gt;&lt;keyword&gt;Aged, 80 and over&lt;/keyword&gt;&lt;keyword&gt;Contrast Media/ adverse effects&lt;/keyword&gt;&lt;keyword&gt;Emergency Medical Services&lt;/keyword&gt;&lt;keyword&gt;Emergency Service, Hospital&lt;/keyword&gt;&lt;keyword&gt;Female&lt;/keyword&gt;&lt;keyword&gt;Humans&lt;/keyword&gt;&lt;keyword&gt;Iohexol/adverse effects/analogs &amp;amp; derivatives&lt;/keyword&gt;&lt;keyword&gt;Kidney Diseases/ chemically induced/ prevention &amp;amp; control/therapy&lt;/keyword&gt;&lt;keyword&gt;Male&lt;/keyword&gt;&lt;keyword&gt;Prospective Studies&lt;/keyword&gt;&lt;keyword&gt;Renal Dialysis&lt;/keyword&gt;&lt;keyword&gt;Taiwan&lt;/keyword&gt;&lt;keyword&gt;Tomography, X-Ray Computed/ adverse effects&lt;/keyword&gt;&lt;/keywords&gt;&lt;dates&gt;&lt;year&gt;2012&lt;/year&gt;&lt;/dates&gt;&lt;isbn&gt;1349-7235 (Electronic)&amp;#xD;0918-2918 (Linking)&lt;/isbn&gt;&lt;accession-num&gt;23037460&lt;/accession-num&gt;&lt;urls&gt;&lt;related-urls&gt;&lt;url&gt;https://www.jstage.jst.go.jp/article/internalmedicine/51/19/51_51.7894/_pdf&lt;/url&gt;&lt;/related-urls&gt;&lt;/urls&gt;&lt;remote-database-provider&gt;NLM&lt;/remote-database-provider&gt;&lt;language&gt;eng&lt;/language&gt;&lt;/record&gt;&lt;/Cite&gt;&lt;/EndNote&gt;</w:instrTex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 w:rsidRPr="00BB3640"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70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dult patients undergoing abdominal or chest contrast-enhanced CT in Emergency Departmen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long-term haemo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Peritoneal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Received another dose of contrast medium within 72 hou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Refusal to sign consent form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Known allergy to NAC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ntrast Enhanced CT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41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within 48-72 hours of contrast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hex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obitrid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opromid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All are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 mL/kg/h of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0.9% NaCl for 1hr pre-CT, continued at 1mL/kg/hr for 6hr post-CT (decreased to 0.5mL/kg/hr in patients with clinical evidence of CHF)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travenous 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00 mg of NAC in 0.9% sodium chloride at 3 mL/kg for 1hr pre-contrast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1.1±10.0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40±0.58mg/dL</w:t>
            </w:r>
          </w:p>
        </w:tc>
      </w:tr>
      <w:tr w:rsidR="00C16EA2" w:rsidRPr="00BB3640" w:rsidTr="00FD5ED9">
        <w:trPr>
          <w:cantSplit/>
          <w:trHeight w:val="1834"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hydration onl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8.1±10.0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26±0.43mg/dL</w:t>
            </w:r>
          </w:p>
        </w:tc>
      </w:tr>
      <w:tr w:rsidR="00C16EA2" w:rsidRPr="00BB3640" w:rsidTr="00FD5ED9">
        <w:trPr>
          <w:cantSplit/>
          <w:trHeight w:val="1691"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Huber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3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IdWJlcjwvQXV0aG9yPjxZZWFyPjIwMDM8L1llYXI+PFJl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IdWJlcjwvQXV0aG9yPjxZZWFyPjIwMDM8L1llYXI+PFJl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 w:rsidRPr="00BB3640"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71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Chronic renal insufficiency (S. Creat. ≥1.3mg/dl) undergoing coronary angiography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Pregna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Contraindications to theophylline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12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within 48 hours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mepr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00ml Nacl 30 minutes before coronary angiography, fluid intake ≥2 L/day was advised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Theophylline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00 mg IV 30 minutes before coronary angiograph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96.5±84.1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65±0.41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hydration onl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16.6±95.0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72±0.69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Inda-Filho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4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JbmRhLUZpbGhvPC9BdXRob3I+PFllYXI+MjAxNDwvWWVh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JbmRhLUZpbGhvPC9BdXRob3I+PFllYXI+MjAxNDwvWWVh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 w:rsidRPr="00BB3640"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72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ge&gt; 18 yea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Elective coronary angiography or ventriculography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Received an iodinated contrast medium intravascularly within 30 days pre-procedure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Emergency coronary catheteriza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Pulmonary oedem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Acute decompensated congestive heart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On nonsteroidal anti-inflammatory drugs or metformin at the time of the stud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Declined to participate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Angiography / Ventriculography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561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of ≥ 0.3mg in or absolute value ≥1.1mg/dL of S. Creat. at 72 hours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xitalamat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Hi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ll patients receive Nacl (0.9%, isotonic) given intravenously at 1 mL/kg/h.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Patients received medications intravenously 60 minutes immediately before, during, and 6 hours immediately after contrast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travenous 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 in D5W at 150mg/kg/hr as bolus prior to contrast, then at 50 mg/kg/h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1±16.7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00±0.25mg/dL</w:t>
            </w:r>
          </w:p>
        </w:tc>
      </w:tr>
      <w:tr w:rsidR="00C16EA2" w:rsidRPr="00BB3640" w:rsidTr="00FD5ED9">
        <w:trPr>
          <w:cantSplit/>
          <w:trHeight w:val="3078"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HCO3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50 mEq of 8.4% NaHCO3 in 1L 5% dextrose given as bolus at 3.5ml/kg/hr pre-contrast, then at 1.18ml/kg/hr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2±17.6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00±0.24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hydration onl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8±22.4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04±0.41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Both NAC + NaHCO3</w:t>
            </w:r>
          </w:p>
        </w:tc>
        <w:tc>
          <w:tcPr>
            <w:tcW w:w="3428" w:type="dxa"/>
            <w:gridSpan w:val="7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Excluded from analysis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 w:val="restart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Izani 2008</w: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begin">
                <w:fldData xml:space="preserve">PEVuZE5vdGU+PENpdGU+PEF1dGhvcj5JemFuaTwvQXV0aG9yPjxZZWFyPjIwMDg8L1llYXI+PFJl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</w:fldData>
              </w:fldChar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</w:instrText>
            </w:r>
            <w:r>
              <w:rPr>
                <w:rFonts w:asciiTheme="minorHAnsi" w:hAnsiTheme="minorHAnsi" w:cstheme="minorHAnsi"/>
                <w:sz w:val="18"/>
                <w:szCs w:val="18"/>
              </w:rPr>
              <w:fldChar w:fldCharType="begin">
                <w:fldData xml:space="preserve">PEVuZE5vdGU+PENpdGU+PEF1dGhvcj5JemFuaTwvQXV0aG9yPjxZZWFyPjIwMDg8L1llYXI+PFJl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</w:fldData>
              </w:fldChar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.DATA </w:instrText>
            </w:r>
            <w:r>
              <w:rPr>
                <w:rFonts w:asciiTheme="minorHAnsi" w:hAnsiTheme="minorHAnsi" w:cstheme="minorHAnsi"/>
                <w:sz w:val="18"/>
                <w:szCs w:val="18"/>
              </w:rPr>
            </w:r>
            <w:r>
              <w:rPr>
                <w:rFonts w:asciiTheme="minorHAnsi" w:hAnsiTheme="minorHAnsi" w:cstheme="minorHAnsi"/>
                <w:sz w:val="18"/>
                <w:szCs w:val="18"/>
              </w:rPr>
              <w:fldChar w:fldCharType="end"/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separate"/>
            </w:r>
            <w:r>
              <w:rPr>
                <w:rFonts w:asciiTheme="minorHAnsi" w:hAnsiTheme="minorHAnsi" w:cstheme="minorHAnsi"/>
                <w:noProof/>
                <w:sz w:val="18"/>
                <w:szCs w:val="18"/>
              </w:rPr>
              <w:t>(192)</w: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lusion Criteria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Patients electively admitted for coronary angiography &gt; 18 yaers with creatinine clearance 40-90ml/min 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Exclusion Criteria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1. Severe renal failure 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2. Severe peptic ulcer 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. Allergy to NAC or Asthma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4. Pregnancy or breast feeding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5. </w:t>
            </w:r>
          </w:p>
        </w:tc>
        <w:tc>
          <w:tcPr>
            <w:tcW w:w="1166" w:type="dxa"/>
            <w:vMerge w:val="restart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 ± PCI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08</w:t>
            </w:r>
          </w:p>
        </w:tc>
        <w:tc>
          <w:tcPr>
            <w:tcW w:w="1135" w:type="dxa"/>
            <w:vMerge w:val="restart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5% increase in serum creatinine above the baseline, 48 hours after exposure to contrast media</w:t>
            </w:r>
          </w:p>
        </w:tc>
        <w:tc>
          <w:tcPr>
            <w:tcW w:w="1038" w:type="dxa"/>
            <w:vMerge w:val="restart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hexol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45% normal saline 12 hours before contrast start and after at rate of 1ml/kg/h</w:t>
            </w:r>
          </w:p>
        </w:tc>
        <w:tc>
          <w:tcPr>
            <w:tcW w:w="1088" w:type="dxa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</w:t>
            </w:r>
          </w:p>
        </w:tc>
        <w:tc>
          <w:tcPr>
            <w:tcW w:w="1102" w:type="dxa"/>
            <w:gridSpan w:val="2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00mg BD for 4 days started 12 hours before contrast administration</w:t>
            </w:r>
          </w:p>
        </w:tc>
        <w:tc>
          <w:tcPr>
            <w:tcW w:w="993" w:type="dxa"/>
            <w:gridSpan w:val="3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ast(ml) Mean(SD)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36.73(100.23)</w:t>
            </w:r>
          </w:p>
        </w:tc>
        <w:tc>
          <w:tcPr>
            <w:tcW w:w="1333" w:type="dxa"/>
            <w:gridSpan w:val="2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. Creat.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(SD)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23.7(17.08)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Only I.V saline </w:t>
            </w:r>
          </w:p>
        </w:tc>
        <w:tc>
          <w:tcPr>
            <w:tcW w:w="993" w:type="dxa"/>
            <w:gridSpan w:val="3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ast(ml) Mean(SD)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26.67(94.37)</w:t>
            </w:r>
          </w:p>
        </w:tc>
        <w:tc>
          <w:tcPr>
            <w:tcW w:w="1333" w:type="dxa"/>
            <w:gridSpan w:val="2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. Creat.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(SD)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24.4(21.89)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Jaffer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2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KYWZmZXJ5PC9BdXRob3I+PFllYXI+MjAxMjwvWWVhcj48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KYWZmZXJ5PC9BdXRob3I+PFllYXI+MjAxMjwvWWVhcj48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 w:rsidRPr="00BB3640"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74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Diagnosis of AC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Age &gt;18years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End-stage renal disease (ESRD) requiring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Known hypersensitivity to NAC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History of life-threatening contrast reaction.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 / PCI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456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&gt;25% increase above baseline S. Creat. within 72 hours of contrast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dixan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so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dditional intravenous normal saline (0.9% NaCl in water) was administered such that the total volume of fluid infused was equal to 1 cc/kg/hr for 24 hr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travenous 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,200 mg bolus followed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by 200 mg/hr for 24 hr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69.5±94.5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09±0.4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atched placebo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61.3±83.4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07±0.4mg/dL</w:t>
            </w:r>
          </w:p>
        </w:tc>
      </w:tr>
      <w:tr w:rsidR="00C16EA2" w:rsidRPr="00BB3640" w:rsidTr="00FD5ED9">
        <w:trPr>
          <w:cantSplit/>
          <w:trHeight w:val="3706"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 xml:space="preserve">Jo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3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KbzwvQXV0aG9yPjxZZWFyPjIwMTM8L1llYXI+PFJlY051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KbzwvQXV0aG9yPjxZZWFyPjIwMTM8L1llYXI+PFJlY051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 w:rsidRPr="00BB3640"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75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Age &gt;19 years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Creat. clearance ≤ 60ml/min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Elective proced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cute Coronary Syndrom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Cardiogenic shock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Pulmonary oedem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Emergency Coronary angiograph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Acute renal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End Stage Renal Disease requiring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Previous Exposure to Contrast Medium within seven days of stud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Pregna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Lacta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. Hypersensitivity to Contrast med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. Mechanical ventila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 Parenteral Use of Diuretic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3. Multiple Myelom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4. Use of Metformin or Non-steroidal anti-inflammatory drugs within 48 hours of procedure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 / PCI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12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dixan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so-Os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promid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obitrid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sotonic Normal Saline at 1ml/kg/hr for 12 hours pre- and 12 hours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lpha Lipoic Acid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00 mg orally 8-hourly commenced day of procedure, up to a total of 3600mg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65.2±83.6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0.8±69.8mmol/L</w:t>
            </w:r>
          </w:p>
        </w:tc>
      </w:tr>
      <w:tr w:rsidR="00C16EA2" w:rsidRPr="00BB3640" w:rsidTr="00FD5ED9">
        <w:trPr>
          <w:cantSplit/>
          <w:trHeight w:val="2680"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hydration onl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74.6±103.6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8.2±37.5mmol/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 xml:space="preserve">Jo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8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KbzwvQXV0aG9yPjxZZWFyPjIwMDg8L1llYXI+PFJlY051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KbzwvQXV0aG9yPjxZZWFyPjIwMDg8L1llYXI+PFJlY051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 w:rsidRPr="00BB3640"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76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Age &gt;19 years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Baseline S. Creat. ≥1.1mg/dL or Creat. clearance ≤ 60ml/min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cute Coronary Syndrom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Cardiogenic shock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Pulmonary oedem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Emergency Coronary angiograph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Acute renal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End Stage Renal Disease requiring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Previous Exposure to Contrast Medium within seven days of stud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Pregna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Lacta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. Hypersensitivity to Contrast med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. Mechanical ventila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 Parenteral use of diuretic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Use of NAC, Ascorbic acid, metformin or nonsteroidal anti-inflammatory drugs within 48 hours of the proced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3. Multiple Myelom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4. Statin use within 30 days of procedure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43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dixan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so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Half-isotonic Normal Saline at 1ml/kg/hr for 12 hours pre- and 12 hours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imvastatin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40mg twice daily for 2 days, twice pre- and twice post-angiography to total 160mg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73.3±99.3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285±0.409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 twice daily for 2 days, twice pre- and twice post-angiography to total 160mg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90.9±133.5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234±0.358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 xml:space="preserve">Jo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9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KbzwvQXV0aG9yPjxZZWFyPjIwMDk8L1llYXI+PFJlY051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KbzwvQXV0aG9yPjxZZWFyPjIwMDk8L1llYXI+PFJlY051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 w:rsidRPr="00BB3640"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77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Age &gt;19 years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Baseline S. Creat. ≥1.1mg/dL or Creat. clearance ≤ 60ml/min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cute Coronary Syndrom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Cardiogenic shock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Pulmonary oedem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Emergency Coronary angiograph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Acute renal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End Stage Renal Disease requiring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Previous Exposure to Contrast Medium within seven days of stud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Pregna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Lacta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. Hypersensitivity to Contrast med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. Mechanical ventila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 Parenteral use of diuretic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Use of NAC, Ascorbic acid, metformin or nonsteroidal anti-inflammatory drugs within 48 hours of the proced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3. Multiple Myeloma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79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within 48 hours of contrast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dixan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so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Half-isotonic Normal Saline at 1ml/kg/hr for 12 hours pre- and 12 hours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,200 mg orally twice daily, twice pre- and twice post-angiography, to a total of 4,800 mg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3.6±141.9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38±0.52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scorbic acid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5mg pre-procedure in divided doses of 3g and 2g with 12h interval, two doses of 2g at 12h intervals post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16.4±136.1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27±0.35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 xml:space="preserve">Jurado-Roman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5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KdXJhZG8tUm9tYW48L0F1dGhvcj48WWVhcj4yMDE1PC9Z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KdXJhZG8tUm9tYW48L0F1dGhvcj48WWVhcj4yMDE1PC9Z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 w:rsidRPr="00BB3640"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78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Patients with STEMI undergoing primary PCI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End-stage renal failure requiring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Cardiac arres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Severe heart failure (Killip III to IV)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PCI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473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within 3 days of contrast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dixan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so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s per intervention protocol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hydration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sotonic Normal Saline at 1ml/kg/hr from start of procedure continued for 24h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80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GFR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0±21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 mg/min/1.73m2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noWrap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o hydration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73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GFR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8±54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 mg/min/1.73m2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t>Kai, Z 2015</w: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begin"/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&lt;EndNote&gt;&lt;Cite&gt;&lt;Author&gt;Kai&lt;/Author&gt;&lt;Year&gt;2015&lt;/Year&gt;&lt;RecNum&gt;195&lt;/RecNum&gt;&lt;DisplayText&gt;(193)&lt;/DisplayText&gt;&lt;record&gt;&lt;rec-number&gt;195&lt;/rec-number&gt;&lt;foreign-keys&gt;&lt;key app="EN" db-id="dder2drw7edva7ett01p5zxu90x9x2pfx9tr" timestamp="1528961040"&gt;195&lt;/key&gt;&lt;/foreign-keys&gt;&lt;ref-type name="Journal Article"&gt;17&lt;/ref-type&gt;&lt;contributors&gt;&lt;authors&gt;&lt;author&gt;Kai, Z.&lt;/author&gt;&lt;author&gt;Yongjian, L.&lt;/author&gt;&lt;author&gt;Sheng, G.&lt;/author&gt;&lt;author&gt;Yu, L.&lt;/author&gt;&lt;/authors&gt;&lt;/contributors&gt;&lt;titles&gt;&lt;title&gt;Effect of Dongchongxiacao (Cordyceps) therapy on contrast-induced nephropathy in patients with type 2 diabetes and renal insufficiency undergoing coronary angiography&lt;/title&gt;&lt;secondary-title&gt;J Tradit Chin Med&lt;/secondary-title&gt;&lt;/titles&gt;&lt;periodical&gt;&lt;full-title&gt;J Tradit Chin Med&lt;/full-title&gt;&lt;/periodical&gt;&lt;pages&gt;422-7&lt;/pages&gt;&lt;volume&gt;35&lt;/volume&gt;&lt;number&gt;4&lt;/number&gt;&lt;keywords&gt;&lt;keyword&gt;Adult&lt;/keyword&gt;&lt;keyword&gt;Aged&lt;/keyword&gt;&lt;keyword&gt;Contrast Media/*adverse effects&lt;/keyword&gt;&lt;keyword&gt;Cordyceps/*chemistry&lt;/keyword&gt;&lt;keyword&gt;Coronary Angiography&lt;/keyword&gt;&lt;keyword&gt;Diabetes Mellitus, Type 2/*complications/surgery&lt;/keyword&gt;&lt;keyword&gt;Diabetic Nephropathies/etiology/*prevention &amp;amp; control&lt;/keyword&gt;&lt;keyword&gt;Drugs, Chinese Herbal/*administration &amp;amp; dosage&lt;/keyword&gt;&lt;keyword&gt;Female&lt;/keyword&gt;&lt;keyword&gt;Humans&lt;/keyword&gt;&lt;keyword&gt;Male&lt;/keyword&gt;&lt;keyword&gt;Middle Aged&lt;/keyword&gt;&lt;keyword&gt;Renal Insufficiency/*complications/surgery&lt;/keyword&gt;&lt;keyword&gt;Young Adult&lt;/keyword&gt;&lt;/keywords&gt;&lt;dates&gt;&lt;year&gt;2015&lt;/year&gt;&lt;pub-dates&gt;&lt;date&gt;Aug&lt;/date&gt;&lt;/pub-dates&gt;&lt;/dates&gt;&lt;isbn&gt;0255-2922 (Print)&amp;#xD;0255-2922 (Linking)&lt;/isbn&gt;&lt;accession-num&gt;26427112&lt;/accession-num&gt;&lt;urls&gt;&lt;related-urls&gt;&lt;url&gt;https://www.ncbi.nlm.nih.gov/pubmed/26427112&lt;/url&gt;&lt;/related-urls&gt;&lt;/urls&gt;&lt;/record&gt;&lt;/Cite&gt;&lt;/EndNote&gt;</w:instrTex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separate"/>
            </w:r>
            <w:r>
              <w:rPr>
                <w:rFonts w:asciiTheme="minorHAnsi" w:hAnsiTheme="minorHAnsi" w:cstheme="minorHAnsi"/>
                <w:noProof/>
                <w:sz w:val="18"/>
                <w:szCs w:val="18"/>
              </w:rPr>
              <w:t>(193)</w: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end"/>
            </w:r>
          </w:p>
        </w:tc>
        <w:tc>
          <w:tcPr>
            <w:tcW w:w="3069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lusion Criteria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atients &gt; 18 years and &lt; 80 years with Type 2 diabetes whose estimated glomerular filtration rate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(eGFR) was ≤ 60 mL/min·1.73m2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Exclusion Criteria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 Hyperpyrexia or allergic to iodine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. Tumors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. Severe heart failure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4. Severe kidney failure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5. Severe liver failure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. Disorders of the immune system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7. Blood diseases.</w:t>
            </w:r>
          </w:p>
        </w:tc>
        <w:tc>
          <w:tcPr>
            <w:tcW w:w="1166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89</w:t>
            </w:r>
          </w:p>
        </w:tc>
        <w:tc>
          <w:tcPr>
            <w:tcW w:w="1135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Relative (≥ 25%) or an absolute (≥ 44.2 μmol/L) increase in serum creatinine from the baseline value within 3 days after intravascular administration of contrast medium</w:t>
            </w:r>
          </w:p>
        </w:tc>
        <w:tc>
          <w:tcPr>
            <w:tcW w:w="1038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pamidol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Low-Osm</w:t>
            </w:r>
          </w:p>
        </w:tc>
        <w:tc>
          <w:tcPr>
            <w:tcW w:w="1166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travenous isotonic saline (0.9%) at a rate of approximately 1 mL/kg per hour for 6 h before, and 12 h after, contrast exposure</w:t>
            </w:r>
          </w:p>
        </w:tc>
        <w:tc>
          <w:tcPr>
            <w:tcW w:w="1130" w:type="dxa"/>
            <w:gridSpan w:val="2"/>
            <w:shd w:val="clear" w:color="auto" w:fill="auto"/>
            <w:noWrap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tandard Cordyceps</w:t>
            </w:r>
          </w:p>
        </w:tc>
        <w:tc>
          <w:tcPr>
            <w:tcW w:w="1130" w:type="dxa"/>
            <w:gridSpan w:val="2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2-g corbrin capsules, 3 times/d, 3 days before and after procedure </w:t>
            </w:r>
          </w:p>
        </w:tc>
        <w:tc>
          <w:tcPr>
            <w:tcW w:w="1129" w:type="dxa"/>
            <w:gridSpan w:val="3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+SD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48.87±48.69</w:t>
            </w:r>
          </w:p>
        </w:tc>
        <w:tc>
          <w:tcPr>
            <w:tcW w:w="1127" w:type="dxa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. Creat.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+SD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21±19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0" w:type="dxa"/>
            <w:gridSpan w:val="2"/>
            <w:shd w:val="clear" w:color="auto" w:fill="auto"/>
            <w:noWrap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(basic treatment group)</w:t>
            </w:r>
          </w:p>
        </w:tc>
        <w:tc>
          <w:tcPr>
            <w:tcW w:w="1130" w:type="dxa"/>
            <w:gridSpan w:val="2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o Cordyceps</w:t>
            </w:r>
          </w:p>
        </w:tc>
        <w:tc>
          <w:tcPr>
            <w:tcW w:w="1129" w:type="dxa"/>
            <w:gridSpan w:val="3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+SD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46.85±49.74</w:t>
            </w:r>
          </w:p>
        </w:tc>
        <w:tc>
          <w:tcPr>
            <w:tcW w:w="1127" w:type="dxa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. Creat.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+SD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22±19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0" w:type="dxa"/>
            <w:gridSpan w:val="2"/>
            <w:shd w:val="clear" w:color="auto" w:fill="auto"/>
            <w:noWrap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tensive Cordyceps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This group was not analysed </w:t>
            </w:r>
          </w:p>
        </w:tc>
        <w:tc>
          <w:tcPr>
            <w:tcW w:w="1130" w:type="dxa"/>
            <w:gridSpan w:val="2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-g corbrin capsules, 3 times/d, 3 days before and after procedure</w:t>
            </w:r>
          </w:p>
        </w:tc>
        <w:tc>
          <w:tcPr>
            <w:tcW w:w="1129" w:type="dxa"/>
            <w:gridSpan w:val="3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+SD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50.87±50.72</w:t>
            </w:r>
          </w:p>
        </w:tc>
        <w:tc>
          <w:tcPr>
            <w:tcW w:w="1127" w:type="dxa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. Creat.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+SD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22±19</w:t>
            </w:r>
          </w:p>
        </w:tc>
      </w:tr>
      <w:tr w:rsidR="00C16EA2" w:rsidRPr="00BB3640" w:rsidTr="00FD5ED9">
        <w:trPr>
          <w:cantSplit/>
          <w:trHeight w:val="1580"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Kam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4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LYW1hPC9BdXRob3I+PFllYXI+MjAxNDwvWWVhcj48UmVj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LYW1hPC9BdXRob3I+PFllYXI+MjAxNDwvWWVhcj48UmVj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 w:rsidRPr="00BB3640"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79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Patients who has CE-CT in Emergency Departmen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Age&gt; 18 yea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3. Mehran risk score for CI-AKI moderate and high-risk groups (&gt;5 points)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Low risk for CI-AK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Allergy to contras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Hemodynamically unstable requiring excessive fluid resuscitation or surger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Rena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replacement therap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Did not provide informed consent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E-CT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23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within 48-72 hours of contrast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Low-Osm Iohexa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All Patients get Less than 100 ml volume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,000 mL of 0.9%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NaCl at a rate of 350 mL/hour</w:t>
            </w:r>
          </w:p>
        </w:tc>
        <w:tc>
          <w:tcPr>
            <w:tcW w:w="1088" w:type="dxa"/>
            <w:shd w:val="clear" w:color="auto" w:fill="auto"/>
            <w:noWrap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50 mg/kg 1L 0.9% NaCl at 350 mL/hour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S. Creat. (IQR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62 (1.4-2.07) mg/dL</w:t>
            </w:r>
          </w:p>
        </w:tc>
      </w:tr>
      <w:tr w:rsidR="00C16EA2" w:rsidRPr="00BB3640" w:rsidTr="00FD5ED9">
        <w:trPr>
          <w:cantSplit/>
          <w:trHeight w:val="2112"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noWrap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hydration onl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S. Creat. (IQR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47 (1.0-1.68) mg/dL</w:t>
            </w:r>
          </w:p>
        </w:tc>
      </w:tr>
      <w:tr w:rsidR="00C16EA2" w:rsidRPr="00BB3640" w:rsidTr="00FD5ED9">
        <w:trPr>
          <w:cantSplit/>
          <w:trHeight w:val="2836"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HCO3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50 mEq in 1L 0.9%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NaCl at 350 mL/hour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S. Creat. (IQR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49 (1.12-1.85) mg/dL</w:t>
            </w:r>
          </w:p>
        </w:tc>
      </w:tr>
      <w:tr w:rsidR="00C16EA2" w:rsidRPr="00BB3640" w:rsidTr="00FD5ED9">
        <w:trPr>
          <w:cantSplit/>
          <w:trHeight w:val="3848"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Ka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3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LYXk8L0F1dGhvcj48WWVhcj4yMDAzPC9ZZWFyPjxSZWNO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LYXk8L0F1dGhvcj48WWVhcj4yMDAzPC9ZZWFyPjxSZWNO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 w:rsidRPr="00BB3640"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80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Patients with stable moderate renal insufficiency (S. Creat &gt;1.2mg/dL (106 µmol/L) or creatinine clearance &lt; 60mL/min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Elective coronary angiography and/or interven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Acute renal failure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Contrast media or nephrotoxic agent within the last 30 day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4. Overt congestive heart failure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5. Severe valvular disease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LVEF&lt; 35%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COPD or asthm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Allergy to NAC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 / PCI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16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&gt;25% increase above baseline S. Creat. within 48 hours of contrast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NaCl at 1mL/kg/hr for 12 hr pre- and 6hr post-contrast.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iberal intake of oral fluid was encouraged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00 mg orally twice daily day preceding and day of procedure, total 2 days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(IQR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30 (75-320)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S. Creat. (IQR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24 (0.77-2.99) 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 orally twice daily day preceding and day of procedure, total 2 days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(IQR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0 (70-380)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S. Creat. (IQR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26 (0.75-3.64) mg/dL</w:t>
            </w:r>
          </w:p>
        </w:tc>
      </w:tr>
      <w:tr w:rsidR="00C16EA2" w:rsidRPr="00BB3640" w:rsidTr="00FD5ED9">
        <w:trPr>
          <w:cantSplit/>
          <w:trHeight w:val="3706"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Kefer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3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LZWZlcjwvQXV0aG9yPjxZZWFyPjIwMDM8L1llYXI+PFJl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LZWZlcjwvQXV0aG9yPjxZZWFyPjIwMDM8L1llYXI+PFJl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 w:rsidRPr="00BB3640"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81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S. Creat. &gt;3mg/d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Acute Renal failure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.PCI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09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within 24 hours of contrast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Low-Os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opromid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or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ohex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Mean CV/ml per procedure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99±77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travenous 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200mg in 200ml 0.9% NaCl in two 60 minute infusions, first 12hr pre-procedure, and second following administration of contrast.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 in 200ml 0.9% NaCl in two 60 minute infusions, first 12hr pre-procedure, and second following administration of contrast.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Khosravi 2016</w: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begin"/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&lt;EndNote&gt;&lt;Cite&gt;&lt;Author&gt;Khosravi&lt;/Author&gt;&lt;Year&gt;2016&lt;/Year&gt;&lt;RecNum&gt;196&lt;/RecNum&gt;&lt;DisplayText&gt;(194)&lt;/DisplayText&gt;&lt;record&gt;&lt;rec-number&gt;196&lt;/rec-number&gt;&lt;foreign-keys&gt;&lt;key app="EN" db-id="dder2drw7edva7ett01p5zxu90x9x2pfx9tr" timestamp="1528961040"&gt;196&lt;/key&gt;&lt;/foreign-keys&gt;&lt;ref-type name="Journal Article"&gt;17&lt;/ref-type&gt;&lt;contributors&gt;&lt;authors&gt;&lt;author&gt;Khosravi, A.&lt;/author&gt;&lt;author&gt;Dolatkhah, M.&lt;/author&gt;&lt;author&gt;Hashemi, H. S.&lt;/author&gt;&lt;author&gt;Rostami, Z.&lt;/author&gt;&lt;/authors&gt;&lt;/contributors&gt;&lt;auth-address&gt;Department of Cardiovascular Diseases, School of Medicine and Atherosclerosis Research Center, Baqiyatallah University of Medical Sciences, Tehran, IR Iran.&amp;#xD;Department of Pharmaceutics, Tabriz University of Medical Sciences, Tabriz, IR Iran.&amp;#xD;Faculty of Medicine, Research Committee, Baqiyatallah University of Medical Sciences, Tehran, IR Iran.&amp;#xD;Department of Nephrology, Nephrology and Urology Research Center, Baqiyatallah University of Medical Sciences, Tehran, IR Iran.&lt;/auth-address&gt;&lt;titles&gt;&lt;title&gt;Preventive Effect of Atorvastatin (80 mg) on Contrast-Induced Nephropathy After Angiography in High-Risk Patients: Double-Blind Randomized Clinical Trial&lt;/title&gt;&lt;secondary-title&gt;Nephrourol Mon&lt;/secondary-title&gt;&lt;/titles&gt;&lt;periodical&gt;&lt;full-title&gt;Nephrourol Mon&lt;/full-title&gt;&lt;/periodical&gt;&lt;pages&gt;e29574&lt;/pages&gt;&lt;volume&gt;8&lt;/volume&gt;&lt;number&gt;3&lt;/number&gt;&lt;keywords&gt;&lt;keyword&gt;Atorvastatin&lt;/keyword&gt;&lt;keyword&gt;Chronic Kidney Disease&lt;/keyword&gt;&lt;keyword&gt;Contrast Induced Nephropathy&lt;/keyword&gt;&lt;keyword&gt;Diabetes Mellitus&lt;/keyword&gt;&lt;/keywords&gt;&lt;dates&gt;&lt;year&gt;2016&lt;/year&gt;&lt;pub-dates&gt;&lt;date&gt;May&lt;/date&gt;&lt;/pub-dates&gt;&lt;/dates&gt;&lt;isbn&gt;2251-7006 (Print)&amp;#xD;2251-7006 (Linking)&lt;/isbn&gt;&lt;accession-num&gt;27570749&lt;/accession-num&gt;&lt;urls&gt;&lt;related-urls&gt;&lt;url&gt;https://www.ncbi.nlm.nih.gov/pubmed/27570749&lt;/url&gt;&lt;url&gt;https://www.ncbi.nlm.nih.gov/pmc/articles/PMC4983115/pdf/num-08-03-29574.pdf&lt;/url&gt;&lt;/related-urls&gt;&lt;/urls&gt;&lt;custom2&gt;PMC4983115&lt;/custom2&gt;&lt;electronic-resource-num&gt;10.5812/numonthly.29574&lt;/electronic-resource-num&gt;&lt;/record&gt;&lt;/Cite&gt;&lt;/EndNote&gt;</w:instrTex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separate"/>
            </w:r>
            <w:r>
              <w:rPr>
                <w:rFonts w:asciiTheme="minorHAnsi" w:hAnsiTheme="minorHAnsi" w:cstheme="minorHAnsi"/>
                <w:noProof/>
                <w:sz w:val="18"/>
                <w:szCs w:val="18"/>
              </w:rPr>
              <w:t>(194)</w: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end"/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lusion Criteria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Patients aged between 55 and 75 who had diabetes (fasting blood sugar &gt; 126 mg/dL, random blood sugar &gt; 200 mg/dL, and glucose tolerance test &gt; 200 mg/dL) and chronic renal failure (creatinine &gt; 1.5 mg/dL or 15 &lt; glomerular filtration rate [GFR] &lt; 60 mls/min/1.73m2) and were candidates for elective angiography an 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Exclusion Criteria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 Recent treatment with 80 mg of statin (high dose)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. Need for emergency angiography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. Contraindications to statin prescription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4. previous contrast-media administration during the preceding 10days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5. Chronic dialysis treatment, and informed refusal of consent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29</w:t>
            </w:r>
          </w:p>
        </w:tc>
        <w:tc>
          <w:tcPr>
            <w:tcW w:w="1135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erum creatinine more than 0.5 mg/dL or more than 25% from the baseline (for this analysis we took 48 hours incidences)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so-Osm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sotonic saline (0.9% sodium chloride or half saline, 1 3 mL/kg/h), intravenously, and N-acetylcysteine (NAC) 1200 mg, orally, twice a day, 1 day before to 2 days after intervention started from1hour before angiography until 4 hours after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torvastatin</w:t>
            </w:r>
          </w:p>
        </w:tc>
        <w:tc>
          <w:tcPr>
            <w:tcW w:w="1102" w:type="dxa"/>
            <w:gridSpan w:val="2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80mg/d from 48h before angiography</w:t>
            </w:r>
          </w:p>
        </w:tc>
        <w:tc>
          <w:tcPr>
            <w:tcW w:w="993" w:type="dxa"/>
            <w:gridSpan w:val="3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&lt; 200 ml for 96.3% of patients </w:t>
            </w:r>
          </w:p>
        </w:tc>
        <w:tc>
          <w:tcPr>
            <w:tcW w:w="1333" w:type="dxa"/>
            <w:gridSpan w:val="2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. Creat.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+SD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53±0.44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atching Placebo</w:t>
            </w:r>
          </w:p>
        </w:tc>
        <w:tc>
          <w:tcPr>
            <w:tcW w:w="993" w:type="dxa"/>
            <w:gridSpan w:val="3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&lt; 200 ml for 98.2% of patients</w:t>
            </w:r>
          </w:p>
        </w:tc>
        <w:tc>
          <w:tcPr>
            <w:tcW w:w="1333" w:type="dxa"/>
            <w:gridSpan w:val="2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. Creat.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+SD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47±0.42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Khour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995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LaG91cnk8L0F1dGhvcj48WWVhcj4xOTk1PC9ZZWFyPjxS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LaG91cnk8L0F1dGhvcj48WWVhcj4xOTk1PC9ZZWFyPjxS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 w:rsidRPr="00BB3640"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82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lusion Criter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Patients undergoing radiocontrast study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NSAID us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Use of nephrotoxic drug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3. Contrast media administration within 72 hours of procedure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LVEF &lt; 30%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Angiograph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IVP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Venogram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87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&gt;25% increase above baseline S. Creat. to above 124 µmol/L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Radiologist preference allowed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ormal saline 0.5-1.5 L pre-procedure and 0.5 L after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ifedipine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0mg 1 hour pre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6±34.8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2.4±53.1mmol/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o intervention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8.1±41.8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2.5±31.6mmol/L</w:t>
            </w:r>
          </w:p>
        </w:tc>
      </w:tr>
      <w:tr w:rsidR="00C16EA2" w:rsidRPr="00BB3640" w:rsidTr="00FD5ED9">
        <w:trPr>
          <w:cantSplit/>
          <w:trHeight w:val="2147"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Kimme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8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LaW1tZWw8L0F1dGhvcj48WWVhcj4yMDA4PC9ZZWFyPjxS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LaW1tZWw8L0F1dGhvcj48WWVhcj4yMDA4PC9ZZWFyPjxS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 w:rsidRPr="00BB3640"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83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Mild to moderately impaired kidney function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Age&gt; 18 yea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S. Creat. ≥1.2 mg/dl or Creatinine clearance &lt; 50 ml/min measured by a 12- or 24-h urine collec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cute inflammatory diseas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Medication with NSAID or metformin up to 3 days before entering stud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Abnormal findings in physical examinations, e.g. signs of dehydration or inflammation.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0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meperol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ml/kg/h infusion of 0.45% saline for 24 h (12 h before and 12 h after exposure to contrast media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00 mg orally twice daily day preceding and day of procedure, total 2 days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87±88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51±0.23mg/dL</w:t>
            </w:r>
          </w:p>
        </w:tc>
      </w:tr>
      <w:tr w:rsidR="00C16EA2" w:rsidRPr="00BB3640" w:rsidTr="00FD5ED9">
        <w:trPr>
          <w:cantSplit/>
          <w:trHeight w:val="2673"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Zin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0 mg once daily on the day before missing doses replaced by placebo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73±85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60±0.49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 orally twice daily day preceding and day of procedure, total 2 days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19±105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65±0.65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Kinbar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0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LaW5iYXJhPC9BdXRob3I+PFllYXI+MjAxMDwvWWVhcj48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LaW5iYXJhPC9BdXRob3I+PFllYXI+MjAxMDwvWWVhcj48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 w:rsidRPr="00BB3640"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84, 85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Patients with stable S. Creat. (baseline ± ≤0.1mg/dL at 12-24h pre-procedure) concentrations undergoing coronary angiography± PCI 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cute MI requiring primary or rescue PC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Use of vasopressors before PC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Cardiogenic shock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Current peritoneal dialysis or haemodialysis,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Planned post-contrast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Allergies to the medications being studied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Overt congestive heart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Severe valvular diseas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LVEF&lt;30%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. Pregna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. Multiple myelom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. Amyloidosis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.PCI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49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after 48h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pamidol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l 1 ml/kg/hr for 30 min pre- and 10h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704 mg orally twice daily day preceding and day of procedure, total 2 days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47±23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00±0.36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hydration onl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41±14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0.97±0.29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minophylline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50mg as a short infusion (100ml saline, 0.9%) 30 min pre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42±15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0.94±0.21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Kitzler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2</w:t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Chronic kidney disease stage 1–4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Elective CT with non-ionic radiocontrast agents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3. Age &gt;18years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4. S. Creat.&gt; 1.25 mg/dL for males and 1.09 mg/dL for females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No renal replacement therap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Exclusion Criter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cute kidney injur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Increase of &gt;0.2mg/dL in S. Creat. from baseline to enrolment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Administration of vitamin E, NAC, or other antioxidant therapy within 4 weeks of stud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Participation in an investigational clinical trial within 1 month prior to the start of the stud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Known or suspected allergy to the investigational drug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Current use of a theophylline, dopamine, furosemide, or mannitol.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Elective CT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0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&gt;25% increase above baseline S. Creat. at 48 hours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Low-Os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opromide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45% saline infusion at 1 ml/kg/hr for 12 h before and after CT.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200gm NAC granules+ placebo emulsion oral route, 12 and 6 h before and 6 and 12 h post-procedure, as well as 0.45 % saline infusion (1:1 dilution of 0.9 % saline with 5 % glucose)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00ml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37±0.51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Vitamin E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 granules + Vitamin E emulsion (540 mg) intravenously 12 and 6 h before and 6 and 12 h post-procedure, as well as 0.45 % saline infusion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00ml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37±0.2mg/dL</w:t>
            </w:r>
          </w:p>
        </w:tc>
      </w:tr>
      <w:tr w:rsidR="00C16EA2" w:rsidRPr="00BB3640" w:rsidTr="00FD5ED9">
        <w:trPr>
          <w:cantSplit/>
          <w:trHeight w:val="5549"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 granules + placebo emulsion as well as 0.45 % saline infusion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00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33±0.12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Klim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2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LbGltYTwvQXV0aG9yPjxZZWFyPjIwMTI8L1llYXI+PFJl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LbGltYTwvQXV0aG9yPjxZZWFyPjIwMTI8L1llYXI+PFJl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 w:rsidRPr="00BB3640"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86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Patients undergoing intra-arterial / intravenous radiological contrast study with renal dysfunction (S. Creat.&gt;0.93 µmol/L for women and 0.117 µmol/L for men, or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eGFR &lt;60mL/min/1.73 m2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ge &lt;18 yea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Allergy to radiographic contras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Pregna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5. NYHA class III and IV heart failure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NAC ≤24h before contras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Clinical condition requiring continuous fluid therapy, e.g. severe sepsis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ntrast Study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85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at 48h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Low-Os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so-Os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opromid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omeprol Iopentol Iohex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obitridol Iodixanol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dditional oral fluid intake was encouraged in all groups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hydration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l at 1 mL/kg/h beginning from 8 p.m. on the day pre- and for ≥12 h post-procedure.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CV median (IQR), mL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0 (80–163)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(IQR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0 (80-163)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S. Creat. (IQR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41 (112-158) mmol/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HCO3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itial intravenous bolus 3 mL/kg/h of 166 mEq/L NaHCO3 for 1hr pre-contrast. Following this, patients received the same fluid at 1mL/kg/h during and for 6h post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(IQR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0 (80-143)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S. Creat. (IQR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41 (115-164) mmol/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travenous and oral NaHCO3</w:t>
            </w:r>
          </w:p>
        </w:tc>
        <w:tc>
          <w:tcPr>
            <w:tcW w:w="3428" w:type="dxa"/>
            <w:gridSpan w:val="7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Excluded from analysis</w:t>
            </w:r>
          </w:p>
        </w:tc>
      </w:tr>
      <w:tr w:rsidR="00C16EA2" w:rsidRPr="00BB3640" w:rsidTr="00FD5ED9">
        <w:trPr>
          <w:cantSplit/>
          <w:trHeight w:val="2997"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Ko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3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LbzwvQXV0aG9yPjxZZWFyPjIwMTM8L1llYXI+PFJlY051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LbzwvQXV0aG9yPjxZZWFyPjIwMTM8L1llYXI+PFJlY051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 w:rsidRPr="00BB3640"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87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eGFR &lt;60 mL/min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59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at 48h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dixan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so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45% saline at 1mL/kg/hr (0.5 mL/kg/hr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f LVEF &lt;40%) administered ≥ 8hr pre- and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icorandi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2 mg dissolved in 100 mL of 0.9% salin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5.6±69.1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73±0.6mg/dL</w:t>
            </w:r>
          </w:p>
        </w:tc>
      </w:tr>
      <w:tr w:rsidR="00C16EA2" w:rsidRPr="00BB3640" w:rsidTr="00FD5ED9">
        <w:trPr>
          <w:cantSplit/>
          <w:trHeight w:val="1976"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00ml of 0.9% salin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6.9±74.6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61±0.44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Koc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2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Lb2M8L0F1dGhvcj48WWVhcj4yMDEyPC9ZZWFyPjxSZWNO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</w:fldData>
              </w:fldCha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Lb2M8L0F1dGhvcj48WWVhcj4yMDEyPC9ZZWFyPjxSZWNO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</w:fldData>
              </w:fldCha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 w:rsidRPr="00BB3640"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89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Age ≥18 years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Creatinine clearance ≤60mL/min and/or S. Creat. ≥1.1mg/dL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Contrast-agent hypersensitivit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Pregnancy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Lacta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Decompensated heart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Pulmonary oedem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Emergency catheteriza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Acute renal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End-stage renal failure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.PCI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41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at 48h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hex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s per intervention protocol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travenous 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bolus of 600 mg twice daily before and on the day of procedure (total=2.4 g) plus IV 0.9% saline 1 mL/kg/h before, on and after the day of 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(IQR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30 (100-155)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CrCl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9±16mL/min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0.9% saline 1 mL/kg/h 12h pre- and 12h post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(IQR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30 (119-150)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CrCl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3±15mL/min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hydration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0.9% saline 1mL/kg/h before, on and after the day of coronary 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(IQR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0 (100-150)</w:t>
            </w:r>
          </w:p>
          <w:p w:rsidR="00C16EA2" w:rsidRPr="00BB3640" w:rsidRDefault="00C16EA2" w:rsidP="00FD5ED9">
            <w:pP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CrCl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8±16mL/min</w:t>
            </w:r>
          </w:p>
        </w:tc>
      </w:tr>
      <w:tr w:rsidR="00C16EA2" w:rsidRPr="00BB3640" w:rsidTr="00FD5ED9">
        <w:trPr>
          <w:cantSplit/>
          <w:trHeight w:val="3990"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Koc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3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Lb2M8L0F1dGhvcj48WWVhcj4yMDEzPC9ZZWFyPjxSZWNO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Lb2M8L0F1dGhvcj48WWVhcj4yMDEzPC9ZZWFyPjxSZWNO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 w:rsidRPr="00BB3640"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88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Diabetes Mellitus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Age&gt;18 years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Hypersensitivity to contras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Decompensated Heart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Pulmonary Oedem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Pregna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Lacta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Severe renal impairmen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Emergency Proced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Contrast Medium administration within 7 days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.PCI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16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at 48h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hex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Preferred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s per intervention protocol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HCO3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54 m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of 8.4% NaHCO3 add to 846 mL of 5% glucose given at 1ml/kg/hr 6hr pre- and 6h post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(IQR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0 (85-100)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S. Creat. (IQR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0 (0.8-1.3) 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hydration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.V Hydration Group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 ml/Kg/hour for 12h pre- and 12h post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(IQR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0 (90-100)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S. Creat. (IQR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0 (0.87-1.3) 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Koch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0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/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&lt;EndNote&gt;&lt;Cite&gt;&lt;Author&gt;Koch&lt;/Author&gt;&lt;Year&gt;2000&lt;/Year&gt;&lt;RecNum&gt;90&lt;/RecNum&gt;&lt;DisplayText&gt;(90)&lt;/DisplayText&gt;&lt;record&gt;&lt;rec-number&gt;90&lt;/rec-number&gt;&lt;foreign-keys&gt;&lt;key app="EN" db-id="dder2drw7edva7ett01p5zxu90x9x2pfx9tr" timestamp="1528961038"&gt;90&lt;/key&gt;&lt;/foreign-keys&gt;&lt;ref-type name="Journal Article"&gt;17&lt;/ref-type&gt;&lt;contributors&gt;&lt;authors&gt;&lt;author&gt;Koch, J. A.&lt;/author&gt;&lt;author&gt;Plum, J.&lt;/author&gt;&lt;author&gt;Grabensee, B.&lt;/author&gt;&lt;author&gt;Modder, U.&lt;/author&gt;&lt;/authors&gt;&lt;/contributors&gt;&lt;auth-address&gt;Department of Diagnostic Radiology and Department of Nephrology and Rheumatology, Heinrich-Heine-University, Dusseldorf, Germany.&lt;/auth-address&gt;&lt;titles&gt;&lt;title&gt;Prostaglandin E1: a new agent for the prevention of renal dysfunction in high risk patients caused by radiocontrast media? PGE1 Study Group&lt;/title&gt;&lt;secondary-title&gt;Nephrol Dial Transplant&lt;/secondary-title&gt;&lt;/titles&gt;&lt;periodical&gt;&lt;full-title&gt;Nephrol Dial Transplant&lt;/full-title&gt;&lt;/periodical&gt;&lt;pages&gt;43-9&lt;/pages&gt;&lt;volume&gt;15&lt;/volume&gt;&lt;number&gt;1&lt;/number&gt;&lt;edition&gt;1999/12/23&lt;/edition&gt;&lt;keywords&gt;&lt;keyword&gt;Acute Kidney Injury/etiology/ prevention &amp;amp; control&lt;/keyword&gt;&lt;keyword&gt;Adult&lt;/keyword&gt;&lt;keyword&gt;Aged&lt;/keyword&gt;&lt;keyword&gt;Alprostadil/administration &amp;amp; dosage/adverse effects/ pharmacology&lt;/keyword&gt;&lt;keyword&gt;Contrast Media/ adverse effects&lt;/keyword&gt;&lt;keyword&gt;Creatinine/blood&lt;/keyword&gt;&lt;keyword&gt;Diabetes Complications&lt;/keyword&gt;&lt;keyword&gt;Double-Blind Method&lt;/keyword&gt;&lt;keyword&gt;Drug Tolerance&lt;/keyword&gt;&lt;keyword&gt;Female&lt;/keyword&gt;&lt;keyword&gt;Humans&lt;/keyword&gt;&lt;keyword&gt;Infusions, Intravenous&lt;/keyword&gt;&lt;keyword&gt;Kidney/physiopathology&lt;/keyword&gt;&lt;keyword&gt;Male&lt;/keyword&gt;&lt;keyword&gt;Middle Aged&lt;/keyword&gt;&lt;keyword&gt;Risk Factors&lt;/keyword&gt;&lt;/keywords&gt;&lt;dates&gt;&lt;year&gt;2000&lt;/year&gt;&lt;pub-dates&gt;&lt;date&gt;Jan&lt;/date&gt;&lt;/pub-dates&gt;&lt;/dates&gt;&lt;isbn&gt;0931-0509 (Print)&amp;#xD;0931-0509 (Linking)&lt;/isbn&gt;&lt;accession-num&gt;10607766&lt;/accession-num&gt;&lt;urls&gt;&lt;related-urls&gt;&lt;url&gt;http://ndt.oxfordjournals.org/content/15/1/43.full.pdf&lt;/url&gt;&lt;/related-urls&gt;&lt;/urls&gt;&lt;remote-database-provider&gt;NLM&lt;/remote-database-provider&gt;&lt;language&gt;eng&lt;/language&gt;&lt;/record&gt;&lt;/Cite&gt;&lt;/EndNote&gt;</w:instrTex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 w:rsidRPr="00BB3640"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90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Age &gt;18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Stable impaired renal function (S. Creat. ≥1.5 mg/dl)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M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Cerebral strok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Chronic cardiac insufficie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Unstable angina pector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Significant arrhythmia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Intake of digital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Clinically relevant respiratory, gastrointestinal, hematologic, or neurologic illnes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Haemodialysis or progressive renal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Severe liver damag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. Multiple myelom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. Autoimmune illnesses or severe allergie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 Severe uncontrollable HTN (systolic &gt;220 mmHg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3. Arterial hypotension (systolic &lt;80 mmHg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4. Cardiogenic Shock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5. Infectious diseases or fever.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 Coronary Angiograph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Peripheral Angiography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83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aximum creatinine increase over 48 h was separated according to the cut off values ≥0.5mg/dl , ≥1.0mg/d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The Cut-off point ≥0.5mg/dl used for the purpose of this analysis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so-Os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(320&amp; 340 mg/ml)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000 ml (1000 ml NaCl solution/1000 ml 5% glucose solution) for 24 h pre- and post-procedure</w:t>
            </w:r>
          </w:p>
        </w:tc>
        <w:tc>
          <w:tcPr>
            <w:tcW w:w="1088" w:type="dxa"/>
            <w:tcBorders>
              <w:bottom w:val="single" w:sz="4" w:space="0" w:color="auto"/>
            </w:tcBorders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GE1</w:t>
            </w:r>
          </w:p>
        </w:tc>
        <w:tc>
          <w:tcPr>
            <w:tcW w:w="1102" w:type="dxa"/>
            <w:gridSpan w:val="2"/>
            <w:tcBorders>
              <w:bottom w:val="single" w:sz="4" w:space="0" w:color="auto"/>
            </w:tcBorders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0 ng/kg/min 1 h prior to radiocontrast administration and continued for total of 6 h.</w:t>
            </w:r>
          </w:p>
        </w:tc>
        <w:tc>
          <w:tcPr>
            <w:tcW w:w="993" w:type="dxa"/>
            <w:gridSpan w:val="3"/>
            <w:tcBorders>
              <w:bottom w:val="single" w:sz="4" w:space="0" w:color="auto"/>
            </w:tcBorders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58.5±73.86 (20-445)</w:t>
            </w:r>
          </w:p>
        </w:tc>
        <w:tc>
          <w:tcPr>
            <w:tcW w:w="1333" w:type="dxa"/>
            <w:gridSpan w:val="2"/>
            <w:tcBorders>
              <w:bottom w:val="single" w:sz="4" w:space="0" w:color="auto"/>
            </w:tcBorders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07±0.48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tcBorders>
              <w:right w:val="single" w:sz="4" w:space="0" w:color="auto"/>
            </w:tcBorders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GE1</w:t>
            </w:r>
          </w:p>
        </w:tc>
        <w:tc>
          <w:tcPr>
            <w:tcW w:w="3428" w:type="dxa"/>
            <w:gridSpan w:val="7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The other 2 arms with 10,40 ng concentration is not included in this analysis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tcBorders>
              <w:top w:val="single" w:sz="4" w:space="0" w:color="auto"/>
            </w:tcBorders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tcBorders>
              <w:top w:val="single" w:sz="4" w:space="0" w:color="auto"/>
            </w:tcBorders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 prior to radiocontrast administration and continued for total of 6 h.</w:t>
            </w:r>
          </w:p>
        </w:tc>
        <w:tc>
          <w:tcPr>
            <w:tcW w:w="993" w:type="dxa"/>
            <w:gridSpan w:val="3"/>
            <w:tcBorders>
              <w:top w:val="single" w:sz="4" w:space="0" w:color="auto"/>
            </w:tcBorders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58.5±73.86 (20-445)</w:t>
            </w:r>
          </w:p>
        </w:tc>
        <w:tc>
          <w:tcPr>
            <w:tcW w:w="1333" w:type="dxa"/>
            <w:gridSpan w:val="2"/>
            <w:tcBorders>
              <w:top w:val="single" w:sz="4" w:space="0" w:color="auto"/>
            </w:tcBorders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41±0.72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Kong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2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Lb25nPC9BdXRob3I+PFllYXI+MjAxMjwvWWVhcj48UmVj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Lb25nPC9BdXRob3I+PFllYXI+MjAxMjwvWWVhcj48UmVj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 w:rsidRPr="00BB3640"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91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Suspected or definitive coronary artery diseas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Age 18- 80 years old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3. Normal renal function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cute M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LVEF&lt;45%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Blood electrolyte disturbanc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Liver dysfunction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.PCI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85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at 48h-72h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promid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atients Allowed to drink tap water or other fluid freely in all groups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hydration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l at 1ml/kg/hr 12h pre- and 24h post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39.6±54.3 with PCI; 79.4±22.4 without PCI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2±25.9mmol/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Oral Hydration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500ml of tap water pre- procedure and 2000ml within 24 hours post 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42.8±56.1 with PCI; 74.7±20.2 without PCI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8±32.78mmol/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Oral Hydration</w:t>
            </w:r>
          </w:p>
        </w:tc>
        <w:tc>
          <w:tcPr>
            <w:tcW w:w="3428" w:type="dxa"/>
            <w:gridSpan w:val="7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2000ml oral tap water within 24 hours post-procedure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NB: this group was excluded from our analysis (post intervention hydration only)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Kooima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4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Lb29pbWFuPC9BdXRob3I+PFllYXI+MjAxNDwvWWVhcj48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Lb29pbWFuPC9BdXRob3I+PFllYXI+MjAxNDwvWWVhcj48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 w:rsidRPr="00BB3640"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93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Chronic renal impairment (eGFR &lt;60ml/min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High clinical suspicion of acute PE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Pregna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Previous contrast administration within the past 7 day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Documented allergy for iodinated contrast med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Hemodynamic instability (SBP &lt; 100 mm Hg)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TPA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45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at 48h-96h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promid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obitrid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odixan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so-Os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Contrast type according to each hospital guidelines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s per intervention protocol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HCO3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50 mL I.V 1.4% NaHCO3 1 hour before CTPA without hydration after CTPA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3.8±8.1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eGFR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8.2±15.4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o intervention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4.5±10.3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eGFR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0.2±15.5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Kooima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4b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Lb29pbWFuPC9BdXRob3I+PFllYXI+MjAxNDwvWWVhcj48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Lb29pbWFuPC9BdXRob3I+PFllYXI+MjAxNDwvWWVhcj48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 w:rsidRPr="00BB3640"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92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Elective CE-C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Age&gt; 18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CKD (eGFR &lt; 60mL/min/1.73m2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Pregna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Previous contrast administration within the last 7 day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Documented allergy for iodinated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contrast med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Haemodynamic instability (SBP&lt;100mmHg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Previous participation in the trial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E-CT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560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low-Os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omepr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obitrid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odixanol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s per intervention protocol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HCO3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50 mL I.V 1.4% NaHCO3 1 hour pre-CE-CT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5.7±21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noWrap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.V Hydration Group: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L 0.9% NaCl, 1L pre- and 1L post-CE-CT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4.7±21.6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Kotlyar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5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Lb3RseWFyPC9BdXRob3I+PFllYXI+MjAwNTwvWWVhcj48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Lb3RseWFyPC9BdXRob3I+PFllYXI+MjAwNTwvWWVhcj48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 w:rsidRPr="00BB3640"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94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S. Creat. ≥0.13 mmol/l,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Elective coronary, carotid or peripheral angiography and/or PTCA and stenting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llergy to the study medica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Unstable renal function (Creat. increase ≥0.04 mmol/l day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Patients on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Uncontrolled asthm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Pregna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Breastfeeding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ngiography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.Carotid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ngiography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.Peripheral angiography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4. PTCA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40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the serum creatinine concentration of at least 0.044 mmol/l 48-96 hours post procedur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promid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9% saline at 200ml/h 2h pre-and continued for a further 5h post-procedure</w:t>
            </w:r>
          </w:p>
        </w:tc>
        <w:tc>
          <w:tcPr>
            <w:tcW w:w="1088" w:type="dxa"/>
            <w:shd w:val="clear" w:color="auto" w:fill="auto"/>
            <w:noWrap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travenous 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00mg in 100ml of 5% dextrose administered over 20 min, 1–2h before angiography and again 2–4h after angiograph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9±32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dian S. Creat. (Range)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7.5±5.8mmol/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noWrap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atched placebo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6±41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dian S. Creat. (Range)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7.5±5.8mmol/L</w:t>
            </w:r>
          </w:p>
        </w:tc>
      </w:tr>
      <w:tr w:rsidR="00C16EA2" w:rsidRPr="00BB3640" w:rsidTr="00FD5ED9">
        <w:trPr>
          <w:cantSplit/>
          <w:trHeight w:val="3139"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Kumar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4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LdW1hcjwvQXV0aG9yPjxZZWFyPjIwMTQ8L1llYXI+PFJl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LdW1hcjwvQXV0aG9yPjxZZWFyPjIwMTQ8L1llYXI+PFJl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 w:rsidRPr="00BB3640"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95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Patients without risk factors for AK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Patients receiving &lt; maximum permissible dose of the dye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Exclusion Criter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Patients receiving &gt;maximum permissible dose of dy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Use of nephrotoxic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Drug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Gout or serum uric acid levels &gt;10mg/d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Hypersensitivity or intolerance to allopurin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Congestive heart failure or LVEF &lt; 40%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Inability to give consent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PCI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89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Patents Randomized in 2 groups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Iow-Os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Omnipaqu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Iso-Os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Visipaqu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9% saline at 1ml/kg/min (to max of 100 ml/hr) for 12h pre- and 12h post-procedure.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Patients randomized first to Omnipaque and Visipaque arms which is analysed separately in this study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00 mg orally twice daily 12h pre- and post- contrast</w:t>
            </w:r>
          </w:p>
        </w:tc>
        <w:tc>
          <w:tcPr>
            <w:tcW w:w="993" w:type="dxa"/>
            <w:gridSpan w:val="3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333" w:type="dxa"/>
            <w:gridSpan w:val="2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(Range)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Omnipaque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0 (0.9-1.3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Visipaque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1 (0.9-1.2)</w:t>
            </w:r>
          </w:p>
        </w:tc>
      </w:tr>
      <w:tr w:rsidR="00C16EA2" w:rsidRPr="00BB3640" w:rsidTr="00FD5ED9">
        <w:trPr>
          <w:cantSplit/>
          <w:trHeight w:val="2691"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llopurin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00 mg orally 12h pre- and post- contrast</w:t>
            </w:r>
          </w:p>
        </w:tc>
        <w:tc>
          <w:tcPr>
            <w:tcW w:w="993" w:type="dxa"/>
            <w:gridSpan w:val="3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333" w:type="dxa"/>
            <w:gridSpan w:val="2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.V Hydration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hydration only</w:t>
            </w:r>
          </w:p>
        </w:tc>
        <w:tc>
          <w:tcPr>
            <w:tcW w:w="993" w:type="dxa"/>
            <w:gridSpan w:val="3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333" w:type="dxa"/>
            <w:gridSpan w:val="2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 xml:space="preserve">Kurnik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990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&lt;EndNote&gt;&lt;Cite&gt;&lt;Author&gt;Kurnik&lt;/Author&gt;&lt;Year&gt;1990&lt;/Year&gt;&lt;RecNum&gt;95&lt;/RecNum&gt;&lt;DisplayText&gt;(97)&lt;/DisplayText&gt;&lt;record&gt;&lt;rec-number&gt;95&lt;/rec-number&gt;&lt;foreign-keys&gt;&lt;key app="EN" db-id="e0prx2v54zprt5eprsv59svtet9s959zsswd" timestamp="1503313237"&gt;95&lt;/key&gt;&lt;/foreign-keys&gt;&lt;ref-type name="Journal Article"&gt;17&lt;/ref-type&gt;&lt;contributors&gt;&lt;authors&gt;&lt;author&gt;Kurnik, B. R.&lt;/author&gt;&lt;author&gt;Weisberg, L. S.&lt;/author&gt;&lt;author&gt;Cuttler, I. M.&lt;/author&gt;&lt;author&gt;Kurnik, P. B.&lt;/author&gt;&lt;/authors&gt;&lt;/contributors&gt;&lt;auth-address&gt;Department of Medicine, University of Medicine and Dentistry of New Jersey/Robert Wood Johnson Medical School, Camden 08103.&lt;/auth-address&gt;&lt;titles&gt;&lt;title&gt;Effects of atrial natriuretic peptide versus mannitol on renal blood flow during radiocontrast infusion in chronic renal failure&lt;/title&gt;&lt;secondary-title&gt;J Lab Clin Med&lt;/secondary-title&gt;&lt;/titles&gt;&lt;periodical&gt;&lt;full-title&gt;J Lab Clin Med&lt;/full-title&gt;&lt;/periodical&gt;&lt;pages&gt;27-36&lt;/pages&gt;&lt;volume&gt;116&lt;/volume&gt;&lt;number&gt;1&lt;/number&gt;&lt;keywords&gt;&lt;keyword&gt;Adult&lt;/keyword&gt;&lt;keyword&gt;Aged&lt;/keyword&gt;&lt;keyword&gt;Atrial Natriuretic Factor/blood/*pharmacology&lt;/keyword&gt;&lt;keyword&gt;Cardiac Catheterization/adverse effects&lt;/keyword&gt;&lt;keyword&gt;Contrast Media/*adverse effects&lt;/keyword&gt;&lt;keyword&gt;Creatinine/blood/urine&lt;/keyword&gt;&lt;keyword&gt;Female&lt;/keyword&gt;&lt;keyword&gt;Humans&lt;/keyword&gt;&lt;keyword&gt;Infusions, Intravenous&lt;/keyword&gt;&lt;keyword&gt;Kidney Failure, Chronic/*chemically induced/physiopathology&lt;/keyword&gt;&lt;keyword&gt;Male&lt;/keyword&gt;&lt;keyword&gt;Mannitol/blood/*pharmacology&lt;/keyword&gt;&lt;keyword&gt;Middle Aged&lt;/keyword&gt;&lt;keyword&gt;Renal Circulation/*drug effects&lt;/keyword&gt;&lt;keyword&gt;Risk Factors&lt;/keyword&gt;&lt;keyword&gt;Sodium/blood&lt;/keyword&gt;&lt;/keywords&gt;&lt;dates&gt;&lt;year&gt;1990&lt;/year&gt;&lt;pub-dates&gt;&lt;date&gt;Jul&lt;/date&gt;&lt;/pub-dates&gt;&lt;/dates&gt;&lt;isbn&gt;0022-2143 (Print)&amp;#xD;0022-2143 (Linking)&lt;/isbn&gt;&lt;accession-num&gt;2142949&lt;/accession-num&gt;&lt;urls&gt;&lt;related-urls&gt;&lt;url&gt;http://www.ncbi.nlm.nih.gov/pubmed/2142949&lt;/url&gt;&lt;/related-urls&gt;&lt;/urls&gt;&lt;/record&gt;&lt;/Cite&gt;&lt;/EndNote&gt;</w:instrTex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 w:rsidRPr="00BB3640"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97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Patients with stable S. Creat ≥ 1.8mg/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Elective cardiac catheteriza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Hypersensitivity to peptide drugs, local anaesthetics, heparin or radiocontras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Pregna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NYHA Class IV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CHF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Radiocontrast exposure within the last 7 day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MI within the last 2 week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Unstable renal func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Medical instability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PCI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8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above baseline at 24h post-contrast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D 76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Hi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75mmol/L NaCl in water at 100ml/hr starting 12 hr pre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NP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Bolus: 50µg, followed by 1µg/min mixed in 75mmol Nacl for 2 hours</w:t>
            </w:r>
          </w:p>
        </w:tc>
        <w:tc>
          <w:tcPr>
            <w:tcW w:w="993" w:type="dxa"/>
            <w:gridSpan w:val="3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EM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4±0.7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annit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5% mannitol for 2 hours before and during procedure</w:t>
            </w:r>
          </w:p>
        </w:tc>
        <w:tc>
          <w:tcPr>
            <w:tcW w:w="993" w:type="dxa"/>
            <w:gridSpan w:val="3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EM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5±0.8mg/dL</w:t>
            </w:r>
          </w:p>
        </w:tc>
      </w:tr>
      <w:tr w:rsidR="00C16EA2" w:rsidRPr="00BB3640" w:rsidTr="00FD5ED9">
        <w:trPr>
          <w:cantSplit/>
          <w:trHeight w:val="4982"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 xml:space="preserve">Kurnik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998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LdXJuaWs8L0F1dGhvcj48WWVhcj4xOTk4PC9ZZWFyPjxS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LdXJuaWs8L0F1dGhvcj48WWVhcj4xOTk4PC9ZZWFyPjxS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 w:rsidRPr="00BB3640"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96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Patients aged 18-85years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Patients with stable S. Creat ≥1.8mg/L OR ≥ 1.5mg/L and &lt; 1.8mg/L with Creat. Clearance ≤65ml/min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Elective cardiac catheteriza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Hypersensitivity to peptide drugs, local anaesthetics, heparin or radiocontras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Dialysis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SBP ≤100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mmHg before stud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3. Dialysis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Major surgery or radiocontrast exposure within the last 7 day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Expected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Dose of radiocontrast &lt;than 75 m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NYHA Class IV CHF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Scheduled surgical procedure within 48hr post-proced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Pregna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9. Lack of consent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. Co-morbidity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ntrast-enhanced radiographic procedures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52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hoice of radiocontrast agent determined by the angiographer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travenous 0.45% saline for 12hr pre= and continuing for 12hrpost-contrast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NP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05 µg/kg/min 30 minutes before and continuing for 30 minutes after radiocontrast administration. Other 2 arms (0.1 and 0.01 µ µg/kg/min were excluded from this analysis)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41±58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1±0.9mg/dL</w:t>
            </w:r>
          </w:p>
        </w:tc>
      </w:tr>
      <w:tr w:rsidR="00C16EA2" w:rsidRPr="00BB3640" w:rsidTr="00FD5ED9">
        <w:trPr>
          <w:cantSplit/>
          <w:trHeight w:val="1693"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atched placebo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32±54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1±0.56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Lawlor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7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MYXdsb3I8L0F1dGhvcj48WWVhcj4yMDA3PC9ZZWFyPjxS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MYXdsb3I8L0F1dGhvcj48WWVhcj4yMDA3PC9ZZWFyPjxS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 w:rsidRPr="00BB3640"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99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Pre-existing renal impairmen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Angioplasty for peripheral vascular disease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cute Renal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Haemodynamic instabilit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Unable to tolerate hydration protocol for medical reason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Known sensitivity to NAC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Unable to provide informed consent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Peripheral Angioplasty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54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at 48h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9% normal saline 1 ml/kg/hr for 12 hours pre- and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00 mg in 30ml of ginger ale orally twice daily, day prior to and day of angioplast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67±46mmol/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ml of 0.9% normal saline in 30ml of ginger ale orally twice daily, day prior to and day of angioplast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72±48mmol/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3428" w:type="dxa"/>
            <w:gridSpan w:val="7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Out-patient oral hydration followed by IV hydration, *excluded from analysis*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Le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1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MZWU8L0F1dGhvcj48WWVhcj4yMDExPC9ZZWFyPjxSZWNO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MZWU8L0F1dGhvcj48WWVhcj4yMDExPC9ZZWFyPjxSZWNO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 w:rsidRPr="00BB3640"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00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Patients undergoing arteriography or interven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S. Creat ≥1.1mg/dl, eGFR &lt;60ml/min/1.73m2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Age &gt;18yr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Diabetes mellitu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Inability to obtain informed consen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S. Creat &gt;8mg/dl, eGFR &lt;15ml/min/1.73 m2 at res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End-stage renal disease on haemo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Multiple myelom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Pulmonary oedem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Uncontrolled hypertension (SBP &gt;160 mmHg or DBP &gt;100 mmHg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Acute STEMI while undergoing primary PC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Emergency coronary angioplasty or angiograph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Use of contrast media within the previous 2 day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. Pregna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. Allergy to contrast medium or medications such as theophylline, Dopamine, Mannitol, Fenoldopam, and NAC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ronary and endovascular angiography ± Intervention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402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at 48h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dixan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so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s per intervention protocol. Also, NAC 1,200 mg twice daily for 2 days starting day before procedure.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HCO3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54 mEq/L in dextrose and water starting at 3 ml/kg/hr, 1hr pre-procedure, decreasing to 1 ml/kg/hr during procedure and for 6hr post-procedure (decreased to 0.5 l/kg/hour in patients with LVEF &lt;45%)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(Range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3 (80-200)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(Range)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5 (1.3-1.9) 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hydration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9% sodium chloride 1 ml/kg/hour for 12 hours pre- and post- proced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 (decreased to 0.5 l/kg/hour in patients with LVEF &lt;45%)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(Range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0 (79-223)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(Range)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5 (1.3-1.7) mg/dL</w:t>
            </w:r>
          </w:p>
        </w:tc>
      </w:tr>
      <w:tr w:rsidR="00C16EA2" w:rsidRPr="00BB3640" w:rsidTr="00FD5ED9">
        <w:trPr>
          <w:cantSplit/>
          <w:trHeight w:val="3848"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Lehner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998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/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&lt;EndNote&gt;&lt;Cite&gt;&lt;Author&gt;Lehnert&lt;/Author&gt;&lt;Year&gt;1998&lt;/Year&gt;&lt;RecNum&gt;101&lt;/RecNum&gt;&lt;DisplayText&gt;(101)&lt;/DisplayText&gt;&lt;record&gt;&lt;rec-number&gt;101&lt;/rec-number&gt;&lt;foreign-keys&gt;&lt;key app="EN" db-id="dder2drw7edva7ett01p5zxu90x9x2pfx9tr" timestamp="1528961038"&gt;101&lt;/key&gt;&lt;/foreign-keys&gt;&lt;ref-type name="Journal Article"&gt;17&lt;/ref-type&gt;&lt;contributors&gt;&lt;authors&gt;&lt;author&gt;Lehnert, T.&lt;/author&gt;&lt;author&gt;Keller, E.&lt;/author&gt;&lt;author&gt;Gondolf, K.&lt;/author&gt;&lt;author&gt;Schaffner, T.&lt;/author&gt;&lt;author&gt;Pavenstadt, H.&lt;/author&gt;&lt;author&gt;Schollmeyer, P.&lt;/author&gt;&lt;/authors&gt;&lt;/contributors&gt;&lt;auth-address&gt;Department of Medicine, University of Freiburg, Germany.&lt;/auth-address&gt;&lt;titles&gt;&lt;title&gt;Effect of haemodialysis after contrast medium administration in patients with renal insufficiency&lt;/title&gt;&lt;secondary-title&gt;Nephrol Dial Transplant&lt;/secondary-title&gt;&lt;/titles&gt;&lt;periodical&gt;&lt;full-title&gt;Nephrol Dial Transplant&lt;/full-title&gt;&lt;/periodical&gt;&lt;pages&gt;358-62&lt;/pages&gt;&lt;volume&gt;13&lt;/volume&gt;&lt;number&gt;2&lt;/number&gt;&lt;edition&gt;1998/03/24&lt;/edition&gt;&lt;keywords&gt;&lt;keyword&gt;Contrast Media/ pharmacokinetics&lt;/keyword&gt;&lt;keyword&gt;Creatinine/blood&lt;/keyword&gt;&lt;keyword&gt;Female&lt;/keyword&gt;&lt;keyword&gt;Half-Life&lt;/keyword&gt;&lt;keyword&gt;Humans&lt;/keyword&gt;&lt;keyword&gt;Kidney Failure, Chronic/diagnosis/ metabolism/ therapy&lt;/keyword&gt;&lt;keyword&gt;Male&lt;/keyword&gt;&lt;keyword&gt;Middle Aged&lt;/keyword&gt;&lt;keyword&gt;Prospective Studies&lt;/keyword&gt;&lt;keyword&gt;Renal Dialysis&lt;/keyword&gt;&lt;keyword&gt;Triiodobenzoic Acids/ pharmacokinetics&lt;/keyword&gt;&lt;/keywords&gt;&lt;dates&gt;&lt;year&gt;1998&lt;/year&gt;&lt;pub-dates&gt;&lt;date&gt;Feb&lt;/date&gt;&lt;/pub-dates&gt;&lt;/dates&gt;&lt;isbn&gt;0931-0509 (Print)&amp;#xD;0931-0509 (Linking)&lt;/isbn&gt;&lt;accession-num&gt;9509446&lt;/accession-num&gt;&lt;urls&gt;&lt;/urls&gt;&lt;remote-database-provider&gt;NLM&lt;/remote-database-provider&gt;&lt;language&gt;eng&lt;/language&gt;&lt;/record&gt;&lt;/Cite&gt;&lt;/EndNote&gt;</w:instrTex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 w:rsidRPr="00BB3640"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01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Stable S. Creat. ≥1.4 mg/dl (124 µmol/l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Angiography (contrast medium dose ≥1.2 ml/kg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Exclusion Criter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End-stage renal diseas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Allergy to contrast mediu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Prior exposure to contrast medium within 14 days befo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Age &lt;30yr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Pregnancy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Angiography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44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above baseline at 48h post-contrast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pent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9% saline I.V at 83 ml/h starting 12h pre- and for 12h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Haemodialysis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Haemodialysis start with injection of the last part of contrast media and continue for 3 hours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CV (ml/kg) ±SEM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5±0.6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58±0.25mg/dL</w:t>
            </w:r>
          </w:p>
        </w:tc>
      </w:tr>
      <w:tr w:rsidR="00C16EA2" w:rsidRPr="00BB3640" w:rsidTr="00FD5ED9">
        <w:trPr>
          <w:cantSplit/>
          <w:trHeight w:val="2400"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hydration onl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CV (ml/kg) ±SEM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0±0.4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26±0.2mg/dL</w:t>
            </w:r>
          </w:p>
        </w:tc>
      </w:tr>
      <w:tr w:rsidR="00C16EA2" w:rsidRPr="00BB3640" w:rsidTr="00FD5ED9">
        <w:trPr>
          <w:cantSplit/>
          <w:trHeight w:val="3848"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Leoncin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4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MZW9uY2luaTwvQXV0aG9yPjxZZWFyPjIwMTQ8L1llYXI+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MZW9uY2luaTwvQXV0aG9yPjxZZWFyPjIwMTQ8L1llYXI+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 w:rsidRPr="00BB3640"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02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Non-STEM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Early invasive strateg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Current statin treatmen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High-risk features warranting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emergency coronary angiography (within 2 h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Acute rena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failure or end-stage renal failure requiring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Seru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creatinine ≥ 3mg/d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Severe comorbidities which precluded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early invasive strateg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Contraindications to statin treatmen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Contrast medium administration within the previous 10 day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Pregna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Refusal of consent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PCI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559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so-Os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odixan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[Visipaque]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9% saline I.V at 1ml/kg/h starting 12h pre- and for 12h post-procedure. NAC 1,200 mg twice daily for 2 days starting day before procedure.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 (Fluid decreased to 0.5 l/kg/hour in patients with LVEF &lt;40%)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tatin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40 mg Rosuvastatin on time of randomization followed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by 20 mg/da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83±80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0.95±0.27mg/dL</w:t>
            </w:r>
          </w:p>
        </w:tc>
      </w:tr>
      <w:tr w:rsidR="00C16EA2" w:rsidRPr="00BB3640" w:rsidTr="00FD5ED9">
        <w:trPr>
          <w:cantSplit/>
          <w:trHeight w:val="2683"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o Statins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7±72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0.96±0.28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Li, W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2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MaTwvQXV0aG9yPjxZZWFyPjIwMTI8L1llYXI+PFJlY051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MaTwvQXV0aG9yPjxZZWFyPjIwMTI8L1llYXI+PFJlY051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 w:rsidRPr="00BB3640"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04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Patients with acute STEM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Emergency PCI`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Statin treatment within preceding 3 months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Renal or hepatic dysfunc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3. Dialysis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Prior fibrino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Unconsciousness on arriva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Cardiogenic shock with intra-aortic balloon pumping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Uncontrolled hypertens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Strok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Major operation within the last 3 month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. Refuse PCI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PCI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76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above baseline 3days post-contrast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Low-Os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Ultravist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9% saline I.V at 1ml/kg/h starting 12h pre- and for 12h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tatin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80mg Atorvastatin pre-procedure, and continued long-term, 40mg/da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0±25.9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2.3±11.2mmol/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atched placebo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3.6±26.2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2.6±11.3mmol/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L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9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MaTwvQXV0aG9yPjxZZWFyPjIwMDk8L1llYXI+PFJlY051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MaTwvQXV0aG9yPjxZZWFyPjIwMDk8L1llYXI+PFJlY051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 w:rsidRPr="00BB3640"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03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Patients undergoing planned coronary angiography or interven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NYHA Class IV CHF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S. Creat.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 &gt;3.0 mg/dl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.PCI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28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above baseline 3days post-contrast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hex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9% saline I.V at 1ml/kg/h for 12h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robuc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500 mg orally twice daily for 3 days before and after the 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6±65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0.99±0.4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o Probucol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1±56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08±0.71mg/dL</w:t>
            </w:r>
          </w:p>
        </w:tc>
      </w:tr>
      <w:tr w:rsidR="00C16EA2" w:rsidRPr="00BB3640" w:rsidTr="00FD5ED9">
        <w:trPr>
          <w:cantSplit/>
          <w:trHeight w:val="3281"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L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1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/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&lt;EndNote&gt;&lt;Cite&gt;&lt;Author&gt;Li&lt;/Author&gt;&lt;Year&gt;2011&lt;/Year&gt;&lt;RecNum&gt;106&lt;/RecNum&gt;&lt;DisplayText&gt;(106)&lt;/DisplayText&gt;&lt;record&gt;&lt;rec-number&gt;106&lt;/rec-number&gt;&lt;foreign-keys&gt;&lt;key app="EN" db-id="dder2drw7edva7ett01p5zxu90x9x2pfx9tr" timestamp="1528961038"&gt;106&lt;/key&gt;&lt;/foreign-keys&gt;&lt;ref-type name="Journal Article"&gt;17&lt;/ref-type&gt;&lt;contributors&gt;&lt;authors&gt;&lt;author&gt;Li, X. M.&lt;/author&gt;&lt;author&gt;Cong, H. L.&lt;/author&gt;&lt;author&gt;Li, T. T.&lt;/author&gt;&lt;author&gt;He, L. J.&lt;/author&gt;&lt;author&gt;Zhou, Y. J.&lt;/author&gt;&lt;/authors&gt;&lt;/contributors&gt;&lt;auth-address&gt;Department of Cardiology, Beijing Anzhen Hospital, Capital Medical University, Beijing 100029, China.&lt;/auth-address&gt;&lt;titles&gt;&lt;title&gt;Impact of benazepril on contrast-induced acute kidney injury for patients with mild to moderate renal insufficiency undergoing percutaneous coronary intervention&lt;/title&gt;&lt;secondary-title&gt;Chin Med J (Engl)&lt;/secondary-title&gt;&lt;/titles&gt;&lt;periodical&gt;&lt;full-title&gt;Chin Med J (Engl)&lt;/full-title&gt;&lt;/periodical&gt;&lt;pages&gt;2101-6&lt;/pages&gt;&lt;volume&gt;124&lt;/volume&gt;&lt;number&gt;14&lt;/number&gt;&lt;edition&gt;2011/09/22&lt;/edition&gt;&lt;keywords&gt;&lt;keyword&gt;Acute Kidney Injury/ chemically induced/ prevention &amp;amp; control&lt;/keyword&gt;&lt;keyword&gt;Aged&lt;/keyword&gt;&lt;keyword&gt;Angioplasty, Balloon, Coronary/ adverse effects&lt;/keyword&gt;&lt;keyword&gt;Angiotensin-Converting Enzyme Inhibitors&lt;/keyword&gt;&lt;keyword&gt;Benzazepines/ therapeutic use&lt;/keyword&gt;&lt;keyword&gt;Contrast Media/ adverse effects&lt;/keyword&gt;&lt;keyword&gt;Coronary Angiography&lt;/keyword&gt;&lt;keyword&gt;Female&lt;/keyword&gt;&lt;keyword&gt;Humans&lt;/keyword&gt;&lt;keyword&gt;Male&lt;/keyword&gt;&lt;keyword&gt;Middle Aged&lt;/keyword&gt;&lt;keyword&gt;Renal Insufficiency/ complications&lt;/keyword&gt;&lt;/keywords&gt;&lt;dates&gt;&lt;year&gt;2011&lt;/year&gt;&lt;pub-dates&gt;&lt;date&gt;Jul&lt;/date&gt;&lt;/pub-dates&gt;&lt;/dates&gt;&lt;isbn&gt;0366-6999 (Print)&amp;#xD;0366-6999 (Linking)&lt;/isbn&gt;&lt;accession-num&gt;21933609&lt;/accession-num&gt;&lt;urls&gt;&lt;/urls&gt;&lt;remote-database-provider&gt;NLM&lt;/remote-database-provider&gt;&lt;language&gt;eng&lt;/language&gt;&lt;/record&gt;&lt;/Cite&gt;&lt;/EndNote&gt;</w:instrTex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 w:rsidRPr="00BB3640"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06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Mild to moderate renal insufficiency (eGFR 60-89ml/min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Exclusion Criter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Diagnostic only proced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S. Creat ≥176 µmol/L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3. NYHA class IV CHF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Renal artery steno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Diagnosed during angiograph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Allergy to contrast mediu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 ACEI intoleranc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Autoimmune diseas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End Stage Renal Failure requiring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. Administration of contrast medium within the last 6 days or within the next flowing 2 day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. Pregnancy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PCI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23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at 72 h post-contrast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hex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9% sodium chloride at 1ml/kg/hr for 6 hours pre- and 6 hours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CE-inhibitor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0mg Benazepril daily for at least 3 days pre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67.37±51.23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3.2±15.44mmol/L</w:t>
            </w:r>
          </w:p>
        </w:tc>
      </w:tr>
      <w:tr w:rsidR="00C16EA2" w:rsidRPr="00BB3640" w:rsidTr="00FD5ED9">
        <w:trPr>
          <w:cantSplit/>
          <w:trHeight w:val="3114"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atched placebo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59.90±51.58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3.4±16.71mmol/L</w:t>
            </w:r>
          </w:p>
        </w:tc>
      </w:tr>
      <w:tr w:rsidR="00C16EA2" w:rsidRPr="00BB3640" w:rsidTr="00FD5ED9">
        <w:trPr>
          <w:cantSplit/>
          <w:trHeight w:val="4415"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L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4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MaTwvQXV0aG9yPjxZZWFyPjIwMTQ8L1llYXI+PFJlY051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MaTwvQXV0aG9yPjxZZWFyPjIwMTQ8L1llYXI+PFJlY051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 w:rsidRPr="00BB3640"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05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Patients undergoing coronary intervention proced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Patients who used nephrotoxic drugs during pre-operative period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Severe hepatic and renal dysfunction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(eGFR) &lt;30ml/min/1.73 m2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3. Active cancer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NYHA class IV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CHF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LVEF&lt;35 %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Thyroid or adrenal dysfunc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Acute or chronic infectious disease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Hyperpyrexia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PCI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75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at 48 h post-angiography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hex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9 % sodium chlorid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solution for routine hydration (volume/rate not specified)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GE1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travenous infusion at 20ng/kg/min for 6 h before and after the administration of contrast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72±32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0.98±0.14mg/dL</w:t>
            </w:r>
          </w:p>
        </w:tc>
      </w:tr>
      <w:tr w:rsidR="00C16EA2" w:rsidRPr="00BB3640" w:rsidTr="00FD5ED9">
        <w:trPr>
          <w:cantSplit/>
          <w:trHeight w:val="1543"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hydration onl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68±41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0.96±0.17mg/dL</w:t>
            </w:r>
          </w:p>
        </w:tc>
      </w:tr>
      <w:tr w:rsidR="00C16EA2" w:rsidRPr="00BB3640" w:rsidTr="00FD5ED9">
        <w:trPr>
          <w:cantSplit/>
          <w:trHeight w:val="5974"/>
        </w:trPr>
        <w:tc>
          <w:tcPr>
            <w:tcW w:w="918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Liu, W 2015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MaXU8L0F1dGhvcj48WWVhcj4yMDE1PC9ZZWFyPjxSZWNO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MaXU8L0F1dGhvcj48WWVhcj4yMDE1PC9ZZWFyPjxSZWNO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96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lusion Criteria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atients 18-75 yaesr old with mild to modrate CKD (eGFR 30-89/min)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Exclusion Criteria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1. Acute renal failure 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. End stage renal disease that needs dialysis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. unstable renal function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4. Uncontrolled DM, HTN or Hyperthyroidism 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5. Class IV cardiac failure or; left ejection fraction &lt; 35%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. Acute myocardial infarction require primary or rescue coronary intervention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7. Cardiogenic shock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8. Administration of contrast media from 7 days before to 72 hours after study intervention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8. Agents for CIN prevention (such as NAC) or intake of nephrotoxic drugs from 24 before to 24 hours after 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9. patients treated with ascorbic acid within last 30 days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0 Allergy to Trimetazidine</w:t>
            </w:r>
          </w:p>
        </w:tc>
        <w:tc>
          <w:tcPr>
            <w:tcW w:w="1166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1.Coronary angiography 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51</w:t>
            </w:r>
          </w:p>
        </w:tc>
        <w:tc>
          <w:tcPr>
            <w:tcW w:w="1135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rease of &gt;25% or an absolute increase of ≥0.5 mg/dl in SCr from the baseline value 48 -72 hours of contrast administration </w:t>
            </w:r>
          </w:p>
        </w:tc>
        <w:tc>
          <w:tcPr>
            <w:tcW w:w="1038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dixanol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so-Osm</w:t>
            </w:r>
          </w:p>
        </w:tc>
        <w:tc>
          <w:tcPr>
            <w:tcW w:w="1166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1-1.5 ml/ kg per hour start 3-12 hours before angiography and up to 12 hours thereafter </w:t>
            </w:r>
          </w:p>
        </w:tc>
        <w:tc>
          <w:tcPr>
            <w:tcW w:w="1088" w:type="dxa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Trimetazidine</w:t>
            </w:r>
          </w:p>
        </w:tc>
        <w:tc>
          <w:tcPr>
            <w:tcW w:w="1102" w:type="dxa"/>
            <w:gridSpan w:val="2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20mg three times daily orally 48 hours before and 24 hours after coronary angiography </w:t>
            </w:r>
          </w:p>
        </w:tc>
        <w:tc>
          <w:tcPr>
            <w:tcW w:w="993" w:type="dxa"/>
            <w:gridSpan w:val="3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+SD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24.94±31.65</w:t>
            </w:r>
          </w:p>
        </w:tc>
        <w:tc>
          <w:tcPr>
            <w:tcW w:w="1333" w:type="dxa"/>
            <w:gridSpan w:val="2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S. Creat. ±SD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07.74±24.03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o Trimetazidine</w:t>
            </w:r>
          </w:p>
        </w:tc>
        <w:tc>
          <w:tcPr>
            <w:tcW w:w="993" w:type="dxa"/>
            <w:gridSpan w:val="3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+SD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19.69±34.28</w:t>
            </w:r>
          </w:p>
        </w:tc>
        <w:tc>
          <w:tcPr>
            <w:tcW w:w="1333" w:type="dxa"/>
            <w:gridSpan w:val="2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S. Creat. ±SD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03.38±19.43</w:t>
            </w:r>
          </w:p>
        </w:tc>
      </w:tr>
      <w:tr w:rsidR="00C16EA2" w:rsidRPr="00BB3640" w:rsidTr="00FD5ED9">
        <w:trPr>
          <w:cantSplit/>
          <w:trHeight w:val="4840"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Liu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4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MaXU8L0F1dGhvcj48WWVhcj4yMDE0PC9ZZWFyPjxSZWNO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MaXU8L0F1dGhvcj48WWVhcj4yMDE0PC9ZZWFyPjxSZWNO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05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Patients with unstable angin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Early invasive therap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(within 12-24 hours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Patients with refractory angin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or hemodynamic or electrical instabilit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Patients a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ncreased risk for clinical events (CHF, serious ventricular ar-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rhythmias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High-risk unstable angina  (resting angin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within 48 hours or infarction angina, ST-segment depression more than 1 mm and 20 minutes, or increased cardiac bio-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markersdtroponin T or I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Stable angin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STEM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NSTEM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Pre-existing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renal dysfunction.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.PCI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100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at 48 h post-angiography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t>Ultravist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t>Iopromide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s per intervention protocol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Human recombinant (Brain Natriuretic Peptide) (rhBNP)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005 µg/kg/min for 24 hours before 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(Range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8 (60-185)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9.2±14.2mmol/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hydration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9%, Normal saline at 1 mL/kg/h for 24 hours before PC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CV/mL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9 (63,172)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(Range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9 (63-172)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1.5±16.7mmol/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Liu 2016</w: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begin">
                <w:fldData xml:space="preserve">PEVuZE5vdGU+PENpdGU+PEF1dGhvcj5MaXU8L0F1dGhvcj48WWVhcj4yMDE2PC9ZZWFyPjxSZWNO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</w:fldData>
              </w:fldChar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</w:instrText>
            </w:r>
            <w:r>
              <w:rPr>
                <w:rFonts w:asciiTheme="minorHAnsi" w:hAnsiTheme="minorHAnsi" w:cstheme="minorHAnsi"/>
                <w:sz w:val="18"/>
                <w:szCs w:val="18"/>
              </w:rPr>
              <w:fldChar w:fldCharType="begin">
                <w:fldData xml:space="preserve">PEVuZE5vdGU+PENpdGU+PEF1dGhvcj5MaXU8L0F1dGhvcj48WWVhcj4yMDE2PC9ZZWFyPjxSZWNO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</w:fldData>
              </w:fldChar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.DATA </w:instrText>
            </w:r>
            <w:r>
              <w:rPr>
                <w:rFonts w:asciiTheme="minorHAnsi" w:hAnsiTheme="minorHAnsi" w:cstheme="minorHAnsi"/>
                <w:sz w:val="18"/>
                <w:szCs w:val="18"/>
              </w:rPr>
            </w:r>
            <w:r>
              <w:rPr>
                <w:rFonts w:asciiTheme="minorHAnsi" w:hAnsiTheme="minorHAnsi" w:cstheme="minorHAnsi"/>
                <w:sz w:val="18"/>
                <w:szCs w:val="18"/>
              </w:rPr>
              <w:fldChar w:fldCharType="end"/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separate"/>
            </w:r>
            <w:r>
              <w:rPr>
                <w:rFonts w:asciiTheme="minorHAnsi" w:hAnsiTheme="minorHAnsi" w:cstheme="minorHAnsi"/>
                <w:noProof/>
                <w:sz w:val="18"/>
                <w:szCs w:val="18"/>
              </w:rPr>
              <w:t>(195)</w: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end"/>
            </w:r>
          </w:p>
        </w:tc>
        <w:tc>
          <w:tcPr>
            <w:tcW w:w="3069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patients with CKD (eGFR between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5 and 60 mL/min/1.73m2) aged 18 to 80 years and undergoing coronary angiography or elective PC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Emergency PC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Patients with refractory angin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or hemodynamic or electrical instabilit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3. Patients at increased risk for clinical events (CHF, serious ventricular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arrhythmias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4. High-risk unstable angina  (resting angina within 48 hours or infarction angina, ST-segment depression more than 1 mm and 20 minutes, or increased cardiac biomarkers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Heart dysfunc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6. Hypersensitivity to Contrast media or BNP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End-stage renal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systolic blood pressure ≤100mmHg before study drug infusion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9. CM administered within the past 7 days; BNP infusion within 1month; dopamine, NAC, Nahco3 and fenoldopam during the study.</w:t>
            </w:r>
          </w:p>
        </w:tc>
        <w:tc>
          <w:tcPr>
            <w:tcW w:w="1166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.PCI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32</w:t>
            </w:r>
          </w:p>
        </w:tc>
        <w:tc>
          <w:tcPr>
            <w:tcW w:w="1135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Relative (≥25%) or absolute (≥0.5mg/dL, 44 </w:t>
            </w:r>
            <w:r w:rsidRPr="00BB3640">
              <w:rPr>
                <w:rFonts w:asciiTheme="minorHAnsi" w:eastAsia="Malgun Gothic" w:hAnsiTheme="minorHAnsi" w:cstheme="minorHAnsi"/>
                <w:sz w:val="18"/>
                <w:szCs w:val="18"/>
                <w:lang w:eastAsia="en-IE"/>
              </w:rPr>
              <w:t>µ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ol/L) increase in SCr from baseline within 48 h after CM exposure</w:t>
            </w:r>
          </w:p>
        </w:tc>
        <w:tc>
          <w:tcPr>
            <w:tcW w:w="1038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dixanol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so-Osm</w:t>
            </w:r>
          </w:p>
        </w:tc>
        <w:tc>
          <w:tcPr>
            <w:tcW w:w="1166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9% NaCl at 1.0mL/kg/h for 12h before and 12h aſter CM administration</w:t>
            </w:r>
          </w:p>
        </w:tc>
        <w:tc>
          <w:tcPr>
            <w:tcW w:w="1088" w:type="dxa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Human recombinant (Brain Natriuretic Peptide) (rhBNP) </w:t>
            </w:r>
          </w:p>
        </w:tc>
        <w:tc>
          <w:tcPr>
            <w:tcW w:w="1102" w:type="dxa"/>
            <w:gridSpan w:val="2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005 µg/kg/min for 24 hours before procedure</w:t>
            </w:r>
          </w:p>
        </w:tc>
        <w:tc>
          <w:tcPr>
            <w:tcW w:w="993" w:type="dxa"/>
            <w:gridSpan w:val="3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+SD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02 ± 17.2</w:t>
            </w:r>
          </w:p>
        </w:tc>
        <w:tc>
          <w:tcPr>
            <w:tcW w:w="1333" w:type="dxa"/>
            <w:gridSpan w:val="2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7.2 ± 13.1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Hydration onl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</w:p>
        </w:tc>
        <w:tc>
          <w:tcPr>
            <w:tcW w:w="993" w:type="dxa"/>
            <w:gridSpan w:val="3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+SD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96 ± 14.5</w:t>
            </w:r>
          </w:p>
        </w:tc>
        <w:tc>
          <w:tcPr>
            <w:tcW w:w="1333" w:type="dxa"/>
            <w:gridSpan w:val="2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0.5 ± 14.7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Ludwig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1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/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&lt;EndNote&gt;&lt;Cite&gt;&lt;Author&gt;Ludwig&lt;/Author&gt;&lt;Year&gt;2011&lt;/Year&gt;&lt;RecNum&gt;108&lt;/RecNum&gt;&lt;DisplayText&gt;(107)&lt;/DisplayText&gt;&lt;record&gt;&lt;rec-number&gt;108&lt;/rec-number&gt;&lt;foreign-keys&gt;&lt;key app="EN" db-id="dder2drw7edva7ett01p5zxu90x9x2pfx9tr" timestamp="1528961038"&gt;108&lt;/key&gt;&lt;/foreign-keys&gt;&lt;ref-type name="Journal Article"&gt;17&lt;/ref-type&gt;&lt;contributors&gt;&lt;authors&gt;&lt;author&gt;Ludwig, U.&lt;/author&gt;&lt;author&gt;Riedel, M. K.&lt;/author&gt;&lt;author&gt;Backes, M.&lt;/author&gt;&lt;author&gt;Imhof, A.&lt;/author&gt;&lt;author&gt;Muche, R.&lt;/author&gt;&lt;author&gt;Keller, F.&lt;/author&gt;&lt;/authors&gt;&lt;/contributors&gt;&lt;auth-address&gt;Nephrology Division, Clinic for Internal Medicine I, Center of Internal Medicine, University Hospital Ulm, Ulm, Germany. ulla.ludwig@uniklinik-ulm.de&lt;/auth-address&gt;&lt;titles&gt;&lt;title&gt;MESNA (sodium 2-mercaptoethanesulfonate) for prevention of contrast medium-induced nephrotoxicity - controlled trial&lt;/title&gt;&lt;secondary-title&gt;Clin Nephrol&lt;/secondary-title&gt;&lt;/titles&gt;&lt;periodical&gt;&lt;full-title&gt;Clin Nephrol&lt;/full-title&gt;&lt;/periodical&gt;&lt;pages&gt;302-8&lt;/pages&gt;&lt;volume&gt;75&lt;/volume&gt;&lt;number&gt;4&lt;/number&gt;&lt;edition&gt;2011/03/24&lt;/edition&gt;&lt;keywords&gt;&lt;keyword&gt;Aged&lt;/keyword&gt;&lt;keyword&gt;Contrast Media/ adverse effects&lt;/keyword&gt;&lt;keyword&gt;Double-Blind Method&lt;/keyword&gt;&lt;keyword&gt;Female&lt;/keyword&gt;&lt;keyword&gt;Humans&lt;/keyword&gt;&lt;keyword&gt;Kidney Diseases/ chemically induced/ prevention &amp;amp; control&lt;/keyword&gt;&lt;keyword&gt;Kidney Function Tests&lt;/keyword&gt;&lt;keyword&gt;Male&lt;/keyword&gt;&lt;keyword&gt;Mesna/ therapeutic use&lt;/keyword&gt;&lt;keyword&gt;Middle Aged&lt;/keyword&gt;&lt;keyword&gt;Placebos&lt;/keyword&gt;&lt;keyword&gt;Protective Agents/ therapeutic use&lt;/keyword&gt;&lt;keyword&gt;Statistics, Nonparametric&lt;/keyword&gt;&lt;keyword&gt;Treatment Outcome&lt;/keyword&gt;&lt;/keywords&gt;&lt;dates&gt;&lt;year&gt;2011&lt;/year&gt;&lt;pub-dates&gt;&lt;date&gt;Apr&lt;/date&gt;&lt;/pub-dates&gt;&lt;/dates&gt;&lt;isbn&gt;0301-0430 (Print)&amp;#xD;0301-0430 (Linking)&lt;/isbn&gt;&lt;accession-num&gt;21426884&lt;/accession-num&gt;&lt;urls&gt;&lt;/urls&gt;&lt;remote-database-provider&gt;NLM&lt;/remote-database-provider&gt;&lt;language&gt;eng&lt;/language&gt;&lt;/record&gt;&lt;/Cite&gt;&lt;/EndNote&gt;</w:instrTex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07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Patients scheduled for cardiac catheterization, arteriography or computed tomography with contrast agents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S. Creat. ≥ 150 µmol/l (1.7mg/dl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Patients undergoing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Acute Renal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Received iodinated contrast media within 7 days prior to the stud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Known allergy to MESN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Pregna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Patients receiving dopamine, mannitol, or NAC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.PCI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.CE-CT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07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&gt;25% increase above baseline S. Creat. at 48 hours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promid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000 ml of 0.9%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saline pre- and 500ml post-procedure in both groups.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No further oral fluid intake was allowed.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SNA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fusion of 1600 mg of sodium 2-mercaptoethanesulfonate (MESNA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CV/mL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40 (120-200)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(Range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40 (120-200)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hydration onl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(Range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50 (120-180)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Luo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4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MdW88L0F1dGhvcj48WWVhcj4yMDE0PC9ZZWFyPjxSZWNO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MdW88L0F1dGhvcj48WWVhcj4yMDE0PC9ZZWFyPjxSZWNO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09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STEMI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Primary PC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Exclusion Criter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 Chronic peritoneal or haemodialysis treatmen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Exposure to radiographic contrast within the previous two day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Allergies to radiographic contrast mediu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Coronary anatomy not suitable for PCI or primary CABG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PCI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76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at 72h post-angiography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pamid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s per intervention protocol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hydration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9% normal saline at 1mL/kg/hr for 12 hours post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28.6±84.5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6±14mmol/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o hydration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41.2±101.4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8±13mmol/L</w:t>
            </w:r>
          </w:p>
        </w:tc>
      </w:tr>
      <w:tr w:rsidR="00C16EA2" w:rsidRPr="00BB3640" w:rsidTr="00FD5ED9">
        <w:trPr>
          <w:cantSplit/>
          <w:trHeight w:val="5690"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Luo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3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/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&lt;EndNote&gt;&lt;Cite&gt;&lt;Author&gt;Luo&lt;/Author&gt;&lt;Year&gt;2013&lt;/Year&gt;&lt;RecNum&gt;109&lt;/RecNum&gt;&lt;DisplayText&gt;(108)&lt;/DisplayText&gt;&lt;record&gt;&lt;rec-number&gt;109&lt;/rec-number&gt;&lt;foreign-keys&gt;&lt;key app="EN" db-id="dder2drw7edva7ett01p5zxu90x9x2pfx9tr" timestamp="1528961038"&gt;109&lt;/key&gt;&lt;/foreign-keys&gt;&lt;ref-type name="Journal Article"&gt;17&lt;/ref-type&gt;&lt;contributors&gt;&lt;authors&gt;&lt;author&gt;Luo, S. J.&lt;/author&gt;&lt;author&gt;Zhou, Y. J.&lt;/author&gt;&lt;author&gt;Shi, D. M.&lt;/author&gt;&lt;author&gt;Ge, H. L.&lt;/author&gt;&lt;author&gt;Wang, J. L.&lt;/author&gt;&lt;author&gt;Liu, R. F.&lt;/author&gt;&lt;/authors&gt;&lt;/contributors&gt;&lt;auth-address&gt;Department of Cardiology, An Zhen Hospital, Capital Medical University, Beijing, China.&lt;/auth-address&gt;&lt;titles&gt;&lt;title&gt;Remote ischemic preconditioning reduces myocardial injury in patients undergoing coronary stent implantation&lt;/title&gt;&lt;secondary-title&gt;Can J Cardiol&lt;/secondary-title&gt;&lt;/titles&gt;&lt;periodical&gt;&lt;full-title&gt;Can J Cardiol&lt;/full-title&gt;&lt;/periodical&gt;&lt;pages&gt;1084-9&lt;/pages&gt;&lt;volume&gt;29&lt;/volume&gt;&lt;number&gt;9&lt;/number&gt;&lt;keywords&gt;&lt;keyword&gt;Aged&lt;/keyword&gt;&lt;keyword&gt;Case-Control Studies&lt;/keyword&gt;&lt;keyword&gt;Coronary Artery Disease/blood/*surgery&lt;/keyword&gt;&lt;keyword&gt;*Drug-Eluting Stents&lt;/keyword&gt;&lt;keyword&gt;Female&lt;/keyword&gt;&lt;keyword&gt;Humans&lt;/keyword&gt;&lt;keyword&gt;Incidence&lt;/keyword&gt;&lt;keyword&gt;Ischemic Preconditioning, Myocardial/*methods&lt;/keyword&gt;&lt;keyword&gt;Male&lt;/keyword&gt;&lt;keyword&gt;Middle Aged&lt;/keyword&gt;&lt;keyword&gt;Myocardial Infarction/epidemiology/*prevention &amp;amp; control&lt;/keyword&gt;&lt;keyword&gt;*Percutaneous Coronary Intervention&lt;/keyword&gt;&lt;keyword&gt;Troponin I/*blood&lt;/keyword&gt;&lt;/keywords&gt;&lt;dates&gt;&lt;year&gt;2013&lt;/year&gt;&lt;pub-dates&gt;&lt;date&gt;Sep&lt;/date&gt;&lt;/pub-dates&gt;&lt;/dates&gt;&lt;isbn&gt;1916-7075 (Electronic)&amp;#xD;0828-282X (Linking)&lt;/isbn&gt;&lt;accession-num&gt;23414904&lt;/accession-num&gt;&lt;urls&gt;&lt;related-urls&gt;&lt;url&gt;http://www.ncbi.nlm.nih.gov/pubmed/23414904&lt;/url&gt;&lt;url&gt;http://ac.els-cdn.com/S0828282X12014778/1-s2.0-S0828282X12014778-main.pdf?_tid=07b8afa0-9d25-11e5-992b-00000aab0f27&amp;amp;acdnat=1449521987_eab3a6102eee73ee8f05ca04dcddf7be&lt;/url&gt;&lt;/related-urls&gt;&lt;/urls&gt;&lt;electronic-resource-num&gt;10.1016/j.cjca.2012.11.022&lt;/electronic-resource-num&gt;&lt;/record&gt;&lt;/Cite&gt;&lt;/EndNote&gt;</w:instrTex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08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Age ≥18 years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Elective PC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Informed consen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Emergency PC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Baselin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troponin ≥ 0.04ng/m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3. Nicorandil or glibenclamide use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4. Inability to cooperate with trial protocol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Lack of informed consen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Second procedure of staged elective PCI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PCI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08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promid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.V saline infusion at 1mL/kg/hr for 12 hr pre- and 12h post-contrast. Patients encouraged to drink oral fluids post 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RIP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Blood pressure cuff placed around their non-dominant upper arm. The cuff inflated to 200-mm Hg pressure for 5 minutes, followed by 5 minutes of deflation and repeated 2 more times to 3 cycles in total &lt;2h pre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eGFR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1±20mL/min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o intervention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eGFR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0±20mL/min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MacNeil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3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NYWNOZWlsbDwvQXV0aG9yPjxZZWFyPjIwMDM8L1llYXI+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NYWNOZWlsbDwvQXV0aG9yPjxZZWFyPjIwMDM8L1llYXI+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10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Cardiac catheterization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Mild-moderate renal dysfunction (S. Creat ≥ 1.5 mg/dl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cute renal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Dialysis-dependent chronic renal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Exposure to contrast within the preceding 5 day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Emergent procedure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Pregna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Age &lt; 21 yea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Known sensitivity to acetylcysteine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2.PCI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51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&gt;25% increase above baseline S. Creat. at 72 hours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promid Low-Osm Ioxila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re-procedure: 0.45% saline at 1ml/kg/hr for 12h (in-patients) and 2ml/kg/hr for 4h (day-case patients).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Post-procedure: 0.45% saline at 75 ml/hr for 12h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00mg twice daily commenCI-AKIg day of procedure, for total of 5 doses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3±52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89±0.38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atched placebo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6±63.3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88±0.41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aiol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8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NYWlvbGk8L0F1dGhvcj48WWVhcj4yMDA4PC9ZZWFyPjxS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NYWlvbGk8L0F1dGhvcj48WWVhcj4yMDA4PC9ZZWFyPjxS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 w:rsidRPr="00BB3640"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5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Planned coronary angiographic procedures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Renal Dysfunction (estimated Creat. Clearance &lt;60ml/min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Creat. Clearance ≥ 60ml/mi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Refusal to participat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Administration of contrast medium within the previous 10 day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End stage renal disease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556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above baseline 5days post-contrast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dixan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so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s per intervention protocol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9% sodium chloride at 1mL/kg/hr for 12 h pre- and post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(IQR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70 (120-230)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20±0.3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HCO3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54 mEq/l in dextrose and water at 3 ml/kg/h for 1 h pre-procedure, 1ml/kg/h for 6h post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(IQR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60 (120-220)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21±0.3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Maiol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1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NYWlvbGk8L0F1dGhvcj48WWVhcj4yMDExPC9ZZWFyPjxS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NYWlvbGk8L0F1dGhvcj48WWVhcj4yMDExPC9ZZWFyPjxS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11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STEM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Primary PC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Contrast medium administration within the previous 10 day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End-stage renal failure requiring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Refusal to give informed consent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PCI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543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within 3 days of contrast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dixan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so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s per intervention protocol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HCO3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54 mEq/L in dextrose and water at 3ml/kg/h, starting in the emergency room for 1h, followed by infusion of 1 mL/kg/h for 12 hours after PCI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8±92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09±0.3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9% sodium chloride at 1mL/kg/h for 12h immediately post-PCI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16±101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10±0.4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noWrap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o hydration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24±94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08±0.3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Malh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0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NYWxoaXM8L0F1dGhvcj48WWVhcj4yMDEwPC9ZZWFyPjxS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NYWxoaXM8L0F1dGhvcj48WWVhcj4yMDEwPC9ZZWFyPjxS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12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Radiographic imaging with contrast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cute renal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Maintenance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History of acute M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LVEF ≤ 25%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Allergy to contrast med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Pregna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7. Contraindications for theophylline use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Use of acetylcysteine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2.PCI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.CE-CT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94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erum creatinine of at least 0.5 mg/dL in patients with a baseline serum creatinine less than 2 mg/dL or an increase of 25% in base- line Serum Creatinine with a baseline serum creatinine more than or equal to 2 mg/dL at 48 h after administration of contrast media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t>Iodixanol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t>Iso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-2 L of intravenous bicarbonate solution (150 meq/L) for 12h after the 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Theophylline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00 mg twice daily starting 24h pre-procedure and continuing for 48 h post-procedure; OR 200 mg theophylline as a short intravenous infusion 30 minutes pre-procedure, and continuing with 200 mg twice daily oral theophylline for 48 h post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37±76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38±0.79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hydration onl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44±78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21±0.48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Marenz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3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NYXJlbnppPC9BdXRob3I+PFllYXI+MjAwMzwvWWVhcj48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NYXJlbnppPC9BdXRob3I+PFllYXI+MjAwMzwvWWVhcj48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15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Chronic renal failure (S. Creat. &gt;2mg/dL (176.8 µmol/L) OR creat. clearance &lt; 50ml/min)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Coronary angiography or elective PC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cute coronary syndrom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Cardiogenic shock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Long-term peritoneal dialysis or haemodialysis treatmen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Overt CHF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Recent major bleeding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Contraindications to anticoagulant therapy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2.PCI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.Aortic angiography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.Peripheral angioplasty/ Renal angioplasty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45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&gt;25% increase above baseline S. Creat.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pent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s per intervention protocol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Hemofiltration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Hemofiltration starting 4-6 h pre-procedure; stopped during and resumed post-procedure, and continued for 18-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47±125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0±1.0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ormal saline at 1ml/Kg/hour  (reduced to 0.5ml/kg/h if LVEF&lt;40%) for 6-8h pre- and 24h post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58±132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1±1.0mg/dL</w:t>
            </w:r>
          </w:p>
        </w:tc>
      </w:tr>
      <w:tr w:rsidR="00C16EA2" w:rsidRPr="00BB3640" w:rsidTr="00FD5ED9">
        <w:trPr>
          <w:cantSplit/>
          <w:trHeight w:val="4415"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Marenz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6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NYXJlbnppPC9BdXRob3I+PFllYXI+MjAwNjwvWWVhcj48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NYXJlbnppPC9BdXRob3I+PFllYXI+MjAwNjwvWWVhcj48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13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Primary angioplasty for acute STEMI within 12h of presentation (18 hours in cases of cardiogenic shock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Long-term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Known allergy to N-acetylcysteine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91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&gt;25% increase above baseline S. Creat. at 72 hours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hex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ormal saline at 1ml/Kg/hour (reduced to 0.5ml/kg/h if LVEF&lt;40%) for 12h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travenous bolus of 600 mg pre-procedure and 600mg orally twice daily for 48h post-procedure, to a total dose 3000mg fter intervention (total dose of 3000 mg)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64±146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dian S. Creat.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01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vertAlign w:val="superscript"/>
                <w:lang w:eastAsia="en-IE"/>
              </w:rPr>
              <w:t>rd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 </w: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t>NAC Double Dose Group were excluded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-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74±113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dian S. Creat.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06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Marenz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6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NYXJlbnppPC9BdXRob3I+PFllYXI+MjAwNjwvWWVhcj48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NYXJlbnppPC9BdXRob3I+PFllYXI+MjAwNjwvWWVhcj48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13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Severe chronic kidney disease (Creat. clearance &lt;30mL/mi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Diagnostic and therapeutic cardiovascular procedure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cute coronary syndrom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Cardiogenic shock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Acute renal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Chronic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peritoneal or haemodialysis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Overt CHF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Recent major bleeding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Contraindications to anticoagulation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2.PCI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81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&gt;25% increase above baseline S. Creat.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pent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ormal saline at 1ml/Kg/hour (reduced to 0.5ml/kg/h if LVEF&lt;40%)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Hemofiltration post-procedure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.V isotonic saline, for 12h pre-contrast followed b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hemofiltration for 18-24h post-contrast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37±122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6±0.7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.V isotonic saline for 12h pre- and 12h post-contrast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32±144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6±0.8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Hemofiltration pre- and post-procedure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Hemofiltration pre- and post-procedure</w:t>
            </w:r>
          </w:p>
        </w:tc>
        <w:tc>
          <w:tcPr>
            <w:tcW w:w="2326" w:type="dxa"/>
            <w:gridSpan w:val="5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excluded from analysis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Marenz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2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NYXJlbnppPC9BdXRob3I+PFllYXI+MjAxMjwvWWVhcj48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NYXJlbnppPC9BdXRob3I+PFllYXI+MjAxMjwvWWVhcj48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14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ge 18-85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Chronic Kidney disease (eGFR &lt;60ml/min/1.73m2)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Primary or rescue PC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Angiography procedures requiring a direct renal injection of contras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Cardiogenic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shock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Overt CHF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Acute respirator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nsufficie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Recent acute kidney injur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Chronic peritoneal or haemo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Known furosemide hypersensitivit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Receipt of intra-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venous contrast within 10 day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before the proced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. Another planned contrast-enhanced procedure in the following 72hou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. Contraindications to placement of a Foley catheter in the bladder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2.PCI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89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mepr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s per intervention protocol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Furosemide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ingle intravenous bolus of 0.5 mg/kg (up to a maximum of 50 mg) after initial bolus of 205ml normal saline. Renal Guard system used for fluid replacement (Matched hydration)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81±104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8±0.6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ormal saline at 1ml/Kg/hour  (reduced to 0.5ml/kg/h if LVEF&lt;40%) for 12h pre- and 12h post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58±109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7±0.5mg/dL</w:t>
            </w:r>
          </w:p>
        </w:tc>
      </w:tr>
      <w:tr w:rsidR="00C16EA2" w:rsidRPr="00BB3640" w:rsidTr="00FD5ED9">
        <w:trPr>
          <w:cantSplit/>
          <w:trHeight w:val="3564"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Markot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3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NYXJrb3RhPC9BdXRob3I+PFllYXI+MjAxMzwvWWVhcj48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NYXJrb3RhPC9BdXRob3I+PFllYXI+MjAxMzwvWWVhcj48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16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Age &gt;18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End-stage renal insufficiency (eGFR &lt;15 mL/min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Acute renal insufficie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History of reaction to contrast med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Use of nephrotoxic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MediCI-AKIe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Pulmonar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Oedem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Multiple myelom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7. Factors predisposing to kidney injury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Exposure to contras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media within 7 days before the proced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Pregna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. Non-complianc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. Use of NAC, teofiline, dopamine, fenoldopam, manitol, or NaHCO3 within 48h of procedure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2.PCI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27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, OR &gt;25% decrease in eGFR within 48h of procedur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pamiro 370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eGFR &lt;60 mL/min/1.73m2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IV normal saline at 1mL/kg/h for 2h pre- and 12h post-procedure.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eGFR &gt;60 mL/min/1.73m2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Hydration orally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/K citrate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5 g of granules diluted in 200 mL of water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22.3±102.3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3.96±18.39mmol/L</w:t>
            </w:r>
          </w:p>
        </w:tc>
      </w:tr>
      <w:tr w:rsidR="00C16EA2" w:rsidRPr="00BB3640" w:rsidTr="00FD5ED9">
        <w:trPr>
          <w:cantSplit/>
          <w:trHeight w:val="3529"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00ml water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31.2±95.85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9.35±23.97mmol/L</w:t>
            </w:r>
          </w:p>
        </w:tc>
      </w:tr>
      <w:tr w:rsidR="00C16EA2" w:rsidRPr="00BB3640" w:rsidTr="00FD5ED9">
        <w:trPr>
          <w:cantSplit/>
          <w:trHeight w:val="3422"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Masud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7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NYXN1ZGE8L0F1dGhvcj48WWVhcj4yMDA3PC9ZZWFyPjxS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NYXN1ZGE8L0F1dGhvcj48WWVhcj4yMDA3PC9ZZWFyPjxS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17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Chronic kidney disease (S. Creat &gt;1.1mg/dl or eGFR &lt;60ml/min)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Emergency coronary procedure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Change in serum creatinine concentration of at least 0.5mg/dl during the previous 24 hou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Pre-existing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Recent exposure to radiographic contrast media within 2 days of the stud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Allergy to radiographic contrast med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Pregna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Previous or planned administration of mannitol, fenoldopam, N-acetylcysteine or non-study sodium bicarbonate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Emergency coronary procedure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71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within 2days of procedur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pamid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itial intravenous bolus of 3ml/kg/h for 1h, if possible, pre-procedure. Same fluid at 1ml/kg/h during and for 6h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HCO3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54 mEq/L of sodium bicarbonat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2±89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31±0.52mg/dL</w:t>
            </w:r>
          </w:p>
        </w:tc>
      </w:tr>
      <w:tr w:rsidR="00C16EA2" w:rsidRPr="00BB3640" w:rsidTr="00FD5ED9">
        <w:trPr>
          <w:cantSplit/>
          <w:trHeight w:val="3102"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54 mEq/L sodium chlorid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0±61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32±0.65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Matejk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0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NYXRlamthPC9BdXRob3I+PFllYXI+MjAxMDwvWWVhcj48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NYXRlamthPC9BdXRob3I+PFllYXI+MjAxMDwvWWVhcj48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18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lusion Criter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ge &gt; 18 yea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S. Creat. persistently &gt;1.47 mg/dl (130 µmol/l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Exclusion Criter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Long-term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Pregna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Lacta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Epileps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Thyrotoxico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Theophylline allerg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Previous theophylline medica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Arrhythmias with hemodynamic instabilit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Severe liver dysfunc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. Clinical signs of dehydra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. Inability to take oral fluids.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. Use of ACE inhibito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3. Use of NSAIDs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2.PCI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59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within 48h of procedur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dixan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so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inuous normal saline infusion was started immediately post-procedure at 0.5ml/kg/hr, stopped on day three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Theophylline Group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 h infusion of 205.7 mg theophylline in 500ml 0.9% normal salin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5±38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02±0.45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500ml 0.9% normal salin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4±35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06±0.59mg/dL</w:t>
            </w:r>
          </w:p>
        </w:tc>
      </w:tr>
      <w:tr w:rsidR="00C16EA2" w:rsidRPr="00BB3640" w:rsidTr="00FD5ED9">
        <w:trPr>
          <w:cantSplit/>
          <w:trHeight w:val="5265"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Menting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5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NZW50aW5nPC9BdXRob3I+PFllYXI+MjAxNTwvWWVhcj48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NZW50aW5nPC9BdXRob3I+PFllYXI+MjAxNTwvWWVhcj48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19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Interventional or diagnostic radiological procedure expected to use &gt;100 mL intravascular contras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Fulfil risk criteria for CI-AKI according to Dutch guideline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ge &lt;18 yea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Haemodialysis or peritoneal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Simultaneous participation in another interventional stud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Percutaneous coiling/embolization procedures of the kidne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Impossibility to perform RIPC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No written informed consent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 Contrast Enhanced Radiological studies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77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within 48h-72h of procedur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Xenetrix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ormal saline at 3-4ml/Kg/hour for 4h pre- and 4h post-procedure (reduced to 1ml/kg/h for 12h pre- and post-procedure if signs of CHF or eGFR &lt;30ml/min/1.73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vertAlign w:val="superscript"/>
                <w:lang w:eastAsia="en-IE"/>
              </w:rPr>
              <w:t>2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)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RIP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Four cycles of ischemia and reperfusion of the forearm by inflating a blood pressure cuff around the upper arm at 50 mmHg above the actual systolic pressure for 5 minutes, followed by 5 minutes of reperfusion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9±29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5±27mmol/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 Group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similar cuff placed around the upper arm, but it was not inflated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8±29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9±32mmol/L</w:t>
            </w:r>
          </w:p>
        </w:tc>
      </w:tr>
      <w:tr w:rsidR="00C16EA2" w:rsidRPr="00BB3640" w:rsidTr="00FD5ED9">
        <w:trPr>
          <w:cantSplit/>
          <w:trHeight w:val="4415"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Merte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4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NZXJ0ZW48L0F1dGhvcj48WWVhcj4yMDA0PC9ZZWFyPjxS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NZXJ0ZW48L0F1dGhvcj48WWVhcj4yMDA0PC9ZZWFyPjxS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20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ge &gt;18 yea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Stable S. Creat. &gt;1.1mg/d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Scheduled cardiac catheterization, CT, diagnostic or therapeutic arteriography, or transjugular intrahepatic portal systemic shunt placemen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S. Creat. &gt;8mg/d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Change in S. Creat. &gt;0.5mg/dL within last 24 hou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Pre-existing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Multiple myelom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Pulmonary oedem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Uncontrolled hypertens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Emergency catheteriza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Recent exposure to radiographic contrast within 2days of the stud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Allergy to radiographic contras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. Pregna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. Administration of dopamine, mannitol, fenoldopam, or NAC during the study.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Angiography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.CT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.TIPSS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28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&gt;25% increase above baseline S. Creat. within 2days of procedur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pamid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ssigned fluid at 3mL/kg per hour for 1h immediately before radiocontrast injection, followed by same fluid at 1mL/kg/h during contrast exposure and for 6 h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54 mEq/L of sodium chloride in D5W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34±63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, (Range)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71±0.42 (1.1-3.7) mg/dL</w:t>
            </w:r>
          </w:p>
        </w:tc>
      </w:tr>
      <w:tr w:rsidR="00C16EA2" w:rsidRPr="00BB3640" w:rsidTr="00FD5ED9">
        <w:trPr>
          <w:cantSplit/>
          <w:trHeight w:val="2110"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HCO3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Hco3 Group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54 mEq/L of sodium bicarbonate in D5W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30±72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, (Range)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89±0.69 (1.2-5.2) mg/dL</w:t>
            </w:r>
          </w:p>
        </w:tc>
      </w:tr>
      <w:tr w:rsidR="00C16EA2" w:rsidRPr="00BB3640" w:rsidTr="00FD5ED9">
        <w:trPr>
          <w:cantSplit/>
          <w:trHeight w:val="3989"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Miao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3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NaWFvPC9BdXRob3I+PFllYXI+MjAxMzwvWWVhcj48UmVj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NaWFvPC9BdXRob3I+PFllYXI+MjAxMzwvWWVhcj48UmVj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21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lusion Criter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ge ≥ 70 yea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Stable clinical stat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Scheduled for contrast enhanced C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Uncontrolled DM, hypertension, CHF (LVEF &lt;40%), or other uncontrolled clinical disease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Fever or infectiou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disease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Unstable renal function or chronic renal failure [S. Creat &gt;265.2 mmol/l]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Hypersensitivity to iodine-containing compounds or hyperthyroidis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Hypersensitivity to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Alprostadi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Ulce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Coagulation abnormalitie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Other diseases with contraindications to alprostadi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Patients who had received any iodinated contrast agent or other drugs that affect renal function within 7 days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E-CT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83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within 3days of procedur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Low-Os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ohexol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.V Fluid &gt;800 ml 6h pre- and post-CE-CT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GE1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lprostadil (0.4lg/kg/day) in 100 ml sterile saline pre- and post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00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7.18±24.6mmol/L</w:t>
            </w:r>
          </w:p>
        </w:tc>
      </w:tr>
      <w:tr w:rsidR="00C16EA2" w:rsidRPr="00BB3640" w:rsidTr="00FD5ED9">
        <w:trPr>
          <w:cantSplit/>
          <w:trHeight w:val="2827"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00 ml sterile salin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00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8.11±24.19mmol/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Miner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4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NaW5lcjwvQXV0aG9yPjxZZWFyPjIwMDQ8L1llYXI+PFJl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NaW5lcjwvQXV0aG9yPjxZZWFyPjIwMDQ8L1llYXI+PFJl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22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lusion Criter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Planned PCI or urgent coronary angiography with a high likelihood of ad hoc PCI.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Creatinine Clearance &lt;50 mL/min, (&lt;100mL/min if Diabetic) or S. Creat. &gt;200 µmol/L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Exclusion Criter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Renal replacement therap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Reactive airway disease requiring oral steroid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Baseline SBP &lt;80 mm Hg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Active CHF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Acute M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Enrolment in another clinical tria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Inability to provide informed consen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Ongoing need for intravenous nitroglyceri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Treatment with NAC within 72 hours of planned PC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. Women of childbearing age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2.PCI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08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&gt;25% increase above baseline S. Creat. 48-72h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Omnipaqu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so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45% saline at 75 mL/hour for at least 24 hours beginning at the time of enrolment. Changes in hydration were allowed at the discretion of the cardiologist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000mg (4000mg for day / case patients)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44±211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4±49mmol/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hydration onl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50±187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30±58mmol/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Minoo 2016</w: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begin"/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&lt;EndNote&gt;&lt;Cite&gt;&lt;Author&gt;Minoo&lt;/Author&gt;&lt;Year&gt;2016&lt;/Year&gt;&lt;RecNum&gt;199&lt;/RecNum&gt;&lt;DisplayText&gt;(197)&lt;/DisplayText&gt;&lt;record&gt;&lt;rec-number&gt;199&lt;/rec-number&gt;&lt;foreign-keys&gt;&lt;key app="EN" db-id="dder2drw7edva7ett01p5zxu90x9x2pfx9tr" timestamp="1528961040"&gt;199&lt;/key&gt;&lt;/foreign-keys&gt;&lt;ref-type name="Journal Article"&gt;17&lt;/ref-type&gt;&lt;contributors&gt;&lt;authors&gt;&lt;author&gt;Minoo, F.&lt;/author&gt;&lt;author&gt;Lessan-Pezeshki, M.&lt;/author&gt;&lt;author&gt;Firouzi, A.&lt;/author&gt;&lt;author&gt;Nikfarjam, S.&lt;/author&gt;&lt;author&gt;Gatmiri, S. M.&lt;/author&gt;&lt;author&gt;Ramezanzade, E.&lt;/author&gt;&lt;/authors&gt;&lt;/contributors&gt;&lt;auth-address&gt;Organ Transplantation Research Center, School of Medicine, Guilan University of Medical Sciences, Rasht, Iran. rz.elham58@gmail.com.&lt;/auth-address&gt;&lt;titles&gt;&lt;title&gt;Prevention of Contrast-induced Nephropathy With Oxygen Supplementation: a Randomized Controlled Trial&lt;/title&gt;&lt;secondary-title&gt;Iran J Kidney Dis&lt;/secondary-title&gt;&lt;/titles&gt;&lt;periodical&gt;&lt;full-title&gt;Iran J Kidney Dis&lt;/full-title&gt;&lt;/periodical&gt;&lt;pages&gt;291-298&lt;/pages&gt;&lt;volume&gt;10&lt;/volume&gt;&lt;number&gt;5&lt;/number&gt;&lt;dates&gt;&lt;year&gt;2016&lt;/year&gt;&lt;pub-dates&gt;&lt;date&gt;Sep&lt;/date&gt;&lt;/pub-dates&gt;&lt;/dates&gt;&lt;isbn&gt;1735-8604 (Electronic)&amp;#xD;1735-8582 (Linking)&lt;/isbn&gt;&lt;accession-num&gt;27721227&lt;/accession-num&gt;&lt;urls&gt;&lt;related-urls&gt;&lt;url&gt;https://www.ncbi.nlm.nih.gov/pubmed/27721227&lt;/url&gt;&lt;/related-urls&gt;&lt;/urls&gt;&lt;/record&gt;&lt;/Cite&gt;&lt;/EndNote&gt;</w:instrTex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separate"/>
            </w:r>
            <w:r>
              <w:rPr>
                <w:rFonts w:asciiTheme="minorHAnsi" w:hAnsiTheme="minorHAnsi" w:cstheme="minorHAnsi"/>
                <w:noProof/>
                <w:sz w:val="18"/>
                <w:szCs w:val="18"/>
              </w:rPr>
              <w:t>(197)</w: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end"/>
            </w:r>
          </w:p>
        </w:tc>
        <w:tc>
          <w:tcPr>
            <w:tcW w:w="3069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lusion Criteria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Patients ≥ 35 years undergoing elective coronary angiography 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Exclusion Criteria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 Baseline serum creatinine concentrations greater than 1.5 mg/dL,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. Need for emergency catheterization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. Receiving contrast media for diagnostic or therapeutic interventions in the past 3 months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4. Uncontrolled congestive heart failure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5. Uncontrolled chronic obstructive pulmonary disease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. History of allergy to contrast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7. Pregnancy or lactation</w:t>
            </w:r>
          </w:p>
        </w:tc>
        <w:tc>
          <w:tcPr>
            <w:tcW w:w="1166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Elective coronary angiography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453</w:t>
            </w:r>
          </w:p>
        </w:tc>
        <w:tc>
          <w:tcPr>
            <w:tcW w:w="1135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of 25% or more in serum creatinine concentrations, or an increment of at least 0.5 mg/dL in serum creatinine concentrations 48 hours after catheterization</w:t>
            </w:r>
          </w:p>
        </w:tc>
        <w:tc>
          <w:tcPr>
            <w:tcW w:w="1038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promide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Low-Osm</w:t>
            </w:r>
          </w:p>
        </w:tc>
        <w:tc>
          <w:tcPr>
            <w:tcW w:w="1166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ormal saline at the dose of 1 mL/kg/h, 12 hours leading to the procedure and 12 hours after the procedure</w:t>
            </w:r>
          </w:p>
        </w:tc>
        <w:tc>
          <w:tcPr>
            <w:tcW w:w="1088" w:type="dxa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Oxygen</w:t>
            </w:r>
          </w:p>
        </w:tc>
        <w:tc>
          <w:tcPr>
            <w:tcW w:w="1102" w:type="dxa"/>
            <w:gridSpan w:val="2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sal cannula at the rate of 2 L/min to 3 L/min beginning 10 minutes before the procedure until the end of the procedure</w:t>
            </w:r>
          </w:p>
        </w:tc>
        <w:tc>
          <w:tcPr>
            <w:tcW w:w="993" w:type="dxa"/>
            <w:gridSpan w:val="3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(IQR)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00 (100-250</w:t>
            </w:r>
          </w:p>
        </w:tc>
        <w:tc>
          <w:tcPr>
            <w:tcW w:w="1333" w:type="dxa"/>
            <w:gridSpan w:val="2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S. Creat. ±SD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96 ± 0.24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.V hydration only </w:t>
            </w:r>
          </w:p>
        </w:tc>
        <w:tc>
          <w:tcPr>
            <w:tcW w:w="993" w:type="dxa"/>
            <w:gridSpan w:val="3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(IQR)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50 (100-257)</w:t>
            </w:r>
          </w:p>
        </w:tc>
        <w:tc>
          <w:tcPr>
            <w:tcW w:w="1333" w:type="dxa"/>
            <w:gridSpan w:val="2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S. Creat. ±SD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93 ± 0.15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oo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6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Nb29yZTwvQXV0aG9yPjxZZWFyPjIwMDY8L1llYXI+PFJl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Nb29yZTwvQXV0aG9yPjxZZWFyPjIwMDY8L1llYXI+PFJl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23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lusion Criter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Elective EVAR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EVAR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3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&gt;25% increase above baseline S. Creat.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iopa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IV fluids received (IQR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NAC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9 (3.0–5.75) 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Control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 (3–7) L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00 mg orally twice daily for 2 days, starting da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pre-procedure (total 3 doses pre-op)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(IQR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58 (210-285)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dian S. Creat. (IQR)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2 (76-112) mmol/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hydration onl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(IQR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58 (200-355)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dian S. Creat. (IQR)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6 (81.5-99) mmol/L</w:t>
            </w:r>
          </w:p>
        </w:tc>
      </w:tr>
      <w:tr w:rsidR="00C16EA2" w:rsidRPr="00BB3640" w:rsidTr="00FD5ED9">
        <w:trPr>
          <w:cantSplit/>
          <w:trHeight w:val="4131"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Morikaw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9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Nb3Jpa2F3YTwvQXV0aG9yPjxZZWFyPjIwMDk8L1llYXI+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Nb3Jpa2F3YTwvQXV0aG9yPjxZZWFyPjIwMDk8L1llYXI+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24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Chronic renal insufficiency (S. Creat. 1.3-6mg/dl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Pregna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Lacta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Acute renal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End-stage renal failure on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Acute M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Multiple myelom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Pulmonary oedem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Cardiogenic shock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SBP &lt; 110 mm Hg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. Dehydra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. History of allergies to contrast media or ANP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. Received contrast media within 7 days of the study entr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3. Received an infusion of ANP within 1 month of the study entr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3. Parenteral use of diuretic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4. Administration of dopamine, N-acetylcysteine, metformin, NaHco3, fenoldopam, mannitol, or NSAIDs during the study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2.PCI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73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within 48h of procedur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mepr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oral hydration encouraged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NP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042 µg/kg/min of ANP + 1.3ml/kg/h Ringer's Lactate IV 4-6h pre- and continued for 48h post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39±62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dian S. Creat. (IQR)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57(1.34-1.95) mg/dL</w:t>
            </w:r>
          </w:p>
        </w:tc>
      </w:tr>
      <w:tr w:rsidR="00C16EA2" w:rsidRPr="00BB3640" w:rsidTr="00FD5ED9">
        <w:trPr>
          <w:cantSplit/>
          <w:trHeight w:val="2403"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hydration onl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40±72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dian S. Creat. (IQR)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55(1.36-1.90) mg/dL</w:t>
            </w:r>
          </w:p>
        </w:tc>
      </w:tr>
      <w:tr w:rsidR="00C16EA2" w:rsidRPr="00BB3640" w:rsidTr="00FD5ED9">
        <w:trPr>
          <w:cantSplit/>
          <w:trHeight w:val="3706"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Motohiro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1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Nb3RvaGlybzwvQXV0aG9yPjxZZWFyPjIwMTE8L1llYXI+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Nb3RvaGlybzwvQXV0aG9yPjxZZWFyPjIwMTE8L1llYXI+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25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lusion Criter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Age &gt; 20years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eGFR &lt; 60ml/min/1.73m2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S. Creat. &gt;4 mg/d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Change in S. Creat. &gt;0.5 mg/dl in preceding 24 hou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Pre-existing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Pulmonary oedem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Uncontrolled hypertension (treated SBP &gt;160 mmHg or DBP &gt;100 mmHg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Emergency catheteriza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Exposure to radiographic contrast within previous 2 day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Any Allergy to radiographic contrast mediu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67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within 48h of procedur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pamid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9% sodium chloride at 1ml/kg/h for 12h pre- and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HCO3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ml/kg/hour continued from 3 hours pre- to 6 hours post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40±50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54±0.43mg/dL</w:t>
            </w:r>
          </w:p>
        </w:tc>
      </w:tr>
      <w:tr w:rsidR="00C16EA2" w:rsidRPr="00BB3640" w:rsidTr="00FD5ED9">
        <w:trPr>
          <w:cantSplit/>
          <w:trHeight w:val="2113"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hydration onl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30±40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55±0.44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Nawa 2015</w: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begin">
                <w:fldData xml:space="preserve">PEVuZE5vdGU+PENpdGU+PEF1dGhvcj5OYXdhPC9BdXRob3I+PFllYXI+MjAxNTwvWWVhcj48UmVj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</w:fldData>
              </w:fldChar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</w:instrText>
            </w:r>
            <w:r>
              <w:rPr>
                <w:rFonts w:asciiTheme="minorHAnsi" w:hAnsiTheme="minorHAnsi" w:cstheme="minorHAnsi"/>
                <w:sz w:val="18"/>
                <w:szCs w:val="18"/>
              </w:rPr>
              <w:fldChar w:fldCharType="begin">
                <w:fldData xml:space="preserve">PEVuZE5vdGU+PENpdGU+PEF1dGhvcj5OYXdhPC9BdXRob3I+PFllYXI+MjAxNTwvWWVhcj48UmVj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</w:fldData>
              </w:fldChar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.DATA </w:instrText>
            </w:r>
            <w:r>
              <w:rPr>
                <w:rFonts w:asciiTheme="minorHAnsi" w:hAnsiTheme="minorHAnsi" w:cstheme="minorHAnsi"/>
                <w:sz w:val="18"/>
                <w:szCs w:val="18"/>
              </w:rPr>
            </w:r>
            <w:r>
              <w:rPr>
                <w:rFonts w:asciiTheme="minorHAnsi" w:hAnsiTheme="minorHAnsi" w:cstheme="minorHAnsi"/>
                <w:sz w:val="18"/>
                <w:szCs w:val="18"/>
              </w:rPr>
              <w:fldChar w:fldCharType="end"/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separate"/>
            </w:r>
            <w:r>
              <w:rPr>
                <w:rFonts w:asciiTheme="minorHAnsi" w:hAnsiTheme="minorHAnsi" w:cstheme="minorHAnsi"/>
                <w:noProof/>
                <w:sz w:val="18"/>
                <w:szCs w:val="18"/>
              </w:rPr>
              <w:t>(198)</w: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end"/>
            </w:r>
          </w:p>
        </w:tc>
        <w:tc>
          <w:tcPr>
            <w:tcW w:w="3069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lusion Criteria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atients with poor renal function and who had a high cystatin C level (&gt; 0.95 mg/L in males and 0.87 mg/dL in females)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Exclusion Criteria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 End-stage renal failure on dialysis, a single functioning kidney, or history of kidney transplantation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. Hypotension with systolic blood pressures below 100 mmHg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. Acute myocardial infarction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4. Acute heart failure, left ventricular ejection fraction (LVEF) less than 30% on echocardiogram or evidenced by pulmonary edema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5.Multiple myeloma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. Pregnancy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7. History of allergies to CM or nicorandil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8. Received CM within 7 days of study or  nicorandil within 1month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9. Parenteral use of diuretics, and the administration of NAC, Metformin, NaHco3, theophylline, fenoldopam, mannitol, or a </w:t>
            </w: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phosphodiesterase</w:t>
            </w:r>
            <w:r w:rsidRPr="00BB3640">
              <w:rPr>
                <w:rStyle w:val="apple-converted-space"/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 </w:t>
            </w: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inhibitor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 during the study.</w:t>
            </w:r>
          </w:p>
        </w:tc>
        <w:tc>
          <w:tcPr>
            <w:tcW w:w="1166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Elective PCI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04</w:t>
            </w:r>
          </w:p>
        </w:tc>
        <w:tc>
          <w:tcPr>
            <w:tcW w:w="1135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5% increase in serum creatinine or an increase in creatinine of 0.5mg/dL from base- line at 48 h</w:t>
            </w:r>
          </w:p>
        </w:tc>
        <w:tc>
          <w:tcPr>
            <w:tcW w:w="1038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meprol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Low-Osm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hexol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Low-Osm</w:t>
            </w:r>
          </w:p>
        </w:tc>
        <w:tc>
          <w:tcPr>
            <w:tcW w:w="1166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9% saline hydration intravenously infused at 1.0 mL/kg/h (nicorandil group) or 0.9% saline infusion only at 1.1 mL/kg/h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fusions were initiated 4 h prior to elective PCI and were continued for 24 h after the procedure</w:t>
            </w:r>
          </w:p>
        </w:tc>
        <w:tc>
          <w:tcPr>
            <w:tcW w:w="1088" w:type="dxa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icorandil</w:t>
            </w:r>
          </w:p>
        </w:tc>
        <w:tc>
          <w:tcPr>
            <w:tcW w:w="1102" w:type="dxa"/>
            <w:gridSpan w:val="2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 vials (48 mg/V) dissolve in 100 mL 0.9% saline, and dripped it at speed of 0.1 mL/kg/h)</w:t>
            </w:r>
          </w:p>
        </w:tc>
        <w:tc>
          <w:tcPr>
            <w:tcW w:w="993" w:type="dxa"/>
            <w:gridSpan w:val="3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+SD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35.2±57.0</w:t>
            </w:r>
          </w:p>
        </w:tc>
        <w:tc>
          <w:tcPr>
            <w:tcW w:w="1333" w:type="dxa"/>
            <w:gridSpan w:val="2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S. Creat. ±SD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99±0.29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.V saline Only </w:t>
            </w:r>
          </w:p>
        </w:tc>
        <w:tc>
          <w:tcPr>
            <w:tcW w:w="993" w:type="dxa"/>
            <w:gridSpan w:val="3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+SD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46.3±63.6</w:t>
            </w:r>
          </w:p>
        </w:tc>
        <w:tc>
          <w:tcPr>
            <w:tcW w:w="1333" w:type="dxa"/>
            <w:gridSpan w:val="2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S. Creat. ±SD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02±0.35</w:t>
            </w:r>
          </w:p>
        </w:tc>
      </w:tr>
      <w:tr w:rsidR="00C16EA2" w:rsidRPr="00BB3640" w:rsidTr="00FD5ED9">
        <w:trPr>
          <w:cantSplit/>
          <w:trHeight w:val="3281"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Ng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6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OZzwvQXV0aG9yPjxZZWFyPjIwMDY8L1llYXI+PFJlY051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OZzwvQXV0aG9yPjxZZWFyPjIwMDY8L1llYXI+PFJlY051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26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High risk for the development of CI-AKI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Pre-existing stable renal insufficiency (S. Creat. &gt;1.2 mg/dL with no change greater than ±0.1m mg/dL)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Exclusion Criter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cute Renal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History of renal transplanta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Receiving N-acetylcysteine or fenoldopa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Known contraindication or hypersensitivity to N-acetylcysteine or fenoldopa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Pregnancy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97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Omnipaqu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Visipaqu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Hexabrix.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orma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saline (or 5% dextrose in normal saline in diabetics on insulin) at 1mL/kg/h beginning 1–2 h pre-procedure and continuing for 6–12h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00 mg orally twice daily for 2 days, starting da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pre-procedure (total 4 doses)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72.2±73.2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Fenoldopam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1 mcg/kg/min IV commenCI-AKIg 1–2 h pre- and continued for 6h post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64.4±85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Nijssen 2017</w: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begin">
                <w:fldData xml:space="preserve">PEVuZE5vdGU+PENpdGU+PEF1dGhvcj5OaWpzc2VuPC9BdXRob3I+PFllYXI+MjAxNzwvWWVhcj48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=
</w:fldData>
              </w:fldChar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</w:instrText>
            </w:r>
            <w:r>
              <w:rPr>
                <w:rFonts w:asciiTheme="minorHAnsi" w:hAnsiTheme="minorHAnsi" w:cstheme="minorHAnsi"/>
                <w:sz w:val="18"/>
                <w:szCs w:val="18"/>
              </w:rPr>
              <w:fldChar w:fldCharType="begin">
                <w:fldData xml:space="preserve">PEVuZE5vdGU+PENpdGU+PEF1dGhvcj5OaWpzc2VuPC9BdXRob3I+PFllYXI+MjAxNzwvWWVhcj48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=
</w:fldData>
              </w:fldChar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.DATA </w:instrText>
            </w:r>
            <w:r>
              <w:rPr>
                <w:rFonts w:asciiTheme="minorHAnsi" w:hAnsiTheme="minorHAnsi" w:cstheme="minorHAnsi"/>
                <w:sz w:val="18"/>
                <w:szCs w:val="18"/>
              </w:rPr>
            </w:r>
            <w:r>
              <w:rPr>
                <w:rFonts w:asciiTheme="minorHAnsi" w:hAnsiTheme="minorHAnsi" w:cstheme="minorHAnsi"/>
                <w:sz w:val="18"/>
                <w:szCs w:val="18"/>
              </w:rPr>
              <w:fldChar w:fldCharType="end"/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separate"/>
            </w:r>
            <w:r>
              <w:rPr>
                <w:rFonts w:asciiTheme="minorHAnsi" w:hAnsiTheme="minorHAnsi" w:cstheme="minorHAnsi"/>
                <w:noProof/>
                <w:sz w:val="18"/>
                <w:szCs w:val="18"/>
              </w:rPr>
              <w:t>(199)</w: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end"/>
            </w:r>
          </w:p>
        </w:tc>
        <w:tc>
          <w:tcPr>
            <w:tcW w:w="3069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lusion Criteria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atients aged 18 years and older, referred for an elective procedure requiring intravascular iodinated contrast material with estimated glomerular filtration rate (eGFR) between 45 and 59 mL per min/1·73 m² combined with either diabetes, or at least two predefined risk factors (age &gt;75 years; anaemia defined as haematocrit values &lt;0·39 L/L for men, and &lt;0·36 L/L for women; cardiovascular disease; non-steroidal anti-inflammatory drug or diuretic nephrotoxic medication); or eGFR between 30 and 45 mL per min/1·73 m²; or multiple myeloma or lymphoplasmacytic lymphoma with small chain proteinuria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Exclusion Criteria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 Inability to obtain informed consent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. eGFR &lt;30 mL per min/1·73 m²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. Renal replacement therapy, emergency procedures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4. Intensive care patients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5. Known inability to plan primary endpoint data collection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. No referral for prophylactic hydration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7. Participation in another randomised trial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8. Isolation (infection control).</w:t>
            </w:r>
          </w:p>
        </w:tc>
        <w:tc>
          <w:tcPr>
            <w:tcW w:w="1166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1.Elective procedure with intravascular contrast media administration 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599</w:t>
            </w:r>
          </w:p>
        </w:tc>
        <w:tc>
          <w:tcPr>
            <w:tcW w:w="1135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erum creatinine by more than 25% or 44 µmol/L within 2–6 days of contrast exposure (2–5 days was aimed for, but day 6 was allowed if no other option was available)</w:t>
            </w:r>
          </w:p>
        </w:tc>
        <w:tc>
          <w:tcPr>
            <w:tcW w:w="1038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promide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Low-Osm</w:t>
            </w:r>
          </w:p>
        </w:tc>
        <w:tc>
          <w:tcPr>
            <w:tcW w:w="1166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ee Groups</w:t>
            </w:r>
          </w:p>
        </w:tc>
        <w:tc>
          <w:tcPr>
            <w:tcW w:w="1088" w:type="dxa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Hydration</w:t>
            </w:r>
          </w:p>
        </w:tc>
        <w:tc>
          <w:tcPr>
            <w:tcW w:w="1102" w:type="dxa"/>
            <w:gridSpan w:val="2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tandard protocol intravenous 0·9% NaCl 3–4 mL/kg per h during 4 h before and 4 h after contrast administration</w:t>
            </w:r>
          </w:p>
        </w:tc>
        <w:tc>
          <w:tcPr>
            <w:tcW w:w="993" w:type="dxa"/>
            <w:gridSpan w:val="3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ast(ml) Mean(SD)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92 (41)</w:t>
            </w:r>
          </w:p>
        </w:tc>
        <w:tc>
          <w:tcPr>
            <w:tcW w:w="1333" w:type="dxa"/>
            <w:gridSpan w:val="2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. Creat.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(SD)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18·78 (27·63)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on-Hydration (Control)</w:t>
            </w:r>
          </w:p>
        </w:tc>
        <w:tc>
          <w:tcPr>
            <w:tcW w:w="1102" w:type="dxa"/>
            <w:gridSpan w:val="2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o Hydration</w:t>
            </w:r>
          </w:p>
        </w:tc>
        <w:tc>
          <w:tcPr>
            <w:tcW w:w="993" w:type="dxa"/>
            <w:gridSpan w:val="3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ast(ml) Mean(SD)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89 (41)</w:t>
            </w:r>
          </w:p>
        </w:tc>
        <w:tc>
          <w:tcPr>
            <w:tcW w:w="1333" w:type="dxa"/>
            <w:gridSpan w:val="2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. Creat.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(SD)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17·71 (24·62)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Ocho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4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PY2hvYTwvQXV0aG9yPjxZZWFyPjIwMDQ8L1llYXI+PFJl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PY2hvYTwvQXV0aG9yPjxZZWFyPjIwMDQ8L1llYXI+PFJl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27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Elective or urgent coronary angiography ± PCI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Chronic renal insufficiency (S. Creat. &gt;1.8 mg/dL males, &gt;1.6 mg/dL females), or Creat. Clearance &lt;50mL/min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&gt;0.5 mg/dL increase S. Creat. in preceding 6 week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Current or planned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Contrast exposure within preceding 48 hou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Known allergy to NAC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History of anaphylactic reaction to contras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Recen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decompensated CHF within preceding 4 week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Cardiogenic shock or use of intravenous vasopressors within preceding 1 week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Known or suspected severe aortic valve stenosis (area &lt;1.0 m2, mean gradient &gt;50 mmHg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Recent (&lt;4 weeks) initiation of diuretics or ACE inhibitors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2.PCI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94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within 48h of procedur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xaglat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ohex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odixona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so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ormal saline at 150 mL/h beginning 4 hours pre- and continued for 6 hours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1000 mg [5 mL] diluted in 20 mL of diet cola)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administered orally 1h pre- and 4h post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02±0.56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5mL 0.9% normal saline diluted in 20 mL of diet cola)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administered orally 1h pre- and 4h post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93±0.53mg/dL</w:t>
            </w:r>
          </w:p>
        </w:tc>
      </w:tr>
      <w:tr w:rsidR="00C16EA2" w:rsidRPr="00BB3640" w:rsidTr="00FD5ED9">
        <w:trPr>
          <w:cantSplit/>
          <w:trHeight w:val="4415"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Oguzha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3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PZ3V6aGFuPC9BdXRob3I+PFllYXI+MjAxMzwvWWVhcj48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PZ3V6aGFuPC9BdXRob3I+PFllYXI+MjAxMzwvWWVhcj48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28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S. Creat. &lt;2.1 mg/d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cute STEM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NYHA class IV CHF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Hemodynamic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nstability (SBP&lt;90mmHg on ≥2 measurement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or patients requiring pressors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Exposure to contrast within preceding 7 day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Use of a nephrotoxic drug within preceding 48h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Contraindication to amlodipine or valsartan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01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within 48-72h of procedur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promide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Low-Osm</w:t>
            </w:r>
          </w:p>
        </w:tc>
        <w:tc>
          <w:tcPr>
            <w:tcW w:w="1166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sotonic sodium chloride 1 mL/kg/h for 12h pre- and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mlodipine /Valsartan Group: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mlodipine/Valsartan (5/160mg) mané commenCI-AKIg day prior to procedure (total 3 doses)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(Range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0 (30-200)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13±0.33mg/dL</w:t>
            </w:r>
          </w:p>
        </w:tc>
      </w:tr>
      <w:tr w:rsidR="00C16EA2" w:rsidRPr="00BB3640" w:rsidTr="00FD5ED9">
        <w:trPr>
          <w:cantSplit/>
          <w:trHeight w:val="1260"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hydration onl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(Range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0 (25-250)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07±0.23mg/dL</w:t>
            </w:r>
          </w:p>
        </w:tc>
      </w:tr>
      <w:tr w:rsidR="00C16EA2" w:rsidRPr="00BB3640" w:rsidTr="00FD5ED9">
        <w:trPr>
          <w:cantSplit/>
          <w:trHeight w:val="3564"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Oldemeyer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3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PbGRlbWV5ZXI8L0F1dGhvcj48WWVhcj4yMDAzPC9ZZWFy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PbGRlbWV5ZXI8L0F1dGhvcj48WWVhcj4yMDAzPC9ZZWFy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29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ge ≥19 yea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Creat. clearance &lt;50 mL/min and S. Creat &gt; 1.2mg/d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Elective coronary angiograph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Exclusion Criter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cute kidney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Unstable renal function (Change ≥0.5 mg/dL or ≥25% in S. Creat. in preceding 10 days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Known allergy to contrast or acetylcystein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Administration of mannitol, intravenous catecholamines, parenteral diuretics, theophylline, or a contrast agent within days of study entr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Mechanical ventila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Cardiogenic shock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Emergent angiography.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03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within 24-48h of procedur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pamid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(0.45%) saline at 1 mL/kg/h for 12h pre- and 12h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500 mg BD orally in 120 mL of carbonated beverage commenced evening pre-procedure (total 4 doses)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34±71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equivalent volume of normal saline BD orally in 120 mL of carbonated beverage commenCI-AKIg evening pre-procedure (total 4 doses)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7±73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Onbasil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7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PbmJhc2lsaTwvQXV0aG9yPjxZZWFyPjIwMDc8L1llYXI+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PbmJhc2lsaTwvQXV0aG9yPjxZZWFyPjIwMDc8L1llYXI+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30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S. Creat ≥1.2 mg/dl (≥106 mmol/l) or creat. clearance &lt;50 ml/min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Exclusion Criter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cute renal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Acute MI requiring primary or rescue coronary interven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Cardiogenic shock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Renal replacement treatment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Known allergy to Trimetazidine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2.Angioplasty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90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within 24-48h of procedur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pramid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sotonic saline at 1 mL/kg/h for 12h pre- and 12h post-procedure</w:t>
            </w:r>
          </w:p>
        </w:tc>
        <w:tc>
          <w:tcPr>
            <w:tcW w:w="1088" w:type="dxa"/>
            <w:shd w:val="clear" w:color="auto" w:fill="auto"/>
            <w:noWrap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Trimetazidine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0 mg TDS orally for 72h starting 48h pre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: 225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31±0.25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hydration onl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: 240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26±0.16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Ozca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7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PemNhbjwvQXV0aG9yPjxZZWFyPjIwMDc8L1llYXI+PFJl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PemNhbjwvQXV0aG9yPjxZZWFyPjIwMDc8L1llYXI+PFJl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31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S. Creat. &gt;1.2 mg/d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Uncontrolled hypertension (SBP&gt;160 mm Hg and DBP&gt;110 mm Hg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Emergency catheteriza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Recent exposure to radiocontrast medium within preceding 2 day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Volume overload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S. Creat. levels &gt;4 mg/dL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2.PCI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92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within 48h of procedur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xaglat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ssigned fluid at 1 mL/kg/h (max 100ml/hr) for 6h pre- and 6h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 mL/kg/h (max 100ml/hr) for 6h pre- and 6h post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(Range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0 (30-270)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(Range)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40 (1.2-2.3) 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HCO3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54 mL of 1000-mEq/L NaHCO3 in 846 mL of D5W at 1 mL/kg/h (max 100ml/hr) for 6h pre- and 6h post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(Range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0 (50-300)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(Range)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36 (1.2-3.8) 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+ NaCl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</w:p>
        </w:tc>
        <w:tc>
          <w:tcPr>
            <w:tcW w:w="3428" w:type="dxa"/>
            <w:gridSpan w:val="7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Excluded from analysis</w:t>
            </w:r>
          </w:p>
        </w:tc>
      </w:tr>
      <w:tr w:rsidR="00C16EA2" w:rsidRPr="00BB3640" w:rsidTr="00FD5ED9">
        <w:trPr>
          <w:cantSplit/>
          <w:trHeight w:val="3848"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Ozha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0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PemhhbjwvQXV0aG9yPjxZZWFyPjIwMTA8L1llYXI+PFJl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PemhhbjwvQXV0aG9yPjxZZWFyPjIwMTA8L1llYXI+PFJl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32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Patients undergoing coronary angiograph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Known allergy for contrast agent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Renal insufficiency (S. Creat. &gt;1.5 mg/dL or eGFR &lt;70 mL/min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39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pamid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so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L saline infus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n 6h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tatin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80 mg atorvastatin plus 600 mg NAC twice daily on day of procedure followed by 80 mg atorvastatin for 2 days after the 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0.88±0.2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00 mg NAC twice daily on day of 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0.88±0.19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Pakfetra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9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QYWtmZXRyYXQ8L0F1dGhvcj48WWVhcj4yMDA5PC9ZZWFy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QYWtmZXRyYXQ8L0F1dGhvcj48WWVhcj4yMDA5PC9ZZWFy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33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Exclusion Criter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Exposure to contrast media within preceding two day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Hypotens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Intra-aortic balloon pump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Pulmonary oedem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Electrolyte and acid-base disturbance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Known sensitivity to Acetazolamid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Medications affecting Renal Function e.g. mannitol, dopamine, and theophyllin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Unwilling to give written informed consent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2.PCI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11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RIFLE criteria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S. Creat. increased by 1.5-2 times baselin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dixan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so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HCO3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 mL/kg of 154mEq/l NaHCO3 in Dextrose solution for 1 hour before coronary angiography, decreased to 1 mL/kg/hr for 6 hours post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8±32.7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1±0.3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noWrap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l Group: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 ml/kg/h starting 6h pre- and continued 6h post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7±41.1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1±0.2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noWrap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cetazolamide Group:</w:t>
            </w:r>
          </w:p>
        </w:tc>
        <w:tc>
          <w:tcPr>
            <w:tcW w:w="1102" w:type="dxa"/>
            <w:gridSpan w:val="2"/>
            <w:shd w:val="clear" w:color="auto" w:fill="auto"/>
            <w:noWrap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50 mg orally 2h pre- and 6h post-contrast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0.1±67.9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1±0.3mg/dL</w:t>
            </w:r>
          </w:p>
        </w:tc>
      </w:tr>
      <w:tr w:rsidR="00C16EA2" w:rsidRPr="00BB3640" w:rsidTr="00FD5ED9">
        <w:trPr>
          <w:cantSplit/>
          <w:trHeight w:val="4131"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Patt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1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QYXR0aTwvQXV0aG9yPjxZZWFyPjIwMTE8L1llYXI+PFJl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QYXR0aTwvQXV0aG9yPjxZZWFyPjIwMTE8L1llYXI+PFJl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34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lusion Criter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Statin naive patients with non–STEMI or unstable angin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Planned intervention within 48 hou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Exclusion Criter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Current or previous (&lt;3 months) statin treatmen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Non-STE ACS with high-risk features warranting emergency coronary angiography (&lt;2 hours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3. Any baseline increases in liver enzymes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LVEF &lt;30%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Renal failure with S. Creat. &gt; 3mg/d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History of liver or muscle disease.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2.PCI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63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bitrid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atients with pre-existing renal failure (S. Creat. ≥1.5 mg/dl or CrCl ≥60 ml/min) received IV hydration with normal saline at 1ml/hour/kg for ≥12h pre- and ≥24 hours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tatin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80-mg loading dose of Atorvastatin given ~12h pre-procedure, with a further 40mg ~2h pre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9±72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9.8±29.4mmol/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atched placebo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13±13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7±27.6mmol/l</w:t>
            </w:r>
          </w:p>
        </w:tc>
      </w:tr>
      <w:tr w:rsidR="00C16EA2" w:rsidRPr="00BB3640" w:rsidTr="00FD5ED9">
        <w:trPr>
          <w:cantSplit/>
          <w:trHeight w:val="3139"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Polett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3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/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&lt;EndNote&gt;&lt;Cite&gt;&lt;Author&gt;Poletti&lt;/Author&gt;&lt;Year&gt;2013&lt;/Year&gt;&lt;RecNum&gt;137&lt;/RecNum&gt;&lt;DisplayText&gt;(135)&lt;/DisplayText&gt;&lt;record&gt;&lt;rec-number&gt;137&lt;/rec-number&gt;&lt;foreign-keys&gt;&lt;key app="EN" db-id="dder2drw7edva7ett01p5zxu90x9x2pfx9tr" timestamp="1528961039"&gt;137&lt;/key&gt;&lt;/foreign-keys&gt;&lt;ref-type name="Journal Article"&gt;17&lt;/ref-type&gt;&lt;contributors&gt;&lt;authors&gt;&lt;author&gt;Poletti, P. A.&lt;/author&gt;&lt;author&gt;Platon, A.&lt;/author&gt;&lt;author&gt;De Seigneux, S.&lt;/author&gt;&lt;author&gt;Dupuis-Lozeron, E.&lt;/author&gt;&lt;author&gt;Sarasin, F.&lt;/author&gt;&lt;author&gt;Becker, C. D.&lt;/author&gt;&lt;author&gt;Perneger, T.&lt;/author&gt;&lt;author&gt;Saudan, P.&lt;/author&gt;&lt;author&gt;Martin, P. Y.&lt;/author&gt;&lt;/authors&gt;&lt;/contributors&gt;&lt;titles&gt;&lt;title&gt;N-acetylcysteine does not prevent contrast nephropathy in patients with renal impairment undergoing emergency CT: a randomized study&lt;/title&gt;&lt;secondary-title&gt;BMC Nephrol&lt;/secondary-title&gt;&lt;/titles&gt;&lt;periodical&gt;&lt;full-title&gt;BMC Nephrol&lt;/full-title&gt;&lt;/periodical&gt;&lt;pages&gt;119&lt;/pages&gt;&lt;volume&gt;14&lt;/volume&gt;&lt;edition&gt;2013/06/05&lt;/edition&gt;&lt;keywords&gt;&lt;keyword&gt;Acetylcysteine/ administration &amp;amp; dosage&lt;/keyword&gt;&lt;keyword&gt;Acute Kidney Injury/ chemically induced/diagnosis/ prevention &amp;amp; control&lt;/keyword&gt;&lt;keyword&gt;Aged&lt;/keyword&gt;&lt;keyword&gt;Aged, 80 and over&lt;/keyword&gt;&lt;keyword&gt;Contrast Media/ adverse effects&lt;/keyword&gt;&lt;keyword&gt;Emergency Medical Services/ methods&lt;/keyword&gt;&lt;keyword&gt;Female&lt;/keyword&gt;&lt;keyword&gt;Follow-Up Studies&lt;/keyword&gt;&lt;keyword&gt;Humans&lt;/keyword&gt;&lt;keyword&gt;Infusions, Intravenous&lt;/keyword&gt;&lt;keyword&gt;Male&lt;/keyword&gt;&lt;keyword&gt;Single-Blind Method&lt;/keyword&gt;&lt;keyword&gt;Tomography, X-Ray Computed/adverse effects/ methods&lt;/keyword&gt;&lt;/keywords&gt;&lt;dates&gt;&lt;year&gt;2013&lt;/year&gt;&lt;/dates&gt;&lt;isbn&gt;1471-2369 (Electronic)&amp;#xD;1471-2369 (Linking)&lt;/isbn&gt;&lt;accession-num&gt;23731573&lt;/accession-num&gt;&lt;urls&gt;&lt;related-urls&gt;&lt;url&gt;http://www.ncbi.nlm.nih.gov/pmc/articles/PMC3682900/pdf/1471-2369-14-119.pdf&lt;/url&gt;&lt;/related-urls&gt;&lt;/urls&gt;&lt;custom2&gt;PMC3682900&lt;/custom2&gt;&lt;electronic-resource-num&gt;10.1186/1471-2369-14-119&lt;/electronic-resource-num&gt;&lt;remote-database-provider&gt;NLM&lt;/remote-database-provider&gt;&lt;language&gt;eng&lt;/language&gt;&lt;/record&gt;&lt;/Cite&gt;&lt;/EndNote&gt;</w:instrTex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35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Patients admitted as an emergency requiring C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Creat. clearance &lt;60 ml/min/1.73 m2 by MDRD (eGFR ~42 ml/min/1.73 m2) and need CT Scan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Exclusion Criter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sthm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Pregnancy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Obstructive nephropath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Patient refusal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T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28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Low-Os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ohexol (Accupaque®)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50 ml of 0.45% NaCl pre-CT and 1L post-CT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000 mg NAC diluted in 100 ml 0.45% normal saline IV 1h pre-CT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7.4±1.8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32.4±34.8mmol/l</w:t>
            </w:r>
          </w:p>
        </w:tc>
      </w:tr>
      <w:tr w:rsidR="00C16EA2" w:rsidRPr="00BB3640" w:rsidTr="00FD5ED9">
        <w:trPr>
          <w:cantSplit/>
          <w:trHeight w:val="3253"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atched placebo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7.7±3.2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33.5±34.8mmol/l</w:t>
            </w:r>
          </w:p>
        </w:tc>
      </w:tr>
      <w:tr w:rsidR="00C16EA2" w:rsidRPr="00BB3640" w:rsidTr="00FD5ED9">
        <w:trPr>
          <w:cantSplit/>
          <w:trHeight w:val="4556"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Qiao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5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/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&lt;EndNote&gt;&lt;Cite&gt;&lt;Author&gt;Qiao&lt;/Author&gt;&lt;Year&gt;2015&lt;/Year&gt;&lt;RecNum&gt;136&lt;/RecNum&gt;&lt;DisplayText&gt;(136)&lt;/DisplayText&gt;&lt;record&gt;&lt;rec-number&gt;136&lt;/rec-number&gt;&lt;foreign-keys&gt;&lt;key app="EN" db-id="e0prx2v54zprt5eprsv59svtet9s959zsswd" timestamp="1503313239"&gt;136&lt;/key&gt;&lt;/foreign-keys&gt;&lt;ref-type name="Journal Article"&gt;17&lt;/ref-type&gt;&lt;contributors&gt;&lt;authors&gt;&lt;author&gt;Qiao, B.&lt;/author&gt;&lt;author&gt;Deng, J.&lt;/author&gt;&lt;author&gt;Li, Y.&lt;/author&gt;&lt;author&gt;Wang, X.&lt;/author&gt;&lt;author&gt;Han, Y.&lt;/author&gt;&lt;/authors&gt;&lt;/contributors&gt;&lt;auth-address&gt;Department of Outpatient of 61905 PLA (The Chinese People&amp;apos;s Liberation Army) Troops, The General Hospital of Shenyang Military Region, Chinese People&amp;apos;s Liberation Army No. 83 Wenhua Road, Shenyang 100840, China.&amp;#xD;Department of Cardiology, The General Hospital of Shenyang Military Region, Chinese People&amp;apos;s Liberation Army No. 83 Wenhua Road, Shenyang 100840, China.&lt;/auth-address&gt;&lt;titles&gt;&lt;title&gt;Rosuvastatin attenuated contrast-induced nephropathy in diabetes patients with renal dysfunction&lt;/title&gt;&lt;secondary-title&gt;Int J Clin Exp Med&lt;/secondary-title&gt;&lt;/titles&gt;&lt;periodical&gt;&lt;full-title&gt;Int J Clin Exp Med&lt;/full-title&gt;&lt;/periodical&gt;&lt;pages&gt;2342-9&lt;/pages&gt;&lt;volume&gt;8&lt;/volume&gt;&lt;number&gt;2&lt;/number&gt;&lt;edition&gt;2015/05/02&lt;/edition&gt;&lt;keywords&gt;&lt;keyword&gt;Rosuvastatin&lt;/keyword&gt;&lt;keyword&gt;acute&lt;/keyword&gt;&lt;keyword&gt;antilipemic agents&lt;/keyword&gt;&lt;keyword&gt;contrast media&lt;/keyword&gt;&lt;keyword&gt;kidney failure&lt;/keyword&gt;&lt;/keywords&gt;&lt;dates&gt;&lt;year&gt;2015&lt;/year&gt;&lt;/dates&gt;&lt;isbn&gt;1940-5901 (Electronic)&amp;#xD;1940-5901 (Linking)&lt;/isbn&gt;&lt;accession-num&gt;25932171&lt;/accession-num&gt;&lt;urls&gt;&lt;related-urls&gt;&lt;url&gt;http://www.ncbi.nlm.nih.gov/pmc/articles/PMC4402818/pdf/ijcem0008-2342.pdf&lt;/url&gt;&lt;/related-urls&gt;&lt;/urls&gt;&lt;custom2&gt;PMC4402818&lt;/custom2&gt;&lt;remote-database-provider&gt;NLM&lt;/remote-database-provider&gt;&lt;language&gt;eng&lt;/language&gt;&lt;/record&gt;&lt;/Cite&gt;&lt;/EndNote&gt;</w:instrTex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36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Diabetes Mellitu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Mild-to-moderate chronic kidney disease (eGFR 30-89 ml/min/1.73 m2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Tota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contrast volume ≥ 100 m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Pregna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Lacta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Ketoacido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Lactic acido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Contrast administration within 7 days of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study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Emergent coronary angiograph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History of hypersensitivity reaction to contrast or statin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NYHA class IV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CHF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Unstable renal func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. Use of: Aminophylline, Prostaglandin or E1 within 7 days of the procedure.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. Recent statin use within 14 days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PCI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24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within 72h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so-Os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odixanol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sotonic saline 0.9% at 1-1.15 mL/kg/h for 3-12h pre- and 6- 24 hours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tatin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Rosuvastatin 10 mg/day) 2 days pre-and 3 days post-contrast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4.3±74.7</w:t>
            </w:r>
          </w:p>
        </w:tc>
        <w:tc>
          <w:tcPr>
            <w:tcW w:w="1333" w:type="dxa"/>
            <w:gridSpan w:val="2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eGFR 30-89 ml/min/1.73 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vertAlign w:val="superscript"/>
                <w:lang w:eastAsia="en-IE"/>
              </w:rPr>
              <w:t>2</w:t>
            </w:r>
          </w:p>
        </w:tc>
      </w:tr>
      <w:tr w:rsidR="00C16EA2" w:rsidRPr="00BB3640" w:rsidTr="00FD5ED9">
        <w:trPr>
          <w:cantSplit/>
          <w:trHeight w:val="2679"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hydration onl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12.3±84.6</w:t>
            </w:r>
          </w:p>
        </w:tc>
        <w:tc>
          <w:tcPr>
            <w:tcW w:w="1333" w:type="dxa"/>
            <w:gridSpan w:val="2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</w:tr>
      <w:tr w:rsidR="00C16EA2" w:rsidRPr="00BB3640" w:rsidTr="00FD5ED9">
        <w:trPr>
          <w:cantSplit/>
          <w:trHeight w:val="4557"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Quintavall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2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RdWludGF2YWxsZTwvQXV0aG9yPjxZZWFyPjIwMTI8L1ll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RdWludGF2YWxsZTwvQXV0aG9yPjxZZWFyPjIwMTI8L1ll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37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lusion Criter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Statin-naïve patient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Elective coronary angiography due to symptomatic coronary artery disease OR PCI in de novo lesions in native coronar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Primary or rescue PC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ACS with elevated cardiac biomarke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Coronary artery resteno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Treatment of a saphenous vein graft or left internal mammary artery graf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Active statin therapy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2.PCI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430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within 48h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dixan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so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 1200mg orally twice daily, the days pre- and of contrast, as well as hydration with 154 mEq/L NaHCO3 in dextrose and H2O. with the initial IV bolus of 3 mL/kg/h for 1 hour immediately before CM injection, followed by 1 mL/kg/h during and for 6 h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tatin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torvastatin (80 mg) within 24 hours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77±74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(Range)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16 (1.0-1.32) mg/dL</w:t>
            </w:r>
          </w:p>
        </w:tc>
      </w:tr>
      <w:tr w:rsidR="00C16EA2" w:rsidRPr="00BB3640" w:rsidTr="00FD5ED9">
        <w:trPr>
          <w:cantSplit/>
          <w:trHeight w:val="2112"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hydration onl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84±78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(Range)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18 (1.0-1.35) 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Rahma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2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/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&lt;EndNote&gt;&lt;Cite&gt;&lt;Author&gt;Rahman&lt;/Author&gt;&lt;Year&gt;2012&lt;/Year&gt;&lt;RecNum&gt;140&lt;/RecNum&gt;&lt;DisplayText&gt;(138)&lt;/DisplayText&gt;&lt;record&gt;&lt;rec-number&gt;140&lt;/rec-number&gt;&lt;foreign-keys&gt;&lt;key app="EN" db-id="dder2drw7edva7ett01p5zxu90x9x2pfx9tr" timestamp="1528961039"&gt;140&lt;/key&gt;&lt;/foreign-keys&gt;&lt;ref-type name="Journal Article"&gt;17&lt;/ref-type&gt;&lt;contributors&gt;&lt;authors&gt;&lt;author&gt;Rahman, M. M.&lt;/author&gt;&lt;author&gt;Haque, S. S.&lt;/author&gt;&lt;author&gt;Rokeya, B.&lt;/author&gt;&lt;author&gt;Siddique, M. A.&lt;/author&gt;&lt;author&gt;Banerjee, S. K.&lt;/author&gt;&lt;author&gt;Ahsan, S. A.&lt;/author&gt;&lt;author&gt;Rahman, F.&lt;/author&gt;&lt;author&gt;Mahmood, M.&lt;/author&gt;&lt;author&gt;Ahmed, K.&lt;/author&gt;&lt;author&gt;Bhuiyan, M. M.&lt;/author&gt;&lt;author&gt;Joarder, A. I.&lt;/author&gt;&lt;author&gt;Debnath, R. C.&lt;/author&gt;&lt;/authors&gt;&lt;/contributors&gt;&lt;auth-address&gt;Department of Cardiology, Bangabandhu Sheikh Mujib Medical University (BSMMU), Dhaka, Bangladesh.&lt;/auth-address&gt;&lt;titles&gt;&lt;title&gt;Trimetazidine in the prevention of contrast induced nephropathy after coronary angiogram&lt;/title&gt;&lt;secondary-title&gt;Mymensingh Med J&lt;/secondary-title&gt;&lt;/titles&gt;&lt;periodical&gt;&lt;full-title&gt;Mymensingh Med J&lt;/full-title&gt;&lt;/periodical&gt;&lt;pages&gt;292-9&lt;/pages&gt;&lt;volume&gt;21&lt;/volume&gt;&lt;number&gt;2&lt;/number&gt;&lt;edition&gt;2012/05/09&lt;/edition&gt;&lt;keywords&gt;&lt;keyword&gt;Adult&lt;/keyword&gt;&lt;keyword&gt;Aged&lt;/keyword&gt;&lt;keyword&gt;Contrast Media/ adverse effects&lt;/keyword&gt;&lt;keyword&gt;Coronary Angiography/ adverse effects&lt;/keyword&gt;&lt;keyword&gt;Creatinine/blood&lt;/keyword&gt;&lt;keyword&gt;Female&lt;/keyword&gt;&lt;keyword&gt;Humans&lt;/keyword&gt;&lt;keyword&gt;Kidney Diseases/blood/chemically induced/ prevention &amp;amp; control&lt;/keyword&gt;&lt;keyword&gt;Male&lt;/keyword&gt;&lt;keyword&gt;Middle Aged&lt;/keyword&gt;&lt;keyword&gt;Sodium Chloride/therapeutic use&lt;/keyword&gt;&lt;keyword&gt;Trimetazidine/ therapeutic use&lt;/keyword&gt;&lt;keyword&gt;Vasodilator Agents/ therapeutic use&lt;/keyword&gt;&lt;/keywords&gt;&lt;dates&gt;&lt;year&gt;2012&lt;/year&gt;&lt;pub-dates&gt;&lt;date&gt;Apr&lt;/date&gt;&lt;/pub-dates&gt;&lt;/dates&gt;&lt;isbn&gt;1022-4742 (Print)&amp;#xD;1022-4742 (Linking)&lt;/isbn&gt;&lt;accession-num&gt;22561774&lt;/accession-num&gt;&lt;urls&gt;&lt;/urls&gt;&lt;remote-database-provider&gt;NLM&lt;/remote-database-provider&gt;&lt;language&gt;eng&lt;/language&gt;&lt;/record&gt;&lt;/Cite&gt;&lt;/EndNote&gt;</w:instrTex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38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Elective coronary angiography for ACD, chronic stable Angina, dilated/ischemic cardiomyopathy and preoperative assessmen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S. Creat. 1.2-2.5mg/d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Diabetes Mellitu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Acute renal failure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Acute MI requiring primary or rescue PC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Cardiogenic shock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Patients on renal replacement therap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Patients undergoing PTC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COPD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8. Exacerbation of asthm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Allergy to TMZ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436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within 24-48h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pamiro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ormal saline 1mg/kg/h for at least 12h pre- and 12h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Trimetazidine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5mg twice daily commenCI-AKIg 48h pre-procedure, for 96h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5.34±4.25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23±0.23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hydration onl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7.45±5.62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4±0.24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Rashid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4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SYXNoaWQ8L0F1dGhvcj48WWVhcj4yMDA0PC9ZZWFyPjxS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SYXNoaWQ8L0F1dGhvcj48WWVhcj4yMDA0PC9ZZWFyPjxS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39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Peripheral vascular disease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Elective angiography or angioplast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Candidates subdivided into 2 groups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. Normal S. Creat. (&lt;120mmol/L[1.32mg/dl] for men and &lt;97mmol/L[1.07mg/dl] for women)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Peripheral Angiography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.Angioplasty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00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within 48h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Omnipaqu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ll patients received normal saline (500 mL over 4-6 hours) 6-12h pre-and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g per bag of normal salin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35.4±62.7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9.9±41.15mmol/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hydration onl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51.2±75.6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4.3±63.47mmol/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Reineck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7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SZWluZWNrZTwvQXV0aG9yPjxZZWFyPjIwMDc8L1llYXI+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SZWluZWNrZTwvQXV0aG9yPjxZZWFyPjIwMDc8L1llYXI+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40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S. Creat. 1.3-3.5 mg/dl 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Elective coronary angiography≥ 1.3 mg/dl-3.5 mg/d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cute or recent MI within 30 day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NYHA class IV CHF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Recipient of transplanted organ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Monoclonal gammopath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Previous contrast medium administration within 7 days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431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48-72h post-procedur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promid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so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500 ml 5% glucose and 500 ml isotonic NaCl over 12h pre- and for 12h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00 mg evening pre-procedure, second dose morning pre-procedure, third evening post-procedure, and the last dose was given on morning post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97±80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(Range)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5 (1.3-1.9) 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Dialysis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Haemodialysis performed within 20 min after catheterization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84±80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(Range)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5 (1.3-2.2) 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hydration onl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88±79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(Range)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4 (1.3-1.9) 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 w:val="restart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Rezaei 2016</w: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begin">
                <w:fldData xml:space="preserve">PEVuZE5vdGU+PENpdGU+PEF1dGhvcj5SZXphZWk8L0F1dGhvcj48WWVhcj4yMDE2PC9ZZWFyPjxS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</w:fldData>
              </w:fldChar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</w:instrText>
            </w:r>
            <w:r>
              <w:rPr>
                <w:rFonts w:asciiTheme="minorHAnsi" w:hAnsiTheme="minorHAnsi" w:cstheme="minorHAnsi"/>
                <w:sz w:val="18"/>
                <w:szCs w:val="18"/>
              </w:rPr>
              <w:fldChar w:fldCharType="begin">
                <w:fldData xml:space="preserve">PEVuZE5vdGU+PENpdGU+PEF1dGhvcj5SZXphZWk8L0F1dGhvcj48WWVhcj4yMDE2PC9ZZWFyPjxS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</w:fldData>
              </w:fldChar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.DATA </w:instrText>
            </w:r>
            <w:r>
              <w:rPr>
                <w:rFonts w:asciiTheme="minorHAnsi" w:hAnsiTheme="minorHAnsi" w:cstheme="minorHAnsi"/>
                <w:sz w:val="18"/>
                <w:szCs w:val="18"/>
              </w:rPr>
            </w:r>
            <w:r>
              <w:rPr>
                <w:rFonts w:asciiTheme="minorHAnsi" w:hAnsiTheme="minorHAnsi" w:cstheme="minorHAnsi"/>
                <w:sz w:val="18"/>
                <w:szCs w:val="18"/>
              </w:rPr>
              <w:fldChar w:fldCharType="end"/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separate"/>
            </w:r>
            <w:r>
              <w:rPr>
                <w:rFonts w:asciiTheme="minorHAnsi" w:hAnsiTheme="minorHAnsi" w:cstheme="minorHAnsi"/>
                <w:noProof/>
                <w:sz w:val="18"/>
                <w:szCs w:val="18"/>
              </w:rPr>
              <w:t>(200)</w: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lusion Criteria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atients aged ≥18 years with baseline estimated glomerular filtration rate (eGFR) &lt;60 mL/min per 1.73 m2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Exclusion Criteria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 Acute ST-segment elevation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yocardial infarction or high-risk NSTE-ACS warranting emergency coronary angiography (&lt;2 hours)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. Cardiogenic shock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. Pulmonary edema, overt heart failure and/or ejection fraction &lt;30%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4. ACS undergoing coronary angiography or angioplasty during the previous 5 days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5. Sensitivity to contrast medium, recent administration of contrast medium for any reason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. AKI or history of dialysis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7. Pregnancy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8. Newly prescribed angiotensin-converting enzyme inhibitors or angiotensin receptor blockers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9. Bleeding and/or coagulopathy disease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0 Consumption of nephrotoxic drugs, vitamin E, vitamin C, or NAC at least 48 hours before intervention</w:t>
            </w:r>
          </w:p>
        </w:tc>
        <w:tc>
          <w:tcPr>
            <w:tcW w:w="1166" w:type="dxa"/>
            <w:vMerge w:val="restart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29</w:t>
            </w:r>
          </w:p>
        </w:tc>
        <w:tc>
          <w:tcPr>
            <w:tcW w:w="1135" w:type="dxa"/>
            <w:vMerge w:val="restart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bsolute increase ≥0.5 mg/dL or a relative increase ≥25% over baseline serum creatinine concentration within 72 hours after administration of contrast media</w:t>
            </w:r>
          </w:p>
        </w:tc>
        <w:tc>
          <w:tcPr>
            <w:tcW w:w="1038" w:type="dxa"/>
            <w:vMerge w:val="restart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dixanol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so-Osm</w:t>
            </w:r>
          </w:p>
        </w:tc>
        <w:tc>
          <w:tcPr>
            <w:tcW w:w="1166" w:type="dxa"/>
            <w:vMerge w:val="restart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ee Groups</w:t>
            </w:r>
          </w:p>
        </w:tc>
        <w:tc>
          <w:tcPr>
            <w:tcW w:w="1088" w:type="dxa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vitamin E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(a-tocopherol)</w:t>
            </w:r>
          </w:p>
        </w:tc>
        <w:tc>
          <w:tcPr>
            <w:tcW w:w="1102" w:type="dxa"/>
            <w:gridSpan w:val="2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9% saline infusions (1 mL/kg) for 12 hours prior to and after coronary angiography combined with 600 mg oral vitamin E at 12 hours before plus 400 mg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 hours before intervention</w:t>
            </w:r>
          </w:p>
        </w:tc>
        <w:tc>
          <w:tcPr>
            <w:tcW w:w="993" w:type="dxa"/>
            <w:gridSpan w:val="3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(IQR)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3(1.2-1.5)</w:t>
            </w:r>
          </w:p>
        </w:tc>
        <w:tc>
          <w:tcPr>
            <w:tcW w:w="1333" w:type="dxa"/>
            <w:gridSpan w:val="2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 CrMedian (IQR)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3(1.2-1.5)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atching placebo (No Vit E)</w:t>
            </w:r>
          </w:p>
        </w:tc>
        <w:tc>
          <w:tcPr>
            <w:tcW w:w="993" w:type="dxa"/>
            <w:gridSpan w:val="3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(IQR)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3(1.2-1.5)</w:t>
            </w:r>
          </w:p>
        </w:tc>
        <w:tc>
          <w:tcPr>
            <w:tcW w:w="1333" w:type="dxa"/>
            <w:gridSpan w:val="2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 CrMedian (IQR)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3(1.2-1.5)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Rohan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0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/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&lt;EndNote&gt;&lt;Cite&gt;&lt;Author&gt;Rohani&lt;/Author&gt;&lt;Year&gt;2010&lt;/Year&gt;&lt;RecNum&gt;143&lt;/RecNum&gt;&lt;DisplayText&gt;(141)&lt;/DisplayText&gt;&lt;record&gt;&lt;rec-number&gt;143&lt;/rec-number&gt;&lt;foreign-keys&gt;&lt;key app="EN" db-id="dder2drw7edva7ett01p5zxu90x9x2pfx9tr" timestamp="1528961039"&gt;143&lt;/key&gt;&lt;/foreign-keys&gt;&lt;ref-type name="Journal Article"&gt;17&lt;/ref-type&gt;&lt;contributors&gt;&lt;authors&gt;&lt;author&gt;Rohani, A.&lt;/author&gt;&lt;/authors&gt;&lt;/contributors&gt;&lt;auth-address&gt;Iran-Yasooj-Sajjad Hospital, Internal Medicine Ward, YASOOJ, Iran.&lt;/auth-address&gt;&lt;titles&gt;&lt;title&gt;Effectiveness of aminophylline prophylaxis of renal impairment after coronary angiography in patients with chronic renal insufficiency&lt;/title&gt;&lt;secondary-title&gt;Indian J Nephrol&lt;/secondary-title&gt;&lt;/titles&gt;&lt;periodical&gt;&lt;full-title&gt;Indian J Nephrol&lt;/full-title&gt;&lt;/periodical&gt;&lt;pages&gt;80-3&lt;/pages&gt;&lt;volume&gt;20&lt;/volume&gt;&lt;number&gt;2&lt;/number&gt;&lt;keywords&gt;&lt;keyword&gt;Aminophylline&lt;/keyword&gt;&lt;keyword&gt;contrast nephropathy&lt;/keyword&gt;&lt;keyword&gt;coronary angioplasty&lt;/keyword&gt;&lt;/keywords&gt;&lt;dates&gt;&lt;year&gt;2010&lt;/year&gt;&lt;pub-dates&gt;&lt;date&gt;Apr&lt;/date&gt;&lt;/pub-dates&gt;&lt;/dates&gt;&lt;isbn&gt;1998-3662 (Electronic)&amp;#xD;0971-4065 (Linking)&lt;/isbn&gt;&lt;accession-num&gt;20835321&lt;/accession-num&gt;&lt;urls&gt;&lt;related-urls&gt;&lt;url&gt;http://www.ncbi.nlm.nih.gov/pubmed/20835321&lt;/url&gt;&lt;url&gt;http://www.indianjnephrol.org/article.asp?issn=0971-4065;year=2010;volume=20;issue=2;spage=80;epage=83;aulast=Rohani&lt;/url&gt;&lt;/related-urls&gt;&lt;/urls&gt;&lt;custom2&gt;PMC2931138&lt;/custom2&gt;&lt;electronic-resource-num&gt;10.4103/0971-4065.65300&lt;/electronic-resource-num&gt;&lt;/record&gt;&lt;/Cite&gt;&lt;/EndNote&gt;</w:instrTex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41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lusion Criter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Chronic renal failure (stable S. Creat. &gt;1.3 mg/dl)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Pregna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Contraindications to aminophylline (history of seizures, arrhythmia resulting in circulatory instability)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70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48h post-procedur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Omnipaqu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sotonic crystalloid 1.0-1.5 ml/kg/hr for 3-12 h pre- and for 6-24 hours post-procedure. Additional hydration was performed according to clinical examination, X-ray, and central venous pressures, if available.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minophylline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50mg as a short infusion (100ml saline, 0.9%) 30 min pre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±89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93±0.21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hort infusion of 100 ml saline, 0.9% 30 min pre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10±90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84±0.54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ada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1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TYWRhdDwvQXV0aG9yPjxZZWFyPjIwMTE8L1llYXI+PFJl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TYWRhdDwvQXV0aG9yPjxZZWFyPjIwMTE8L1llYXI+PFJl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42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lusion Criter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Peripheral Arterial Diseas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Established renal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Renal replacement therapy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Peripheral Angiography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44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&gt;25% increase above baseline S. Creat. 72h post-procedur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t>Iopamidol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L 0.9% normal saline IV infusion over 12h pre- and 1L over 12h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00 mg twice daily on the day pre- and 600 mg twice on the day of 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0±20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(Range)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7 (72-125) mmol/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hydration onl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5±25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(Range)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8 (68-142) mmol/l</w:t>
            </w:r>
          </w:p>
        </w:tc>
      </w:tr>
      <w:tr w:rsidR="00C16EA2" w:rsidRPr="00BB3640" w:rsidTr="00FD5ED9">
        <w:trPr>
          <w:cantSplit/>
          <w:trHeight w:val="3848"/>
        </w:trPr>
        <w:tc>
          <w:tcPr>
            <w:tcW w:w="918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Sadineni 2017</w: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begin"/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&lt;EndNote&gt;&lt;Cite&gt;&lt;Author&gt;Sadineni&lt;/Author&gt;&lt;Year&gt;2017&lt;/Year&gt;&lt;RecNum&gt;201&lt;/RecNum&gt;&lt;DisplayText&gt;(201)&lt;/DisplayText&gt;&lt;record&gt;&lt;rec-number&gt;201&lt;/rec-number&gt;&lt;foreign-keys&gt;&lt;key app="EN" db-id="e0prx2v54zprt5eprsv59svtet9s959zsswd" timestamp="1503313241"&gt;201&lt;/key&gt;&lt;/foreign-keys&gt;&lt;ref-type name="Journal Article"&gt;17&lt;/ref-type&gt;&lt;contributors&gt;&lt;authors&gt;&lt;author&gt;Sadineni, R.&lt;/author&gt;&lt;author&gt;Karthik, K. R.&lt;/author&gt;&lt;author&gt;Swarnalatha, G.&lt;/author&gt;&lt;author&gt;Das, U.&lt;/author&gt;&lt;author&gt;Taduri, G.&lt;/author&gt;&lt;/authors&gt;&lt;/contributors&gt;&lt;auth-address&gt;Department of Nephrology, Nizam&amp;apos;s Institute of Medical Sciences, Hyderabad, Telangana, India.&lt;/auth-address&gt;&lt;titles&gt;&lt;title&gt;N-acetyl cysteine versus allopurinol in the prevention of contrast nephropathy in patients with chronic kidney disease: A randomized controlled trial&lt;/title&gt;&lt;secondary-title&gt;Indian J Nephrol&lt;/secondary-title&gt;&lt;/titles&gt;&lt;periodical&gt;&lt;full-title&gt;Indian J Nephrol&lt;/full-title&gt;&lt;/periodical&gt;&lt;pages&gt;93-98&lt;/pages&gt;&lt;volume&gt;27&lt;/volume&gt;&lt;number&gt;2&lt;/number&gt;&lt;keywords&gt;&lt;keyword&gt;Allopurinol&lt;/keyword&gt;&lt;keyword&gt;N-acetylcysteine&lt;/keyword&gt;&lt;keyword&gt;chronic kidney disease&lt;/keyword&gt;&lt;keyword&gt;contrast nephropathy&lt;/keyword&gt;&lt;/keywords&gt;&lt;dates&gt;&lt;year&gt;2017&lt;/year&gt;&lt;pub-dates&gt;&lt;date&gt;Mar-Apr&lt;/date&gt;&lt;/pub-dates&gt;&lt;/dates&gt;&lt;isbn&gt;0971-4065 (Print)&amp;#xD;0971-4065 (Linking)&lt;/isbn&gt;&lt;accession-num&gt;28356658&lt;/accession-num&gt;&lt;urls&gt;&lt;related-urls&gt;&lt;url&gt;https://www.ncbi.nlm.nih.gov/pubmed/28356658&lt;/url&gt;&lt;url&gt;http://www.indianjnephrol.org/article.asp?issn=0971-4065;year=2017;volume=27;issue=2;spage=93;epage=98;aulast=Sadineni&lt;/url&gt;&lt;/related-urls&gt;&lt;/urls&gt;&lt;custom2&gt;PMC5358166&lt;/custom2&gt;&lt;electronic-resource-num&gt;10.4103/0971-4065.194397&lt;/electronic-resource-num&gt;&lt;/record&gt;&lt;/Cite&gt;&lt;/EndNote&gt;</w:instrTex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separate"/>
            </w:r>
            <w:r>
              <w:rPr>
                <w:rFonts w:asciiTheme="minorHAnsi" w:hAnsiTheme="minorHAnsi" w:cstheme="minorHAnsi"/>
                <w:noProof/>
                <w:sz w:val="18"/>
                <w:szCs w:val="18"/>
              </w:rPr>
              <w:t>(201)</w: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end"/>
            </w:r>
          </w:p>
        </w:tc>
        <w:tc>
          <w:tcPr>
            <w:tcW w:w="3069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lusion Criteria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Patients &gt; 30 years undergoing coronary angiography ± PCI for angina, non-ST-segment elevation myocardial infarction (NSTEMI) and acute myocardial infarction/STEMI with serum creatinine ≥1.2 mg/dl on their most recent sample drawn within 3 months of planned procedure.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Exclusion Criteria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1. Patients with acute renal failure or endstage renal disease requiring dialysis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2. Intravascular administration of contrast material within previous 6 days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3. Pregnancyor lactation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4. Emergency coronary angiography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5. History of hypersensitivity reaction to contrast media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6. Cardiogenic shock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7. Pulmonary edema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8. Mechanical ventilator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9. Parenteral use of diuretics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10 Recent use of NAC or ascorbic acid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11. Use of metformin or NSAIDS within 48 h of procedure</w:t>
            </w:r>
          </w:p>
        </w:tc>
        <w:tc>
          <w:tcPr>
            <w:tcW w:w="1166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1.Coronary angiography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2.PCI (non-emergency)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118</w:t>
            </w:r>
          </w:p>
        </w:tc>
        <w:tc>
          <w:tcPr>
            <w:tcW w:w="1135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Relative increase in serum creatinine from baseline of ≥25% or an absolute increase of ≥0.3 mg/dl (44.2 µmol/L) during days 1 and 2.</w:t>
            </w:r>
          </w:p>
        </w:tc>
        <w:tc>
          <w:tcPr>
            <w:tcW w:w="1038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</w:pPr>
            <w:r w:rsidRPr="00BB3640">
              <w:rPr>
                <w:rStyle w:val="apple-converted-space"/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I</w:t>
            </w: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odixanol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Iso-Osm</w:t>
            </w:r>
          </w:p>
        </w:tc>
        <w:tc>
          <w:tcPr>
            <w:tcW w:w="1166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Normal saline 0.5 ml/kg/h 12 h prior to the procedure and was continued for 12 h after contrast administration (total 24 h). Patients who had low ejection fraction (&lt;40%) received NS at rate of 0.3 ml/kg/h</w:t>
            </w:r>
          </w:p>
        </w:tc>
        <w:tc>
          <w:tcPr>
            <w:tcW w:w="1130" w:type="dxa"/>
            <w:gridSpan w:val="2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</w:t>
            </w:r>
          </w:p>
        </w:tc>
        <w:tc>
          <w:tcPr>
            <w:tcW w:w="1060" w:type="dxa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600 mg orally twice daily, the day before and the day of the procedure</w:t>
            </w:r>
          </w:p>
        </w:tc>
        <w:tc>
          <w:tcPr>
            <w:tcW w:w="851" w:type="dxa"/>
            <w:gridSpan w:val="2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+SD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1.4±34.8</w:t>
            </w:r>
          </w:p>
        </w:tc>
        <w:tc>
          <w:tcPr>
            <w:tcW w:w="1475" w:type="dxa"/>
            <w:gridSpan w:val="3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S. Creat. ±SD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.24±0.9</w:t>
            </w:r>
          </w:p>
        </w:tc>
      </w:tr>
      <w:tr w:rsidR="00C16EA2" w:rsidRPr="00BB3640" w:rsidTr="00FD5ED9">
        <w:trPr>
          <w:cantSplit/>
          <w:trHeight w:val="1832"/>
        </w:trPr>
        <w:tc>
          <w:tcPr>
            <w:tcW w:w="918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0" w:type="dxa"/>
            <w:gridSpan w:val="2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Allopurinol </w:t>
            </w:r>
          </w:p>
        </w:tc>
        <w:tc>
          <w:tcPr>
            <w:tcW w:w="1060" w:type="dxa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300 mg single dose given the day before the procedure</w:t>
            </w:r>
          </w:p>
        </w:tc>
        <w:tc>
          <w:tcPr>
            <w:tcW w:w="851" w:type="dxa"/>
            <w:gridSpan w:val="2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+SD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8.7±46.77</w:t>
            </w:r>
          </w:p>
        </w:tc>
        <w:tc>
          <w:tcPr>
            <w:tcW w:w="1475" w:type="dxa"/>
            <w:gridSpan w:val="3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S. Creat. ±SD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91±0.72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0" w:type="dxa"/>
            <w:gridSpan w:val="2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Placebo </w:t>
            </w:r>
          </w:p>
        </w:tc>
        <w:tc>
          <w:tcPr>
            <w:tcW w:w="1060" w:type="dxa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Normal saline only </w:t>
            </w:r>
          </w:p>
        </w:tc>
        <w:tc>
          <w:tcPr>
            <w:tcW w:w="851" w:type="dxa"/>
            <w:gridSpan w:val="2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+SD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77.33±43.30</w:t>
            </w:r>
          </w:p>
        </w:tc>
        <w:tc>
          <w:tcPr>
            <w:tcW w:w="1475" w:type="dxa"/>
            <w:gridSpan w:val="3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S. Creat. ±SD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.19±1.01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Saitoh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1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TYWl0b2g8L0F1dGhvcj48WWVhcj4yMDExPC9ZZWFyPjxS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TYWl0b2g8L0F1dGhvcj48WWVhcj4yMDExPC9ZZWFyPjxS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43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S Creat. &gt;1.5 mg/dl ± creatinine clearance &lt;60 ml/mi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Elective coronary angiography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3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within 48h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mepr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9% saline at 1 ml/kg/h for 24 h started 12 h pre-procedure and continued until 12h after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704 mg twice daily orally from 1 day pre-procedure for a total of 2 days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7.1±9.0</w:t>
            </w:r>
          </w:p>
        </w:tc>
        <w:tc>
          <w:tcPr>
            <w:tcW w:w="1333" w:type="dxa"/>
            <w:gridSpan w:val="2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hydration onl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3.6±14.5</w:t>
            </w:r>
          </w:p>
        </w:tc>
        <w:tc>
          <w:tcPr>
            <w:tcW w:w="1333" w:type="dxa"/>
            <w:gridSpan w:val="2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Glutathione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00mg/min from 30min pre-procedure to max of 3000mg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30.7±19.3</w:t>
            </w:r>
          </w:p>
        </w:tc>
        <w:tc>
          <w:tcPr>
            <w:tcW w:w="1333" w:type="dxa"/>
            <w:gridSpan w:val="2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andhu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6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TYW5kaHU8L0F1dGhvcj48WWVhcj4yMDA2PC9ZZWFyPjxS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TYW5kaHU8L0F1dGhvcj48WWVhcj4yMDA2PC9ZZWFyPjxS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44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Non-coronary diagnostic angiography (head and neck, extremity and visceral abdominal angiography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With or without renal impairmen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cute renal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Renal transplant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Diagnostic angiography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09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above baseline within 48h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dixan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so-Os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opami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00 mg twice daily the day pre- and day of the 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6±48.9mmol/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o intervention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3.6±48.6mmol/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Sane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4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TYW5laTwvQXV0aG9yPjxZZWFyPjIwMTQ8L1llYXI+PFJl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TYW5laTwvQXV0aG9yPjxZZWFyPjIwMTQ8L1llYXI+PFJl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45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lusion Criter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Elective CT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Normal renal func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Unstable angin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M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Cardiac arrhythmia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Heart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Acute or chronic renal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S. Creat. level &gt;1.5 mg/d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IV administration of contrast material in the past month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Known hypersensitivity to statin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Lost to follow-up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TA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47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within 48h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Low-Os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opromide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tatin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80mg dose of Atorvastatin daily commenCI-AKIg 24h pre- and continued for 48h post-procedure</w:t>
            </w:r>
          </w:p>
        </w:tc>
        <w:tc>
          <w:tcPr>
            <w:tcW w:w="993" w:type="dxa"/>
            <w:gridSpan w:val="3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ll patient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received a total of 100 ml of the contrast material;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5 ml for the test bolus and 85 ml for the imaging (6ml/s injected with injector device)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0±0.16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atched placebo</w:t>
            </w:r>
          </w:p>
        </w:tc>
        <w:tc>
          <w:tcPr>
            <w:tcW w:w="993" w:type="dxa"/>
            <w:gridSpan w:val="3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03±0.17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ar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0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/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&lt;EndNote&gt;&lt;Cite&gt;&lt;Author&gt;Sar&lt;/Author&gt;&lt;Year&gt;2010&lt;/Year&gt;&lt;RecNum&gt;148&lt;/RecNum&gt;&lt;DisplayText&gt;(146)&lt;/DisplayText&gt;&lt;record&gt;&lt;rec-number&gt;148&lt;/rec-number&gt;&lt;foreign-keys&gt;&lt;key app="EN" db-id="dder2drw7edva7ett01p5zxu90x9x2pfx9tr" timestamp="1528961039"&gt;148&lt;/key&gt;&lt;/foreign-keys&gt;&lt;ref-type name="Journal Article"&gt;17&lt;/ref-type&gt;&lt;contributors&gt;&lt;authors&gt;&lt;author&gt;Sar, F.&lt;/author&gt;&lt;author&gt;Saler, T.&lt;/author&gt;&lt;author&gt;Ecebay, A.&lt;/author&gt;&lt;author&gt;Saglam, Z. A.&lt;/author&gt;&lt;author&gt;Ozturk, S.&lt;/author&gt;&lt;author&gt;Kazancioglu, R.&lt;/author&gt;&lt;/authors&gt;&lt;/contributors&gt;&lt;auth-address&gt;Department of Internal Medicine, Haseki Training and Research Hospital, Istanbul, Turkey.&lt;/auth-address&gt;&lt;titles&gt;&lt;title&gt;The efficacy of n-acetylcysteine in preventing contrast-induced nephropathy in type 2 diabetic patients without nephropathy&lt;/title&gt;&lt;secondary-title&gt;J Nephrol&lt;/secondary-title&gt;&lt;/titles&gt;&lt;periodical&gt;&lt;full-title&gt;J Nephrol&lt;/full-title&gt;&lt;/periodical&gt;&lt;pages&gt;478-82&lt;/pages&gt;&lt;volume&gt;23&lt;/volume&gt;&lt;number&gt;4&lt;/number&gt;&lt;keywords&gt;&lt;keyword&gt;Acetylcysteine/*therapeutic use&lt;/keyword&gt;&lt;keyword&gt;Adult&lt;/keyword&gt;&lt;keyword&gt;Aged&lt;/keyword&gt;&lt;keyword&gt;Contrast Media/*adverse effects&lt;/keyword&gt;&lt;keyword&gt;Diabetes Mellitus, Type 2/*complications&lt;/keyword&gt;&lt;keyword&gt;Diabetic Nephropathies/chemically induced/*prevention &amp;amp; control&lt;/keyword&gt;&lt;keyword&gt;Female&lt;/keyword&gt;&lt;keyword&gt;Humans&lt;/keyword&gt;&lt;keyword&gt;Male&lt;/keyword&gt;&lt;keyword&gt;Middle Aged&lt;/keyword&gt;&lt;keyword&gt;Prospective Studies&lt;/keyword&gt;&lt;/keywords&gt;&lt;dates&gt;&lt;year&gt;2010&lt;/year&gt;&lt;pub-dates&gt;&lt;date&gt;Jul-Aug&lt;/date&gt;&lt;/pub-dates&gt;&lt;/dates&gt;&lt;isbn&gt;1121-8428 (Print)&amp;#xD;1121-8428 (Linking)&lt;/isbn&gt;&lt;accession-num&gt;20383874&lt;/accession-num&gt;&lt;urls&gt;&lt;related-urls&gt;&lt;url&gt;http://www.ncbi.nlm.nih.gov/pubmed/20383874&lt;/url&gt;&lt;/related-urls&gt;&lt;/urls&gt;&lt;/record&gt;&lt;/Cite&gt;&lt;/EndNote&gt;</w:instrTex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46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Type 2 Diabetes Mellitu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Normal renal function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3. Elective radiological investigation requiring intravenous contrast media administration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BMI &lt;21 or &gt; 30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Concomitant systematic disease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Use of nephrotoxic drug or drug that can interact with ACEI within the last 30 days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T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48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3 mg/dL or &gt;20% increase above baseline, or &gt;20% decrease in eGFR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Low-Os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ohexaol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ormal saline 0.9% at 1ml/kg/h for 12h pre- and 24h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200mg IV 1 h pre-procedure, 1200mg orally for 2 days</w:t>
            </w:r>
          </w:p>
        </w:tc>
        <w:tc>
          <w:tcPr>
            <w:tcW w:w="993" w:type="dxa"/>
            <w:gridSpan w:val="3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00 mg standard dose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0.83±0.15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hydration only</w:t>
            </w:r>
          </w:p>
        </w:tc>
        <w:tc>
          <w:tcPr>
            <w:tcW w:w="993" w:type="dxa"/>
            <w:gridSpan w:val="3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0.81±0.17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Savaj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4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/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&lt;EndNote&gt;&lt;Cite&gt;&lt;Author&gt;Savaj&lt;/Author&gt;&lt;Year&gt;2014&lt;/Year&gt;&lt;RecNum&gt;149&lt;/RecNum&gt;&lt;DisplayText&gt;(147)&lt;/DisplayText&gt;&lt;record&gt;&lt;rec-number&gt;149&lt;/rec-number&gt;&lt;foreign-keys&gt;&lt;key app="EN" db-id="dder2drw7edva7ett01p5zxu90x9x2pfx9tr" timestamp="1528961039"&gt;149&lt;/key&gt;&lt;/foreign-keys&gt;&lt;ref-type name="Journal Article"&gt;17&lt;/ref-type&gt;&lt;contributors&gt;&lt;authors&gt;&lt;author&gt;Savaj, S.&lt;/author&gt;&lt;author&gt;Savoj, J.&lt;/author&gt;&lt;author&gt;Jebraili, I.&lt;/author&gt;&lt;author&gt;Sezavar, S. H.&lt;/author&gt;&lt;/authors&gt;&lt;/contributors&gt;&lt;auth-address&gt;Firoozgar Hospital, Iran University of Medical Sciences, Tehran, Iran. ssavaj@hotmail.com.&lt;/auth-address&gt;&lt;titles&gt;&lt;title&gt;Remote ischemic preconditioning for prevention of contrast-induced acute kidney injury in diabetic patients&lt;/title&gt;&lt;secondary-title&gt;Iran J Kidney Dis&lt;/secondary-title&gt;&lt;/titles&gt;&lt;periodical&gt;&lt;full-title&gt;Iran J Kidney Dis&lt;/full-title&gt;&lt;/periodical&gt;&lt;pages&gt;457-60&lt;/pages&gt;&lt;volume&gt;8&lt;/volume&gt;&lt;number&gt;6&lt;/number&gt;&lt;keywords&gt;&lt;keyword&gt;Acute Kidney Injury/*chemically induced/*prevention &amp;amp; control&lt;/keyword&gt;&lt;keyword&gt;Contrast Media/adverse effects&lt;/keyword&gt;&lt;keyword&gt;Coronary Angiography/adverse effects&lt;/keyword&gt;&lt;keyword&gt;Creatinine/blood&lt;/keyword&gt;&lt;keyword&gt;Diabetes Complications/*chemically induced/*prevention &amp;amp; control&lt;/keyword&gt;&lt;keyword&gt;Female&lt;/keyword&gt;&lt;keyword&gt;Humans&lt;/keyword&gt;&lt;keyword&gt;*Ischemic Preconditioning&lt;/keyword&gt;&lt;keyword&gt;Male&lt;/keyword&gt;&lt;keyword&gt;Middle Aged&lt;/keyword&gt;&lt;/keywords&gt;&lt;dates&gt;&lt;year&gt;2014&lt;/year&gt;&lt;pub-dates&gt;&lt;date&gt;Nov&lt;/date&gt;&lt;/pub-dates&gt;&lt;/dates&gt;&lt;isbn&gt;1735-8604 (Electronic)&amp;#xD;1735-8582 (Linking)&lt;/isbn&gt;&lt;accession-num&gt;25362220&lt;/accession-num&gt;&lt;urls&gt;&lt;related-urls&gt;&lt;url&gt;http://www.ncbi.nlm.nih.gov/pubmed/25362220&lt;/url&gt;&lt;/related-urls&gt;&lt;/urls&gt;&lt;/record&gt;&lt;/Cite&gt;&lt;/EndNote&gt;</w:instrTex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47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Diabetic patient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CHF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Complications during angiography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02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3 mg/dL or &gt;30% increase above baseline at 24h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ll of the patients received 1L of normal saline before 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RIP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Blood pressure cuff placed around their non-dominant upper arm. The cuff inflated to 200-mm Hg pressure for 5 minutes, followed by 5 minutes of deflation and repeated for 3 cycles in total, starting 15min pre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6.6±77.2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3±0.4mg/dl</w:t>
            </w:r>
          </w:p>
        </w:tc>
      </w:tr>
      <w:tr w:rsidR="00C16EA2" w:rsidRPr="00BB3640" w:rsidTr="00FD5ED9">
        <w:trPr>
          <w:cantSplit/>
          <w:trHeight w:val="1481"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o intervention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3.8±66.6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1±0.3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Sedighifard 2016</w: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begin"/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&lt;EndNote&gt;&lt;Cite&gt;&lt;Author&gt;Sedighifard&lt;/Author&gt;&lt;Year&gt;2016&lt;/Year&gt;&lt;RecNum&gt;204&lt;/RecNum&gt;&lt;DisplayText&gt;(202)&lt;/DisplayText&gt;&lt;record&gt;&lt;rec-number&gt;204&lt;/rec-number&gt;&lt;foreign-keys&gt;&lt;key app="EN" db-id="dder2drw7edva7ett01p5zxu90x9x2pfx9tr" timestamp="1528961040"&gt;204&lt;/key&gt;&lt;/foreign-keys&gt;&lt;ref-type name="Journal Article"&gt;17&lt;/ref-type&gt;&lt;contributors&gt;&lt;authors&gt;&lt;author&gt;Sedighifard, Z.&lt;/author&gt;&lt;author&gt;Roghani, F.&lt;/author&gt;&lt;author&gt;Bidram, P.&lt;/author&gt;&lt;author&gt;Harandi, S. A.&lt;/author&gt;&lt;author&gt;Molavi, S.&lt;/author&gt;&lt;/authors&gt;&lt;/contributors&gt;&lt;auth-address&gt;Department of Cardiology, School of Medicine, Isfahan University of Medical Sciences, Isfahan, Iran.&amp;#xD;Isfahan Cardiovascular Research Center, Cardiovascular Research Institute, Isfahan University of Medical Sciences, Isfahan, Iran.&lt;/auth-address&gt;&lt;titles&gt;&lt;title&gt;Silymarin for the Prevention of Contrast-Induced Nephropathy: A Placebo-Controlled Clinical Trial&lt;/title&gt;&lt;secondary-title&gt;Int J Prev Med&lt;/secondary-title&gt;&lt;/titles&gt;&lt;periodical&gt;&lt;full-title&gt;Int J Prev Med&lt;/full-title&gt;&lt;/periodical&gt;&lt;pages&gt;23&lt;/pages&gt;&lt;volume&gt;7&lt;/volume&gt;&lt;keywords&gt;&lt;keyword&gt;Acute kidney injury&lt;/keyword&gt;&lt;keyword&gt;contrast media&lt;/keyword&gt;&lt;keyword&gt;coronary angiography&lt;/keyword&gt;&lt;keyword&gt;herbal medicine&lt;/keyword&gt;&lt;keyword&gt;silymarin&lt;/keyword&gt;&lt;/keywords&gt;&lt;dates&gt;&lt;year&gt;2016&lt;/year&gt;&lt;/dates&gt;&lt;isbn&gt;2008-7802 (Print)&amp;#xD;2008-7802 (Linking)&lt;/isbn&gt;&lt;accession-num&gt;26941924&lt;/accession-num&gt;&lt;urls&gt;&lt;related-urls&gt;&lt;url&gt;https://www.ncbi.nlm.nih.gov/pubmed/26941924&lt;/url&gt;&lt;url&gt;http://www.ijpvmjournal.net/article.asp?issn=2008-7802;year=2016;volume=7;issue=1;spage=23;epage=23;aulast=Sedighifard&lt;/url&gt;&lt;/related-urls&gt;&lt;/urls&gt;&lt;custom2&gt;PMC4755255&lt;/custom2&gt;&lt;electronic-resource-num&gt;10.4103/2008-7802.174762&lt;/electronic-resource-num&gt;&lt;/record&gt;&lt;/Cite&gt;&lt;/EndNote&gt;</w:instrTex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separate"/>
            </w:r>
            <w:r>
              <w:rPr>
                <w:rFonts w:asciiTheme="minorHAnsi" w:hAnsiTheme="minorHAnsi" w:cstheme="minorHAnsi"/>
                <w:noProof/>
                <w:sz w:val="18"/>
                <w:szCs w:val="18"/>
              </w:rPr>
              <w:t>(202)</w: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end"/>
            </w:r>
          </w:p>
        </w:tc>
        <w:tc>
          <w:tcPr>
            <w:tcW w:w="3069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lusion Criteria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 xml:space="preserve">Patients with mild to moderate risk for CIN were included in the study. referred for elective coronary angiography 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Exclusion Criteria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1. Unstable angina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2. Myocardial infarction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3. Cardiac arrhythmias</w:t>
            </w:r>
          </w:p>
          <w:p w:rsidR="00C16EA2" w:rsidRPr="00BB3640" w:rsidRDefault="00C16EA2" w:rsidP="00FD5ED9">
            <w:pPr>
              <w:spacing w:after="0" w:line="240" w:lineRule="auto"/>
              <w:rPr>
                <w:rStyle w:val="apple-converted-space"/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4. Acute or chronic renal insufficiency/failure (estimated glomerular filtration rate [eGFR] &lt;60 mL/min/1.73 m</w:t>
            </w:r>
            <w:r w:rsidRPr="00BB3640">
              <w:rPr>
                <w:rStyle w:val="apple-converted-space"/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2)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</w:pPr>
            <w:r w:rsidRPr="00BB3640">
              <w:rPr>
                <w:rStyle w:val="apple-converted-space"/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5. A</w:t>
            </w: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cute or decompensate heart failure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6. Diabetes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7. Intravascular administration of contrast material in the past month</w:t>
            </w:r>
          </w:p>
        </w:tc>
        <w:tc>
          <w:tcPr>
            <w:tcW w:w="1166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1.Elective coronary angiography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153</w:t>
            </w:r>
          </w:p>
        </w:tc>
        <w:tc>
          <w:tcPr>
            <w:tcW w:w="1135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Increase in serum creatinine of ≥0.5 mg/dL or ≥25% of the baseline creatinine after 48 h of contrast material injection</w:t>
            </w:r>
          </w:p>
        </w:tc>
        <w:tc>
          <w:tcPr>
            <w:tcW w:w="1038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Style w:val="apple-converted-space"/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Iodixanol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Style w:val="apple-converted-space"/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Iso-Osm</w:t>
            </w:r>
          </w:p>
        </w:tc>
        <w:tc>
          <w:tcPr>
            <w:tcW w:w="1166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0.9% sodium chloride (1 mL/kg/h) for 12 h, started 6 h before and continued to 6 h after the procedure</w:t>
            </w:r>
          </w:p>
        </w:tc>
        <w:tc>
          <w:tcPr>
            <w:tcW w:w="1088" w:type="dxa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Silymarin</w:t>
            </w:r>
          </w:p>
        </w:tc>
        <w:tc>
          <w:tcPr>
            <w:tcW w:w="1102" w:type="dxa"/>
            <w:gridSpan w:val="2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Single dose </w:t>
            </w: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(280 mg) tablet 2 h before administration of the contrast material.</w:t>
            </w:r>
          </w:p>
        </w:tc>
        <w:tc>
          <w:tcPr>
            <w:tcW w:w="993" w:type="dxa"/>
            <w:gridSpan w:val="3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Average, 45 mL</w:t>
            </w:r>
          </w:p>
        </w:tc>
        <w:tc>
          <w:tcPr>
            <w:tcW w:w="1333" w:type="dxa"/>
            <w:gridSpan w:val="2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S. Creat. ±SD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85±0.16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Placebo </w:t>
            </w:r>
          </w:p>
        </w:tc>
        <w:tc>
          <w:tcPr>
            <w:tcW w:w="1102" w:type="dxa"/>
            <w:gridSpan w:val="2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Single dose </w:t>
            </w: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match placebo tablet 2 h before administration of the contrast material.</w:t>
            </w:r>
          </w:p>
        </w:tc>
        <w:tc>
          <w:tcPr>
            <w:tcW w:w="993" w:type="dxa"/>
            <w:gridSpan w:val="3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Average, 45 mL</w:t>
            </w:r>
          </w:p>
        </w:tc>
        <w:tc>
          <w:tcPr>
            <w:tcW w:w="1333" w:type="dxa"/>
            <w:gridSpan w:val="2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S. Creat. ±SD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94±0.15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ekiguch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3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TZWtpZ3VjaGk8L0F1dGhvcj48WWVhcj4yMDEzPC9ZZWFy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TZWtpZ3VjaGk8L0F1dGhvcj48WWVhcj4yMDEzPC9ZZWFy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48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Elective coronary angiography ± PC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C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End-stage renal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Cardiogenic shock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CHF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COPD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Oxygen saturation levels&lt;90%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PCI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59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&gt;25% increase above baseline S. Creat. 48h post-procedur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9% normal saline at 1 ml/kg/h 12h pre-procedure until 12h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Oxygen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dministration via nasal cannula; 2 l/min of oxygen from 10 min before the procedure to the end of the procedure</w:t>
            </w:r>
          </w:p>
        </w:tc>
        <w:tc>
          <w:tcPr>
            <w:tcW w:w="993" w:type="dxa"/>
            <w:gridSpan w:val="3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333" w:type="dxa"/>
            <w:gridSpan w:val="2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Room air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93" w:type="dxa"/>
            <w:gridSpan w:val="3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333" w:type="dxa"/>
            <w:gridSpan w:val="2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</w:tr>
      <w:tr w:rsidR="00C16EA2" w:rsidRPr="00BB3640" w:rsidTr="00FD5ED9">
        <w:trPr>
          <w:cantSplit/>
          <w:trHeight w:val="4415"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Sey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7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TZXlvbjwvQXV0aG9yPjxZZWFyPjIwMDc8L1llYXI+PFJl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TZXlvbjwvQXV0aG9yPjxZZWFyPjIwMDc8L1llYXI+PFJl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49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Age ≥ 18 years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AC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3. Renal dysfunction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(S. Creat. ≥1.4 mg/dL in males or ≥1.3 mg/dL in females; ± Creat. clearance &lt; 50mL/mi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Informed consen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Available for follow-up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Hemodynamic instability requiring inotropic suppor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Pregnancy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Acute gastrointestinal disorder (unable to tolerate oral medication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4. NYHA class III or IV CHF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5. Unsuitable to receive intravenous hydration therapy as per cardiologist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Known sensitivity to NAC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Current treatment with theophylline or mannit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Dialysis therap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Participation in another study or use of experimental drug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43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above baseline within 48h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hex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odixan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so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45% normal saline at 1 mL/kg/h 4-6h pre- and 12h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00 mg orally, for a total of 4 doses, with the first dose at 8:00 A.M. the day of the procedure and 3 doses post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47.5±74.75</w:t>
            </w:r>
          </w:p>
        </w:tc>
        <w:tc>
          <w:tcPr>
            <w:tcW w:w="1333" w:type="dxa"/>
            <w:gridSpan w:val="2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</w:tr>
      <w:tr w:rsidR="00C16EA2" w:rsidRPr="00BB3640" w:rsidTr="00FD5ED9">
        <w:trPr>
          <w:cantSplit/>
          <w:trHeight w:val="2394"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atched placebo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33.68±58.04</w:t>
            </w:r>
          </w:p>
        </w:tc>
        <w:tc>
          <w:tcPr>
            <w:tcW w:w="1333" w:type="dxa"/>
            <w:gridSpan w:val="2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</w:tr>
      <w:tr w:rsidR="00C16EA2" w:rsidRPr="00BB3640" w:rsidTr="00FD5ED9">
        <w:trPr>
          <w:cantSplit/>
          <w:trHeight w:val="3848"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Shehat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4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TaGVoYXRhPC9BdXRob3I+PFllYXI+MjAxNDwvWWVhcj48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TaGVoYXRhPC9BdXRob3I+PFllYXI+MjAxNDwvWWVhcj48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50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Diabetes Mellitus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Chronic stable angin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Mild-to-moderate renal dysfunction (mean eGFR 48±16 ml/min/ 1.73m2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Severe CKD (eGFR &lt;30 ml/min/1.73m2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End-stage renal diseas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Hemo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Acute MI requiring emergency coronary interven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Cardiogenic shock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History of ACS, PCI or CABG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CHD or myocardial disease other than ischem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Limited life expecta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Positive pre-procedural cTnI resul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. Previous treatment with Trimetazidin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. Contraindications for aspirin, Clopidogrel, or Trimetazidin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Us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. Parkinson disease and other motion disorders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Elective PCI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08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within 48h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Low-Osm Ultravis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.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9% Isotonic salin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solution at 1 ml/kg/h starting 12h pre-procedure and up to 24h.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N-acetylcystein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(1,200 mg) 24h pre- and post-procedure.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Trimetazidine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5 mg twice daily for 72 hours, starting 48 hours before PCI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70±10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0±0.5mg/dl</w:t>
            </w:r>
          </w:p>
        </w:tc>
      </w:tr>
      <w:tr w:rsidR="00C16EA2" w:rsidRPr="00BB3640" w:rsidTr="00FD5ED9">
        <w:trPr>
          <w:cantSplit/>
          <w:trHeight w:val="2966"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hydration onl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80±15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0±0.4mg/dl</w:t>
            </w:r>
          </w:p>
        </w:tc>
      </w:tr>
      <w:tr w:rsidR="00C16EA2" w:rsidRPr="00BB3640" w:rsidTr="00FD5ED9">
        <w:trPr>
          <w:cantSplit/>
          <w:trHeight w:val="3564"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Shehat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5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/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&lt;EndNote&gt;&lt;Cite&gt;&lt;Author&gt;Shehata&lt;/Author&gt;&lt;Year&gt;2015&lt;/Year&gt;&lt;RecNum&gt;153&lt;/RecNum&gt;&lt;DisplayText&gt;(151)&lt;/DisplayText&gt;&lt;record&gt;&lt;rec-number&gt;153&lt;/rec-number&gt;&lt;foreign-keys&gt;&lt;key app="EN" db-id="dder2drw7edva7ett01p5zxu90x9x2pfx9tr" timestamp="1528961039"&gt;153&lt;/key&gt;&lt;/foreign-keys&gt;&lt;ref-type name="Journal Article"&gt;17&lt;/ref-type&gt;&lt;contributors&gt;&lt;authors&gt;&lt;author&gt;Shehata, M.&lt;/author&gt;&lt;author&gt;Hamza, M.&lt;/author&gt;&lt;/authors&gt;&lt;/contributors&gt;&lt;auth-address&gt;Department of Cardiology, Faculty of Medicine, Ain Shams University, Cairo, Egypt.&lt;/auth-address&gt;&lt;titles&gt;&lt;title&gt;Impact of high loading dose of atorvastatin in diabetic patients with renal dysfunction undergoing elective percutaneous coronary intervention: a randomized controlled trial&lt;/title&gt;&lt;secondary-title&gt;Cardiovasc Ther&lt;/secondary-title&gt;&lt;/titles&gt;&lt;periodical&gt;&lt;full-title&gt;Cardiovasc Ther&lt;/full-title&gt;&lt;/periodical&gt;&lt;pages&gt;35-41&lt;/pages&gt;&lt;volume&gt;33&lt;/volume&gt;&lt;number&gt;2&lt;/number&gt;&lt;edition&gt;2015/02/14&lt;/edition&gt;&lt;keywords&gt;&lt;keyword&gt;Contrast-induced nephropathy&lt;/keyword&gt;&lt;keyword&gt;Coronary intervention&lt;/keyword&gt;&lt;keyword&gt;Diabetes mellitus&lt;/keyword&gt;&lt;keyword&gt;Statins&lt;/keyword&gt;&lt;/keywords&gt;&lt;dates&gt;&lt;year&gt;2015&lt;/year&gt;&lt;pub-dates&gt;&lt;date&gt;Apr&lt;/date&gt;&lt;/pub-dates&gt;&lt;/dates&gt;&lt;isbn&gt;1755-5922 (Electronic)&amp;#xD;1755-5914 (Linking)&lt;/isbn&gt;&lt;accession-num&gt;25677920&lt;/accession-num&gt;&lt;urls&gt;&lt;related-urls&gt;&lt;url&gt;http://onlinelibrary.wiley.com/store/10.1111/1755-5922.12108/asset/cdr12108.pdf?v=1&amp;amp;t=i9wvtvtc&amp;amp;s=c0939bcac8b6759d9e33b1c0764c0df6a80f46a2&lt;/url&gt;&lt;/related-urls&gt;&lt;/urls&gt;&lt;electronic-resource-num&gt;10.1111/1755-5922.12108&lt;/electronic-resource-num&gt;&lt;remote-database-provider&gt;NLM&lt;/remote-database-provider&gt;&lt;language&gt;eng&lt;/language&gt;&lt;/record&gt;&lt;/Cite&gt;&lt;/EndNote&gt;</w:instrTex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51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Diabetes Mellitus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Mild-to-moderate chronic kidney diseas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Severe CKD (eGFR &lt;30 mL/min/1.73m2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End-stage renal disease (or patients on hemodialysis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Intake of potentially nephrotoxic drug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Acute MI requiring emergency coronary interven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Cardiogenic shock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Prior history of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AC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Prior history of PCI or CABG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Congenital heart disease or any myocardial disease apart from ischem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Known skeletal muscle disorder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. Chronic liver diseas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. Limited life expectancy due to coexistent diseas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. Contraindications for aspirin and/or clopidogrel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PCI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48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within 48h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Low-Os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opromide,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Non-ionic Ultravist 370/100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9% Isotonic saline at 1 mL/kg/h starting 12 h pre- and up to 24 h post-procedure. NAC (1200 mg) administered to both groups 24 h pre- and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tatin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80mg dose of Atorvastatin daily for 48h pre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74±8</w:t>
            </w:r>
          </w:p>
        </w:tc>
        <w:tc>
          <w:tcPr>
            <w:tcW w:w="1333" w:type="dxa"/>
            <w:gridSpan w:val="2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GFR of 48.5±16 mL/min/1.73 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vertAlign w:val="superscript"/>
                <w:lang w:eastAsia="en-IE"/>
              </w:rPr>
              <w:t>2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hydration onl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78±11</w:t>
            </w:r>
          </w:p>
        </w:tc>
        <w:tc>
          <w:tcPr>
            <w:tcW w:w="1333" w:type="dxa"/>
            <w:gridSpan w:val="2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Shyu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2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TaHl1PC9BdXRob3I+PFllYXI+MjAwMjwvWWVhcj48UmVj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TaHl1PC9BdXRob3I+PFllYXI+MjAwMjwvWWVhcj48UmVj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52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Chronic renal insufficiency (S. Creat.2.0-6.0mg/dl or creat. clearance 8-40 ml/min)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Stable S. Creat. (difference of ≤0.1 mg/dl compared with baseline at 12 to 24 h before procedure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Acute MI requiring primary or rescue PCI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Use of vasopressors before the proced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Cardiogenic shock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Current peritoneal dialysis or haemo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Planned post-contrast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Allergies to the study medications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38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above baseline within 48h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pamid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45% normal saline IV at 1 ml/kg/h for 12 h pre- and 12 h post-procedure. All patients were encouraged to drink if they were thirsty.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400 mg twice daily orally, on the day pre- and day of procedure, for a total of two days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9±3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8±0.8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noWrap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atched placebo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5±48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8±0.8mg/dl</w:t>
            </w:r>
          </w:p>
        </w:tc>
      </w:tr>
      <w:tr w:rsidR="00C16EA2" w:rsidRPr="00BB3640" w:rsidTr="00FD5ED9">
        <w:trPr>
          <w:cantSplit/>
          <w:trHeight w:val="5124"/>
        </w:trPr>
        <w:tc>
          <w:tcPr>
            <w:tcW w:w="918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Singh 2016</w: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begin"/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&lt;EndNote&gt;&lt;Cite&gt;&lt;Author&gt;Balbir Singh&lt;/Author&gt;&lt;Year&gt;2016&lt;/Year&gt;&lt;RecNum&gt;189&lt;/RecNum&gt;&lt;DisplayText&gt;(187)&lt;/DisplayText&gt;&lt;record&gt;&lt;rec-number&gt;189&lt;/rec-number&gt;&lt;foreign-keys&gt;&lt;key app="EN" db-id="dder2drw7edva7ett01p5zxu90x9x2pfx9tr" timestamp="1528961040"&gt;189&lt;/key&gt;&lt;/foreign-keys&gt;&lt;ref-type name="Journal Article"&gt;17&lt;/ref-type&gt;&lt;contributors&gt;&lt;authors&gt;&lt;author&gt;Balbir Singh, G.&lt;/author&gt;&lt;author&gt;Ann, S. H.&lt;/author&gt;&lt;author&gt;Park, J.&lt;/author&gt;&lt;author&gt;Chung, H. C.&lt;/author&gt;&lt;author&gt;Lee, J. S.&lt;/author&gt;&lt;author&gt;Kim, E. S.&lt;/author&gt;&lt;author&gt;Choi, J. I.&lt;/author&gt;&lt;author&gt;Lee, J.&lt;/author&gt;&lt;author&gt;Kim, S. J.&lt;/author&gt;&lt;author&gt;Shin, E. S.&lt;/author&gt;&lt;/authors&gt;&lt;/contributors&gt;&lt;auth-address&gt;Department of Cardiology, Ulsan University Hospital, University of Ulsan College of Medicine, Ulsan, South Korea.&amp;#xD;Division of Nephrology, Ulsan University Hospital, University of Ulsan College of Medicine, Ulsan, South Korea.&amp;#xD;Division of Endocrinology, Ulsan University Hospital, University of Ulsan College of Medicine, Ulsan, South Korea.&amp;#xD;Department of Occupational &amp;amp; Environmental Medicine, Ulsan University Hospital, University of Ulsan College of Medicine, Ulsan, South Korea.&lt;/auth-address&gt;&lt;titles&gt;&lt;title&gt;Remote Ischemic Preconditioning for the Prevention of Contrast-Induced Acute Kidney Injury in Diabetics Receiving Elective Percutaneous Coronary Intervention&lt;/title&gt;&lt;secondary-title&gt;PLoS One&lt;/secondary-title&gt;&lt;/titles&gt;&lt;periodical&gt;&lt;full-title&gt;PLoS One&lt;/full-title&gt;&lt;/periodical&gt;&lt;pages&gt;e0164256&lt;/pages&gt;&lt;volume&gt;11&lt;/volume&gt;&lt;number&gt;10&lt;/number&gt;&lt;dates&gt;&lt;year&gt;2016&lt;/year&gt;&lt;/dates&gt;&lt;isbn&gt;1932-6203 (Electronic)&amp;#xD;1932-6203 (Linking)&lt;/isbn&gt;&lt;accession-num&gt;27723839&lt;/accession-num&gt;&lt;urls&gt;&lt;related-urls&gt;&lt;url&gt;https://www.ncbi.nlm.nih.gov/pubmed/27723839&lt;/url&gt;&lt;url&gt;https://www.ncbi.nlm.nih.gov/pmc/articles/PMC5056748/pdf/pone.0164256.pdf&lt;/url&gt;&lt;/related-urls&gt;&lt;/urls&gt;&lt;custom2&gt;PMC5056748&lt;/custom2&gt;&lt;electronic-resource-num&gt;10.1371/journal.pone.0164256&lt;/electronic-resource-num&gt;&lt;/record&gt;&lt;/Cite&gt;&lt;/EndNote&gt;</w:instrTex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separate"/>
            </w:r>
            <w:r>
              <w:rPr>
                <w:rFonts w:asciiTheme="minorHAnsi" w:hAnsiTheme="minorHAnsi" w:cstheme="minorHAnsi"/>
                <w:noProof/>
                <w:sz w:val="18"/>
                <w:szCs w:val="18"/>
              </w:rPr>
              <w:t>(187)</w: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end"/>
            </w:r>
          </w:p>
        </w:tc>
        <w:tc>
          <w:tcPr>
            <w:tcW w:w="3069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lusion Criteria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atients with diabetes scheduled for elective PCI with eGFR60 ml/min/1.73m2 or urinary albumin creatinine ratio of &gt;300 mg/g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  <w:shd w:val="clear" w:color="auto" w:fill="FFFFFF"/>
              </w:rPr>
              <w:t>Exclusion Criteria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 Patients with ST-elevation MI or decompensated heart failure in the preceding 6months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. End stage renal disease on maintenance dialysis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4. Cerebrovascular disease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5. Chronic liver disease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. chronic obstructive pulmonary disease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7. Gastrointestinal bleeding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8. Acute or chronic infection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9 Malignancy</w:t>
            </w:r>
          </w:p>
        </w:tc>
        <w:tc>
          <w:tcPr>
            <w:tcW w:w="1166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Elective PCI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16</w:t>
            </w:r>
          </w:p>
        </w:tc>
        <w:tc>
          <w:tcPr>
            <w:tcW w:w="1135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erum creatinine rise of ≥0.5mg/dl from baseline and/or an increase in creatinine of ≥25% from baseline within 48 hours after contrast exposure</w:t>
            </w:r>
          </w:p>
        </w:tc>
        <w:tc>
          <w:tcPr>
            <w:tcW w:w="1038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Visipaque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so-Osm</w:t>
            </w:r>
          </w:p>
        </w:tc>
        <w:tc>
          <w:tcPr>
            <w:tcW w:w="1166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travenous 0.9%NaCl infusion at 60ml/hour 6 hours before and after PCI procedure</w:t>
            </w:r>
          </w:p>
        </w:tc>
        <w:tc>
          <w:tcPr>
            <w:tcW w:w="1088" w:type="dxa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RIPC</w:t>
            </w:r>
          </w:p>
        </w:tc>
        <w:tc>
          <w:tcPr>
            <w:tcW w:w="1102" w:type="dxa"/>
            <w:gridSpan w:val="2"/>
            <w:shd w:val="clear" w:color="auto" w:fill="auto"/>
            <w:noWrap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Right upper arm cuff manually inflated to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00mmHg for 5minutes, followed by deflation for 5minutes to allow reperfusion and this Cycle was performed 3 times 30minutes before the PCI.</w:t>
            </w:r>
          </w:p>
        </w:tc>
        <w:tc>
          <w:tcPr>
            <w:tcW w:w="993" w:type="dxa"/>
            <w:gridSpan w:val="3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+SD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97.5 ± 114.3</w:t>
            </w:r>
          </w:p>
        </w:tc>
        <w:tc>
          <w:tcPr>
            <w:tcW w:w="1333" w:type="dxa"/>
            <w:gridSpan w:val="2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. Creat.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+SD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42 ± 0.58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noWrap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ham cuff applied for 30minutes with no inflation</w:t>
            </w:r>
          </w:p>
        </w:tc>
        <w:tc>
          <w:tcPr>
            <w:tcW w:w="993" w:type="dxa"/>
            <w:gridSpan w:val="3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+SD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96.3 ± 118.8</w:t>
            </w:r>
          </w:p>
        </w:tc>
        <w:tc>
          <w:tcPr>
            <w:tcW w:w="1333" w:type="dxa"/>
            <w:gridSpan w:val="2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. Creat.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+SD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41 ± 0.34</w:t>
            </w:r>
          </w:p>
        </w:tc>
      </w:tr>
      <w:tr w:rsidR="00C16EA2" w:rsidRPr="00BB3640" w:rsidTr="00FD5ED9">
        <w:trPr>
          <w:cantSplit/>
          <w:trHeight w:val="2289"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Solom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994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Tb2xvbW9uPC9BdXRob3I+PFllYXI+MTk5NDwvWWVhcj48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Tb2xvbW9uPC9BdXRob3I+PFllYXI+MTk5NDwvWWVhcj48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53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S. Creat. &gt; 1.6 mg/dL (140 μmol/L) or Creat. clearance &lt; 60ml/min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ronary Angiography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3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above baseline within 48h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The choice of radiocontrast agent was made by the cardiologist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45% normal saline IV at 1 ml/kg/h for 12 h pre- and 12 h post-procedure. All patients were encouraged to drink if they were thirsty.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annit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5g intravenously during the 60 minutes immediately before angiograph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30±56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1±0.64mg/dl</w:t>
            </w:r>
          </w:p>
        </w:tc>
      </w:tr>
      <w:tr w:rsidR="00C16EA2" w:rsidRPr="00BB3640" w:rsidTr="00FD5ED9">
        <w:trPr>
          <w:cantSplit/>
          <w:trHeight w:val="1399"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Furosemide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80 mg IV during 30 min pre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32±48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1±0.59mg/dl</w:t>
            </w:r>
          </w:p>
        </w:tc>
      </w:tr>
      <w:tr w:rsidR="00C16EA2" w:rsidRPr="00BB3640" w:rsidTr="00FD5ED9">
        <w:trPr>
          <w:cantSplit/>
          <w:trHeight w:val="1985"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noWrap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hydration onl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5±45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1±0.54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 w:val="restart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Solomon 2015</w: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begin">
                <w:fldData xml:space="preserve">PEVuZE5vdGU+PENpdGU+PEF1dGhvcj5Tb2xvbW9uPC9BdXRob3I+PFllYXI+MjAxNTwvWWVhcj48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==
</w:fldData>
              </w:fldChar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</w:instrText>
            </w:r>
            <w:r>
              <w:rPr>
                <w:rFonts w:asciiTheme="minorHAnsi" w:hAnsiTheme="minorHAnsi" w:cstheme="minorHAnsi"/>
                <w:sz w:val="18"/>
                <w:szCs w:val="18"/>
              </w:rPr>
              <w:fldChar w:fldCharType="begin">
                <w:fldData xml:space="preserve">PEVuZE5vdGU+PENpdGU+PEF1dGhvcj5Tb2xvbW9uPC9BdXRob3I+PFllYXI+MjAxNTwvWWVhcj48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==
</w:fldData>
              </w:fldChar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.DATA </w:instrText>
            </w:r>
            <w:r>
              <w:rPr>
                <w:rFonts w:asciiTheme="minorHAnsi" w:hAnsiTheme="minorHAnsi" w:cstheme="minorHAnsi"/>
                <w:sz w:val="18"/>
                <w:szCs w:val="18"/>
              </w:rPr>
            </w:r>
            <w:r>
              <w:rPr>
                <w:rFonts w:asciiTheme="minorHAnsi" w:hAnsiTheme="minorHAnsi" w:cstheme="minorHAnsi"/>
                <w:sz w:val="18"/>
                <w:szCs w:val="18"/>
              </w:rPr>
              <w:fldChar w:fldCharType="end"/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separate"/>
            </w:r>
            <w:r>
              <w:rPr>
                <w:rFonts w:asciiTheme="minorHAnsi" w:hAnsiTheme="minorHAnsi" w:cstheme="minorHAnsi"/>
                <w:noProof/>
                <w:sz w:val="18"/>
                <w:szCs w:val="18"/>
              </w:rPr>
              <w:t>(203)</w: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lusion Criteria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atients &gt; 18 years scheduled for elective coronary or peripheral angiography, and if their calculated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eGFR was ,45 ml/min per 1.73 m2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Exclusion Criteria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 Hemodynamic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. Instability per investigator judgment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. Renal replacement thereby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4. Hypocalcaemia</w:t>
            </w:r>
          </w:p>
        </w:tc>
        <w:tc>
          <w:tcPr>
            <w:tcW w:w="1166" w:type="dxa"/>
            <w:vMerge w:val="restart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Elective Coronary or peripheral angiography 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412</w:t>
            </w:r>
          </w:p>
        </w:tc>
        <w:tc>
          <w:tcPr>
            <w:tcW w:w="1135" w:type="dxa"/>
            <w:vMerge w:val="restart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≥ 0.5mg/dl or 25%rise in creatinine from baseline during the first 3 days.</w:t>
            </w:r>
          </w:p>
        </w:tc>
        <w:tc>
          <w:tcPr>
            <w:tcW w:w="1038" w:type="dxa"/>
            <w:vMerge w:val="restart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o details (Multicentre study)</w:t>
            </w:r>
          </w:p>
        </w:tc>
        <w:tc>
          <w:tcPr>
            <w:tcW w:w="1166" w:type="dxa"/>
            <w:vMerge w:val="restart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fusion rate in all groups were 5 ml/kg 60 minutes before and 1.5 ml/kg per h during and for 4 hours after angiography. In patients with a low ejection fraction (,40%), history of congestive heart failure, or significant oedema, the same total dose of study fluid could be infused over 5 hours post-angiography at the discretion of the investigator</w:t>
            </w:r>
          </w:p>
        </w:tc>
        <w:tc>
          <w:tcPr>
            <w:tcW w:w="1088" w:type="dxa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Hco3</w:t>
            </w:r>
          </w:p>
        </w:tc>
        <w:tc>
          <w:tcPr>
            <w:tcW w:w="1102" w:type="dxa"/>
            <w:gridSpan w:val="2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50 ml ampules of 1 m sodium bicarbonate (154 mEq/L) and a partially filled 1 l bag with 830 ml sterile water</w:t>
            </w:r>
          </w:p>
        </w:tc>
        <w:tc>
          <w:tcPr>
            <w:tcW w:w="993" w:type="dxa"/>
            <w:gridSpan w:val="3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+SD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10±66</w:t>
            </w:r>
          </w:p>
        </w:tc>
        <w:tc>
          <w:tcPr>
            <w:tcW w:w="1333" w:type="dxa"/>
            <w:gridSpan w:val="2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S. Creat. ±SD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98±0.62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l</w:t>
            </w:r>
          </w:p>
        </w:tc>
        <w:tc>
          <w:tcPr>
            <w:tcW w:w="1102" w:type="dxa"/>
            <w:gridSpan w:val="2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tandard 0.9% sodium chloride</w:t>
            </w:r>
          </w:p>
        </w:tc>
        <w:tc>
          <w:tcPr>
            <w:tcW w:w="993" w:type="dxa"/>
            <w:gridSpan w:val="3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+SD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04±72</w:t>
            </w:r>
          </w:p>
        </w:tc>
        <w:tc>
          <w:tcPr>
            <w:tcW w:w="1333" w:type="dxa"/>
            <w:gridSpan w:val="2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S. Creat. ±SD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85±0.49</w:t>
            </w:r>
          </w:p>
        </w:tc>
      </w:tr>
      <w:tr w:rsidR="00C16EA2" w:rsidRPr="00BB3640" w:rsidTr="00FD5ED9">
        <w:trPr>
          <w:cantSplit/>
          <w:trHeight w:val="3848"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Spargia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 2004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TcGFyZ2lhczwvQXV0aG9yPjxZZWFyPjIwMDQ8L1llYXI+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TcGFyZ2lhczwvQXV0aG9yPjxZZWFyPjIwMDQ8L1llYXI+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 w:rsidRPr="00BB3640"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7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Non-emergent coronary angiography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S. Creat. ≥1.2 mg/dL (106µmol/L) within 3 months of the planned proced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Known acute renal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End-stage renal disease requiring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Intravascular administration of contrast medium within the previous 6 day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Anticipated re-administration of contrast medium within the following 6 day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Use of vitamin C supplements on a daily basis during the week before the proced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Inability to administer the study medication at least 2h pre-procedure.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.PCI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65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within 2-5 days of contrast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The choice of the type of contrast agent was left to the interventional cardiologist performing the procedure, but use of a non-ionic, low- or iso-osmolar contrast agent was encouraged.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50-125 mL/h normal saline IV from randomization until at least 6h post-procedure.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All patients were encouraged to drink if they were thirsty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scorbic Acid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g chewable tablets at least 2 hours pre-procedure, followed by 2g the night and the morning post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87±148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52±0.64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g chewable tablets at least 2 hours pre-procedure, followed by 2g the night and the morning post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61±128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50±0.54mg/dl</w:t>
            </w:r>
          </w:p>
        </w:tc>
      </w:tr>
      <w:tr w:rsidR="00C16EA2" w:rsidRPr="00BB3640" w:rsidTr="00FD5ED9">
        <w:trPr>
          <w:cantSplit/>
          <w:trHeight w:val="2855"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Spargia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 2006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TcGFyZ2lhczwvQXV0aG9yPjxZZWFyPjIwMDY8L1llYXI+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TcGFyZ2lhczwvQXV0aG9yPjxZZWFyPjIwMDY8L1llYXI+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55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S. Creat. ≥ 1.4 mg/dL within 1 month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Elective proced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Circulatory shock for any reas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SBP &lt;95 mmHg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Acute renal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End-stage renal disease requiring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IV administration of contrast medium within preceding 10 days or anticipated re-administration of contrast medium within the following 6 day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Inability to administer study medication at least 30 min pre-proced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Primary intervention for acute STEM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.PCI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3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within 2 days of contrast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The choice of the type of contrast agent was left to the interventional cardiologist performing the procedure, but use of a non-ionic, low- or iso-osmolar contrast agent was encouraged.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5 mL/kg/h normal saline for ≥ 4h pre-procedure and continued for at least 12h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loprost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ng/kg/min beginning 30-90 min prior to and ending 4h post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17±118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71±0.7mg/dl</w:t>
            </w:r>
          </w:p>
        </w:tc>
      </w:tr>
      <w:tr w:rsidR="00C16EA2" w:rsidRPr="00BB3640" w:rsidTr="00FD5ED9">
        <w:trPr>
          <w:cantSplit/>
          <w:trHeight w:val="2116"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loprost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ng/kg/min beginning 30-90 min prior to and ending 4h post-procedure</w:t>
            </w:r>
          </w:p>
        </w:tc>
        <w:tc>
          <w:tcPr>
            <w:tcW w:w="2326" w:type="dxa"/>
            <w:gridSpan w:val="5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excluded from analysis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ormal saline beginning 30-90 min prior to and ending 4h post-procedure</w:t>
            </w:r>
          </w:p>
        </w:tc>
        <w:tc>
          <w:tcPr>
            <w:tcW w:w="993" w:type="dxa"/>
            <w:gridSpan w:val="3"/>
            <w:shd w:val="clear" w:color="auto" w:fill="auto"/>
            <w:noWrap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66±0.64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Spargia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 2009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TcGFyZ2lhczwvQXV0aG9yPjxZZWFyPjIwMDk8L1llYXI+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TcGFyZ2lhczwvQXV0aG9yPjxZZWFyPjIwMDk8L1llYXI+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54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S. Creat. ≥1.4 mg/dL within 1 month before the planned procedure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Circulatory shock for any reas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SBP &lt;95 mmHg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Acute renal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End-stage renal disease requiring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Intravascular administration of contrast medium within the previous 10 days or anticipated re-administration of contrast medium within the following 6 day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Inability to administer study medication at least 30 minutes before the proced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Primary intervention for acute STEMI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.PCI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39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within 2 days of contrast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Use of a non-ionic, iso-osmolar, or low-osmolar contrast medium was encouraged.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5 mL/kg/h normal saline for ≥ 4h pre-procedure and continued for at least 12h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loprost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ng/kg/min beginning 30-90 min prior to and ending 4h post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57±129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63±0.49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ormal saline beginning 30-90 min prior to and ending 4h post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49±137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59±0.49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Ston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3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TdG9uZTwvQXV0aG9yPjxZZWFyPjIwMDM8L1llYXI+PFJl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TdG9uZTwvQXV0aG9yPjxZZWFyPjIwMDM8L1llYXI+PFJl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56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ge &gt; 18yea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Risk for developing contrast-induced nephropathy (creat. clearance &lt;60mL/min (1.00 mL/s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Diagnostic ± interventional cardiology procedures.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Known severe allergy to contrast media or fenoldopam or its infusion component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Acute renal failure or unstable renal func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SBP &lt; 100mmHg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Acute M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Decompensated heart or respiratory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Contraindication to dopaminergic agent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7. Current use of mannitol or dopamin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Planned addition, discontinuation, or dose adjustment of trimethoprim, cimetidine, metoclopramide, bromocriptine, levodopa, nonsteroidal anti-inflammatory drugs, or catechol-O-methyltransferase inhibitors during the stud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Exposure to iodinated contrast within the previous 10 day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. Other serious medical conditions likely to interfere with data collection or follow-up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. Participation in other investigational protocols within 30 days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1.Diagnostic ± interventional cardiology procedures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73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erum creatinine level of ≥ 25% from baseline to the maximum value obtained at 24-96h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45% normal saline infusions at 1.5 mL/kg/h (or 1.0 mL/kg/h if heart failure was present) for 2-12h prior to trial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Fenoldopam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05 µg/kg/min and increased in 20 minutes to 0.10 µg/kg/min if tolerated. The infusion was then maintained during angiography and percutaneous intervention and continued for 12 hours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53±107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82±0.71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atched placebo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62±110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81±0.83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Ston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1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TdG9uZTwvQXV0aG9yPjxZZWFyPjIwMTE8L1llYXI+PFJl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TdG9uZTwvQXV0aG9yPjxZZWFyPjIwMTE8L1llYXI+PFJl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57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lusion Criter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Age &gt;18 years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CKD (Creat. clearance 20-50 ml/min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Elective coronary arteriography (± PCI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Use of iodinated contrast ≥50m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cute renal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Unstable renal function and current or planned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Renal artery angiography, renal drug infusion, or known renal artery steno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Use of mannitol or intravenous diuretic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Decompensated heart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6. Respiratory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Hypotens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Acute or recent STEM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Allergy to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Contras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Heparin, meperidine, or buspirone that could not be adequately premedicated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. Recent monoamine oxidase inhibitor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. Use of additional contrast administration 10 days before or after the proced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. Inferior vena cava filter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3. Height &lt;1.5 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4. Hypersensitivity to hypothermia (Raynaud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5. Bleeding diathesis, coagulopathy or sickle cell diseas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6. Hepatic impairmen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7. Cryoglobulinem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8. Untreated hypothyroidis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9. Addison diseas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. Prostatic hypertrophy or urethral strict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1. Would refuse blood transfusion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2. Pregna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3. Inabilit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or unwillingness to sign informed consen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4. Enrolment in another investigational drug or device tria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5. Condition possibly leading to noncompliance with any study procedures.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1.Angiography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.PCI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.Renal Angiography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57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&gt;25% relative increase above baseline within 96h of contrast, or increase in S. Creat. ≥0.5 mg/dL (44 µmol/L)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dixan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Other low osmolar contrast agents were permitted according to the operator’s choice.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0.9% saline at 1.5 ml/kg/hour (1.0ml/kg/hour of 0.45% normal saline for patients with CHF or left ventricular dysfunction).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h before the procedure NaCl was replaced with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NaHCO3 (150 mEq in 1L D5W) at 0.45 mEq/kg (3ml/kg/hour) for the first hour and then 0.15 mEq/kg/hour (1 ml/kg/hour) for 5-7 hours after the 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Hypothermia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Reprieve endovascular temperature therapy system used to achieve a central temperature of 33°C-34°C before first contrast injection and for 3 hours after the 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50±94.3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.7±3.0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ormo-thermia. IV hydration onl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38±78.3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.1±2.2mg/dl</w:t>
            </w:r>
          </w:p>
        </w:tc>
      </w:tr>
      <w:tr w:rsidR="00C16EA2" w:rsidRPr="00BB3640" w:rsidTr="00FD5ED9">
        <w:trPr>
          <w:cantSplit/>
          <w:trHeight w:val="2714"/>
        </w:trPr>
        <w:tc>
          <w:tcPr>
            <w:tcW w:w="918" w:type="dxa"/>
            <w:vMerge w:val="restart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Sun, C 2015</w: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begin"/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&lt;EndNote&gt;&lt;Cite&gt;&lt;Author&gt;Sun&lt;/Author&gt;&lt;Year&gt;2015&lt;/Year&gt;&lt;RecNum&gt;206&lt;/RecNum&gt;&lt;DisplayText&gt;(204)&lt;/DisplayText&gt;&lt;record&gt;&lt;rec-number&gt;206&lt;/rec-number&gt;&lt;foreign-keys&gt;&lt;key app="EN" db-id="dder2drw7edva7ett01p5zxu90x9x2pfx9tr" timestamp="1528961040"&gt;206&lt;/key&gt;&lt;/foreign-keys&gt;&lt;ref-type name="Journal Article"&gt;17&lt;/ref-type&gt;&lt;contributors&gt;&lt;authors&gt;&lt;author&gt;Sun, C.&lt;/author&gt;&lt;author&gt;Zhi, J.&lt;/author&gt;&lt;author&gt;Bai, X.&lt;/author&gt;&lt;author&gt;Li, X.&lt;/author&gt;&lt;author&gt;Xia, H.&lt;/author&gt;&lt;/authors&gt;&lt;/contributors&gt;&lt;auth-address&gt;Department of Cardiac, The Fourth Affiliated Hospital of Harbin Medical University Harbin, China.&lt;/auth-address&gt;&lt;titles&gt;&lt;title&gt;Comparison of the efficacy of recombinant human brain natriuretic peptide with saline hydration in preventing contrast-induced nephropathy in patients undergoing coronary angiography with or without concomitant percutaneous coronary intervention&lt;/title&gt;&lt;secondary-title&gt;Int J Clin Exp Med&lt;/secondary-title&gt;&lt;/titles&gt;&lt;periodical&gt;&lt;full-title&gt;Int J Clin Exp Med&lt;/full-title&gt;&lt;/periodical&gt;&lt;pages&gt;14166-72&lt;/pages&gt;&lt;volume&gt;8&lt;/volume&gt;&lt;number&gt;8&lt;/number&gt;&lt;keywords&gt;&lt;keyword&gt;Recombinant human brain natriuretic peptide&lt;/keyword&gt;&lt;keyword&gt;contrast-induced nephropathy&lt;/keyword&gt;&lt;keyword&gt;coronary angiography&lt;/keyword&gt;&lt;keyword&gt;percutaneous coronary intervention&lt;/keyword&gt;&lt;/keywords&gt;&lt;dates&gt;&lt;year&gt;2015&lt;/year&gt;&lt;/dates&gt;&lt;isbn&gt;1940-5901 (Linking)&lt;/isbn&gt;&lt;accession-num&gt;26550389&lt;/accession-num&gt;&lt;urls&gt;&lt;related-urls&gt;&lt;url&gt;https://www.ncbi.nlm.nih.gov/pubmed/26550389&lt;/url&gt;&lt;url&gt;https://www.ncbi.nlm.nih.gov/pmc/articles/PMC4613074/pdf/ijcem0008-14166.pdf&lt;/url&gt;&lt;/related-urls&gt;&lt;/urls&gt;&lt;custom2&gt;PMC4613074&lt;/custom2&gt;&lt;/record&gt;&lt;/Cite&gt;&lt;/EndNote&gt;</w:instrTex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separate"/>
            </w:r>
            <w:r>
              <w:rPr>
                <w:rFonts w:asciiTheme="minorHAnsi" w:hAnsiTheme="minorHAnsi" w:cstheme="minorHAnsi"/>
                <w:noProof/>
                <w:sz w:val="18"/>
                <w:szCs w:val="18"/>
              </w:rPr>
              <w:t>(204)</w: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lusion Criteria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atients &gt; 18 years referred for coronary angiography and / or PCI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Exclusion Criteria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 Acute myocardial infarction requiring emergency catheterization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. Chronic heart failure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. Previous PCI or coronary artery bypass grafts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4. Contrast media within 7 days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5. Acute respiratory insufficiency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. Acute renal failure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7. End-stage renal disease requiring dialysis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8. Patients on metformin, nonsteroidal anti-inflammatory drugs, diuretics, mannitol, dopamine, theophylline, ascorbic acid and N-acetylcysteine during the study period.</w:t>
            </w:r>
          </w:p>
        </w:tc>
        <w:tc>
          <w:tcPr>
            <w:tcW w:w="1166" w:type="dxa"/>
            <w:vMerge w:val="restart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 ± PCI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41</w:t>
            </w:r>
          </w:p>
        </w:tc>
        <w:tc>
          <w:tcPr>
            <w:tcW w:w="1135" w:type="dxa"/>
            <w:vMerge w:val="restart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cute decline in renal function characterized by an absolute rise of 0.5 mg/dL (44.2 µmol/L) in SCr or a &gt;25% increase from baseline to 48 hours after angiography</w:t>
            </w:r>
          </w:p>
        </w:tc>
        <w:tc>
          <w:tcPr>
            <w:tcW w:w="1038" w:type="dxa"/>
            <w:vMerge w:val="restart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dixanol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so-Osm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promide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ee Groups</w:t>
            </w:r>
          </w:p>
        </w:tc>
        <w:tc>
          <w:tcPr>
            <w:tcW w:w="1088" w:type="dxa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BNP</w:t>
            </w:r>
          </w:p>
        </w:tc>
        <w:tc>
          <w:tcPr>
            <w:tcW w:w="1102" w:type="dxa"/>
            <w:gridSpan w:val="2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5 μg/kg bolus followed by an adjusted dose infusion of 0.01 μg/kg/ min</w:t>
            </w:r>
          </w:p>
        </w:tc>
        <w:tc>
          <w:tcPr>
            <w:tcW w:w="993" w:type="dxa"/>
            <w:gridSpan w:val="3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+SD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45.56±75.86</w:t>
            </w:r>
          </w:p>
        </w:tc>
        <w:tc>
          <w:tcPr>
            <w:tcW w:w="1333" w:type="dxa"/>
            <w:gridSpan w:val="2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S. Creat. ±SD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75.46±17.25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.V Hydration </w:t>
            </w:r>
          </w:p>
        </w:tc>
        <w:tc>
          <w:tcPr>
            <w:tcW w:w="1102" w:type="dxa"/>
            <w:gridSpan w:val="2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sotonic saline (0.9%) at 6 hours before and 12 hours after the procedure</w:t>
            </w:r>
          </w:p>
        </w:tc>
        <w:tc>
          <w:tcPr>
            <w:tcW w:w="993" w:type="dxa"/>
            <w:gridSpan w:val="3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+SD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49.36±73.28</w:t>
            </w:r>
          </w:p>
        </w:tc>
        <w:tc>
          <w:tcPr>
            <w:tcW w:w="1333" w:type="dxa"/>
            <w:gridSpan w:val="2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S. Creat. ±SD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75.10±14.59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Tamur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9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UYW11cmE8L0F1dGhvcj48WWVhcj4yMDA5PC9ZZWFyPjxS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UYW11cmE8L0F1dGhvcj48WWVhcj4yMDA5PC9ZZWFyPjxS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58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Patients with mild renal insufficiency (S. Creat. 1.1-2.0 mg/dl)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Elective coronary procedure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llergy to contrast mediu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Pregna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History of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Exposure to contrast medium within the preceding 48 hours of the stud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ACS within the preceding 1 month of the stud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NYHA class IV CHF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LVEF&lt;25%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Severe chronic respiratory diseas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Single functioning kidne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. Administration of N-acetylcysteine, theophylline, dopamine or mannitol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Diagnostic ± interventional cardiology procedures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54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within 3 days of contrast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hex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9% Isotonic saline at 1ml/kg/h (0.5 ml/kg/h for patients with LVEF &lt;40%) for 12h pre- and 12h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Hco3 Group: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Standard hydration with NaCl plus single-bolus IV administration of NaHCO3 [20 ml = 20 mEq], 5 minutes pre-procedure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CV/mL Mean(SD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2.1± 40.4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2.1±40.4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36±0.18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hydration onl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7.8±44.9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38±0.19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Tanak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1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UYW5ha2E8L0F1dGhvcj48WWVhcj4yMDExPC9ZZWFyPjxS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UYW5ha2E8L0F1dGhvcj48WWVhcj4yMDExPC9ZZWFyPjxS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59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Primary Angioplast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for Acute M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Known allergy to NAC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Inability to take NAC orally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PCI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83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&gt;25% relative increase above baseline within 72h of contrast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pamid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travenous Ringer’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actate solution at 1-2 mL/kg/h for &gt;12h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705 mg orally before and at 12, 24, and 36h post-procedure (to a total of 2,820 mg)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5±80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0.88±0.25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4ml water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16±85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0.80±0.19mg/dl</w:t>
            </w:r>
          </w:p>
        </w:tc>
      </w:tr>
      <w:tr w:rsidR="00C16EA2" w:rsidRPr="00BB3640" w:rsidTr="00FD5ED9">
        <w:trPr>
          <w:cantSplit/>
          <w:trHeight w:val="4131"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Tasanarong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9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/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&lt;EndNote&gt;&lt;Cite&gt;&lt;Author&gt;Tasanarong&lt;/Author&gt;&lt;Year&gt;2009&lt;/Year&gt;&lt;RecNum&gt;162&lt;/RecNum&gt;&lt;DisplayText&gt;(160)&lt;/DisplayText&gt;&lt;record&gt;&lt;rec-number&gt;162&lt;/rec-number&gt;&lt;foreign-keys&gt;&lt;key app="EN" db-id="dder2drw7edva7ett01p5zxu90x9x2pfx9tr" timestamp="1528961039"&gt;162&lt;/key&gt;&lt;/foreign-keys&gt;&lt;ref-type name="Journal Article"&gt;17&lt;/ref-type&gt;&lt;contributors&gt;&lt;authors&gt;&lt;author&gt;Tasanarong, A.&lt;/author&gt;&lt;author&gt;Piyayotai, D.&lt;/author&gt;&lt;author&gt;Thitiarchakul, S.&lt;/author&gt;&lt;/authors&gt;&lt;/contributors&gt;&lt;auth-address&gt;Nephrology Unit, Department of Medicine, Faculty of Medicine, Thammasat University, Rangsit Campus, Pathumtani, Thailand. adis_tasanarong@hotmail.com&lt;/auth-address&gt;&lt;titles&gt;&lt;title&gt;Protection of radiocontrast induced nephropathy by vitamin E (alpha tocopherol): a randomized controlled pilot study&lt;/title&gt;&lt;secondary-title&gt;J Med Assoc Thai&lt;/secondary-title&gt;&lt;/titles&gt;&lt;periodical&gt;&lt;full-title&gt;J Med Assoc Thai&lt;/full-title&gt;&lt;/periodical&gt;&lt;pages&gt;1273-81&lt;/pages&gt;&lt;volume&gt;92&lt;/volume&gt;&lt;number&gt;10&lt;/number&gt;&lt;edition&gt;2009/10/23&lt;/edition&gt;&lt;keywords&gt;&lt;keyword&gt;Administration, Oral&lt;/keyword&gt;&lt;keyword&gt;Antioxidants/therapeutic use&lt;/keyword&gt;&lt;keyword&gt;Comorbidity&lt;/keyword&gt;&lt;keyword&gt;Contrast Media/ adverse effects&lt;/keyword&gt;&lt;keyword&gt;Creatinine/blood&lt;/keyword&gt;&lt;keyword&gt;Double-Blind Method&lt;/keyword&gt;&lt;keyword&gt;Female&lt;/keyword&gt;&lt;keyword&gt;Heart Diseases/epidemiology&lt;/keyword&gt;&lt;keyword&gt;Humans&lt;/keyword&gt;&lt;keyword&gt;Kidney Diseases/epidemiology&lt;/keyword&gt;&lt;keyword&gt;Male&lt;/keyword&gt;&lt;keyword&gt;Pilot Projects&lt;/keyword&gt;&lt;keyword&gt;Premedication&lt;/keyword&gt;&lt;keyword&gt;Prospective Studies&lt;/keyword&gt;&lt;keyword&gt;Renal Insufficiency/chemically induced/ prevention &amp;amp; control&lt;/keyword&gt;&lt;keyword&gt;alpha-Tocopherol/ therapeutic use&lt;/keyword&gt;&lt;/keywords&gt;&lt;dates&gt;&lt;year&gt;2009&lt;/year&gt;&lt;pub-dates&gt;&lt;date&gt;Oct&lt;/date&gt;&lt;/pub-dates&gt;&lt;/dates&gt;&lt;isbn&gt;0125-2208 (Print)&amp;#xD;0125-2208 (Linking)&lt;/isbn&gt;&lt;accession-num&gt;19845233&lt;/accession-num&gt;&lt;urls&gt;&lt;/urls&gt;&lt;remote-database-provider&gt;NLM&lt;/remote-database-provider&gt;&lt;language&gt;eng&lt;/language&gt;&lt;/record&gt;&lt;/Cite&gt;&lt;/EndNote&gt;</w:instrTex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60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S. Creat. ≥1.2 mg/dL or Creat. clearance ≤60mL/mi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Renal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End stage Renal disease requiring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Unstable renal func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Known allergy to contrast agent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Receiving mechanical ventila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Congestive heart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Cardiogenic shock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Emergency angiograph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Receiving NAC, mannitol, diuretics, theophylline,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dopamine, ascorbic acid or contrast agents within 14 days befo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stud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. Use of α-or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γ-tocopherol supplements on a daily basis during the week prior to the study.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.PCI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18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within 48h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9% Isotonic saline at 1ml/kg/h for 12h pre- and 12h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α-tocophe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525 IU daily commening 48h pre-procedure for total 3 doses.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50±83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62±0.44mg/dl</w:t>
            </w:r>
          </w:p>
        </w:tc>
      </w:tr>
      <w:tr w:rsidR="00C16EA2" w:rsidRPr="00BB3640" w:rsidTr="00FD5ED9">
        <w:trPr>
          <w:cantSplit/>
          <w:trHeight w:val="2828"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atched placebo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32±58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67±0.53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Tasanarong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3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UYXNhbmFyb25nPC9BdXRob3I+PFllYXI+MjAxMzwvWWVh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UYXNhbmFyb25nPC9BdXRob3I+PFllYXI+MjAxMzwvWWVh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61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lusion Criter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Chronic kidney disease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Exclusion Criter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Acute Kidney Injury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CKD Stage 5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Unstable renal func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Known allergy to contrast agent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Receiving mechanical ventila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Congestive heart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Cardiogenic shock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Emergency angiograph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Receiving NAC, mannitol, diuretics, theophylline,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dopamine, ascorbic acid or contrast agents within 14 days befo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stud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. Use of α-or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γ-tocopherol supplements on a daily basis during the week prior to the study.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PCI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31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within 48h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9% Isotonic saline at 1ml/kg/h for 12h pre- and 12h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α-tocophe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50 mg/da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 Days before and 2 days after 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34±73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58±0.48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γ-tocophe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00 mg/da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 Days before and 2 days after 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37±75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48±0.48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50 mg/da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 Days before and 2 days after 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34±69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63±0.53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Tepe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0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UZXBlbDwvQXV0aG9yPjxZZWFyPjIwMDA8L1llYXI+PFJl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UZXBlbDwvQXV0aG9yPjxZZWFyPjIwMDA8L1llYXI+PFJl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62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lusion Criter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Elective computed tomography (CT)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Chronic renal insufficiency (S. Creat. &gt;1.2 mg/dL (106 µmol/L) or creat. clearance &lt;50 ml/min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Exclusion Criter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cute renal failure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T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93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above baseline within 48h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45% saline at 1ml/kg/h for 12h pre- and 12h post-procedure. Patients were encouraged to drink if thirsty.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00 mg orally twice daily on the day prior to and day of CT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5±1.3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hydration onl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4±1.3mg/dl</w:t>
            </w:r>
          </w:p>
        </w:tc>
      </w:tr>
      <w:tr w:rsidR="00C16EA2" w:rsidRPr="00BB3640" w:rsidTr="00FD5ED9">
        <w:trPr>
          <w:cantSplit/>
          <w:trHeight w:val="4415"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Thiel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0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UaGllbGU8L0F1dGhvcj48WWVhcj4yMDEwPC9ZZWFyPjxS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UaGllbGU8L0F1dGhvcj48WWVhcj4yMDEwPC9ZZWFyPjxS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63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Patients with ST-elevation undergoing primary angioplasty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Exclusion Criter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Previous fibrinolysis &lt;12h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Known NAC allerg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Chronic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Pregna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Contra- indications to magnetic resonance imaging (MRI)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plasty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92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&gt;25% relative increase above baseline within 72h of contrast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promid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9% Isotonic saline at 1ml/kg/h (0.5 ml/kg/h for patients in overt heart failure) for 12h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travenous bolus of 1,200 mg before angioplasty and 1,200 mg intravenously twice daily for 48 h after (total dose 6,000 mg)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(Range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80 (140-230)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dian S. Creat. (Range)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1 (69-97) mmol/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atched times - 10 ml of 0.9% NaCl at each injection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(Range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60 (120-220)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dian S. Creat. (Range)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8 (67-90) mmol/l</w:t>
            </w:r>
          </w:p>
        </w:tc>
      </w:tr>
      <w:tr w:rsidR="00C16EA2" w:rsidRPr="00BB3640" w:rsidTr="00FD5ED9">
        <w:trPr>
          <w:cantSplit/>
          <w:trHeight w:val="3706"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Toso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0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Ub3NvPC9BdXRob3I+PFllYXI+MjAxMDwvWWVhcj48UmVj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Ub3NvPC9BdXRob3I+PFllYXI+MjAxMDwvWWVhcj48UmVj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64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Chronic kidney disease (estimated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Creat. Clearance &lt;60 ml/min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Elective coronary angiography and/or other interven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Current treatment with a stati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Contraindication to statin treatmen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Previous contrast media administration within 10days of study entr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End-stage renal failure requiring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Informed refusal of consent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53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within 5 days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dixan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so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9% Isotonic saline at 1ml/kg/h (0.5 ml/kg/h for patients in overt heart failure) for 12h. Oral NAC (1200mg) twice daily from the day before to the day after the 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tatin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80mg Atorvastatin daily starting 48h pre-procedure, continued for 48h post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64±99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2±0.35mg/dl</w:t>
            </w:r>
          </w:p>
        </w:tc>
      </w:tr>
      <w:tr w:rsidR="00C16EA2" w:rsidRPr="00BB3640" w:rsidTr="00FD5ED9">
        <w:trPr>
          <w:cantSplit/>
          <w:trHeight w:val="2822"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atched placebo starting 48h pre-procedure, continued for 48h post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51±95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18±0.33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Traub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3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UcmF1YjwvQXV0aG9yPjxZZWFyPjIwMTM8L1llYXI+PFJl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UcmF1YjwvQXV0aG9yPjxZZWFyPjIwMTM8L1llYXI+PFJl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65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Patients undergoing chest, abdominal, or pelvic CE-C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Age &gt; 18 yea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≥ one risk factor for CI-AK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Unable or unwilling to provide written informed consen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End-stage renal diseas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Pregna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4. Allergy to NAC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Clinical instability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E-CT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83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within 48-72h of procedur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Low-Os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sovu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Optira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so_os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Visipaque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s per intervention protocol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g in 500mL NaCl as an IV bolus and then 200mg/h as 67mL/h for up to 24 hours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3.11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00±0.28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500mL NaCl as an IV bolus and then 200mg/h as 67mL/h for up to 24 hours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5.24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0.99±0.27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Trived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3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/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&lt;EndNote&gt;&lt;Cite&gt;&lt;Author&gt;Trivedi&lt;/Author&gt;&lt;Year&gt;2003&lt;/Year&gt;&lt;RecNum&gt;168&lt;/RecNum&gt;&lt;DisplayText&gt;(166)&lt;/DisplayText&gt;&lt;record&gt;&lt;rec-number&gt;168&lt;/rec-number&gt;&lt;foreign-keys&gt;&lt;key app="EN" db-id="dder2drw7edva7ett01p5zxu90x9x2pfx9tr" timestamp="1528961039"&gt;168&lt;/key&gt;&lt;/foreign-keys&gt;&lt;ref-type name="Journal Article"&gt;17&lt;/ref-type&gt;&lt;contributors&gt;&lt;authors&gt;&lt;author&gt;Trivedi, H. S.&lt;/author&gt;&lt;author&gt;Moore, H.&lt;/author&gt;&lt;author&gt;Nasr, S.&lt;/author&gt;&lt;author&gt;Aggarwal, K.&lt;/author&gt;&lt;author&gt;Agrawal, A.&lt;/author&gt;&lt;author&gt;Goel, P.&lt;/author&gt;&lt;author&gt;Hewett, J.&lt;/author&gt;&lt;/authors&gt;&lt;/contributors&gt;&lt;auth-address&gt;Nephrology Section, Harry S. Truman Memorial Veterans&amp;apos; Hospital and Division of Nephrology, Department of Internal Medicine,University of Missouri-Columbia, Columbia, Mo 65201-5297, USA. trivedi8@hotmail.com&lt;/auth-address&gt;&lt;titles&gt;&lt;title&gt;A randomized prospective trial to assess the role of saline hydration on the development of contrast nephrotoxicity&lt;/title&gt;&lt;secondary-title&gt;Nephron Clin Pract&lt;/secondary-title&gt;&lt;/titles&gt;&lt;periodical&gt;&lt;full-title&gt;Nephron Clin Pract&lt;/full-title&gt;&lt;/periodical&gt;&lt;pages&gt;C29-34&lt;/pages&gt;&lt;volume&gt;93&lt;/volume&gt;&lt;number&gt;1&lt;/number&gt;&lt;edition&gt;2002/11/02&lt;/edition&gt;&lt;keywords&gt;&lt;keyword&gt;Aged&lt;/keyword&gt;&lt;keyword&gt;Cardiac Catheterization/adverse effects/methods&lt;/keyword&gt;&lt;keyword&gt;Contrast Media/ adverse effects&lt;/keyword&gt;&lt;keyword&gt;Female&lt;/keyword&gt;&lt;keyword&gt;Humans&lt;/keyword&gt;&lt;keyword&gt;Iodine Radioisotopes/adverse effects&lt;/keyword&gt;&lt;keyword&gt;Kidney Diseases/ chemically induced/ prevention &amp;amp; control&lt;/keyword&gt;&lt;keyword&gt;Male&lt;/keyword&gt;&lt;keyword&gt;Prospective Studies&lt;/keyword&gt;&lt;keyword&gt;Sodium Chloride/ therapeutic use&lt;/keyword&gt;&lt;/keywords&gt;&lt;dates&gt;&lt;year&gt;2003&lt;/year&gt;&lt;pub-dates&gt;&lt;date&gt;Jan&lt;/date&gt;&lt;/pub-dates&gt;&lt;/dates&gt;&lt;isbn&gt;1660-2110 (Electronic)&amp;#xD;1660-2110 (Linking)&lt;/isbn&gt;&lt;accession-num&gt;12411756&lt;/accession-num&gt;&lt;urls&gt;&lt;/urls&gt;&lt;remote-database-provider&gt;NLM&lt;/remote-database-provider&gt;&lt;language&gt;eng&lt;/language&gt;&lt;/record&gt;&lt;/Cite&gt;&lt;/EndNote&gt;</w:instrTex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66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lusion Criter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Age &gt; 18 years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Elective Coronary Angiograph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Creat. clearance &lt; 20ml/mi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Clinically decompensated heart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Decrease effective arterial volume (e.g. Nephrotic syndrome, liver cirrhosis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Unwilling to participate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3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above baseline within 48h of procedur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s per intervention protocol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fluid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9% normal saline at 1ml/kg/h for 24h pre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1±21mmol/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Oral fluid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unrestricted oral fluid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2±33mmol/l</w:t>
            </w:r>
          </w:p>
        </w:tc>
      </w:tr>
      <w:tr w:rsidR="00C16EA2" w:rsidRPr="00BB3640" w:rsidTr="00FD5ED9">
        <w:trPr>
          <w:cantSplit/>
          <w:trHeight w:val="4273"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Tumli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2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/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&lt;EndNote&gt;&lt;Cite&gt;&lt;Author&gt;Tumlin&lt;/Author&gt;&lt;Year&gt;2002&lt;/Year&gt;&lt;RecNum&gt;169&lt;/RecNum&gt;&lt;DisplayText&gt;(167)&lt;/DisplayText&gt;&lt;record&gt;&lt;rec-number&gt;169&lt;/rec-number&gt;&lt;foreign-keys&gt;&lt;key app="EN" db-id="dder2drw7edva7ett01p5zxu90x9x2pfx9tr" timestamp="1528961039"&gt;169&lt;/key&gt;&lt;/foreign-keys&gt;&lt;ref-type name="Journal Article"&gt;17&lt;/ref-type&gt;&lt;contributors&gt;&lt;authors&gt;&lt;author&gt;Tumlin, J. A.&lt;/author&gt;&lt;author&gt;Wang, A.&lt;/author&gt;&lt;author&gt;Murray, P. T.&lt;/author&gt;&lt;author&gt;Mathur, V. S.&lt;/author&gt;&lt;/authors&gt;&lt;/contributors&gt;&lt;auth-address&gt;Emory University School of Medicine, Atlanta, GA 30322, USA. JTUMLIN@emory.edu&lt;/auth-address&gt;&lt;titles&gt;&lt;title&gt;Fenoldopam mesylate blocks reductions in renal plasma flow after radiocontrast dye infusion: a pilot trial in the prevention of contrast nephropathy&lt;/title&gt;&lt;secondary-title&gt;Am Heart J&lt;/secondary-title&gt;&lt;/titles&gt;&lt;periodical&gt;&lt;full-title&gt;Am Heart J&lt;/full-title&gt;&lt;/periodical&gt;&lt;pages&gt;894-903&lt;/pages&gt;&lt;volume&gt;143&lt;/volume&gt;&lt;number&gt;5&lt;/number&gt;&lt;edition&gt;2002/06/01&lt;/edition&gt;&lt;keywords&gt;&lt;keyword&gt;Acute Kidney Injury/chemically induced/ prevention &amp;amp; control&lt;/keyword&gt;&lt;keyword&gt;Adult&lt;/keyword&gt;&lt;keyword&gt;Contrast Media/ adverse effects&lt;/keyword&gt;&lt;keyword&gt;Double-Blind Method&lt;/keyword&gt;&lt;keyword&gt;Female&lt;/keyword&gt;&lt;keyword&gt;Fenoldopam/ therapeutic use&lt;/keyword&gt;&lt;keyword&gt;Humans&lt;/keyword&gt;&lt;keyword&gt;Kidney/blood supply/ drug effects&lt;/keyword&gt;&lt;keyword&gt;Male&lt;/keyword&gt;&lt;keyword&gt;Pilot Projects&lt;/keyword&gt;&lt;keyword&gt;Prospective Studies&lt;/keyword&gt;&lt;keyword&gt;Vasodilator Agents/ therapeutic use&lt;/keyword&gt;&lt;keyword&gt;p-Aminohippuric Acid/adverse effects/ diagnostic use&lt;/keyword&gt;&lt;/keywords&gt;&lt;dates&gt;&lt;year&gt;2002&lt;/year&gt;&lt;pub-dates&gt;&lt;date&gt;May&lt;/date&gt;&lt;/pub-dates&gt;&lt;/dates&gt;&lt;isbn&gt;1097-6744 (Electronic)&amp;#xD;0002-8703 (Linking)&lt;/isbn&gt;&lt;accession-num&gt;12040355&lt;/accession-num&gt;&lt;urls&gt;&lt;related-urls&gt;&lt;url&gt;http://ac.els-cdn.com/S0002870302003599/1-s2.0-S0002870302003599-main.pdf?_tid=0c7fae6a-938b-11e5-9f7b-00000aacb35f&amp;amp;acdnat=1448466292_ce13b94fb3f110c4500849a0abae29cb&lt;/url&gt;&lt;/related-urls&gt;&lt;/urls&gt;&lt;remote-database-provider&gt;NLM&lt;/remote-database-provider&gt;&lt;language&gt;eng&lt;/language&gt;&lt;/record&gt;&lt;/Cite&gt;&lt;/EndNote&gt;</w:instrTex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67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Age ≥ 18 years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Moderate-severe renal failure (S. Creat. 2.0-5.0 mg/dL)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Uncontrolled ventricular arrhythm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Chronic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hemodialysis or peritoneal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Metformin therap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Acute cerebral vascular accident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Oxygen saturation &lt;90% on room air or possible overt pulmonary edem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Known glaucom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Unstable clinical condition that would not allow for 3 hours of pre-hydra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S. Creat. &lt;2.0mg/dL or &gt;5.0 mg/d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Known hypersensitivity to fenoldopam mesylat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. Informed consent not possibl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. Patients who received prophylactic furosemide, mannitol, or renal dose dopamine before randomiza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. Pregnancy or lactation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iography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.Peripheral Angiography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59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within 48 hours of contrast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Low-Os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so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re-hydration with 1/3 normal saline at 100 mL/h for 3h pre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Fenoldopam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1 µg/kg/min starting 1h pre-procedure and continued for 4 hours with 1/3 normal saline at 100ml/h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±SEM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0±15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EM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3±56mg/dl</w:t>
            </w:r>
          </w:p>
        </w:tc>
      </w:tr>
      <w:tr w:rsidR="00C16EA2" w:rsidRPr="00BB3640" w:rsidTr="00FD5ED9">
        <w:trPr>
          <w:cantSplit/>
          <w:trHeight w:val="2688"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ormal saline only at same time and schedul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±SEM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6±19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EM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±50mg/dl</w:t>
            </w:r>
          </w:p>
        </w:tc>
      </w:tr>
      <w:tr w:rsidR="00C16EA2" w:rsidRPr="00BB3640" w:rsidTr="00FD5ED9">
        <w:trPr>
          <w:cantSplit/>
          <w:trHeight w:val="4131"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Vasheghani-Farahan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9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WYXNoZWdoYW5pLUZhcmFoYW5pPC9BdXRob3I+PFllYXI+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WYXNoZWdoYW5pLUZhcmFoYW5pPC9BdXRob3I+PFllYXI+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69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Elective coronary angiograph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S. Creat. ≥1.5 mg/d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Unstable serum creatinin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Previous history of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eGFR &lt;20ml/mi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Emergency catheteriza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5. Recent exposure to radiocontrast agent within 2 days prior to study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Allergy to contrast agen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Pregna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Administration of Dopamine, Fenoldopam or NAC during the intended time of the stud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Need for continuous hydration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81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within 48 hours of contrast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hex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ml/kg for 1 hour immediately before contrast injection followed by infusion of 1ml/kg/h for 6h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075 ml of 0.45% Normal Saline at specified rat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5±96.2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63±0.32mg/dl</w:t>
            </w:r>
          </w:p>
        </w:tc>
      </w:tr>
      <w:tr w:rsidR="00C16EA2" w:rsidRPr="00BB3640" w:rsidTr="00FD5ED9">
        <w:trPr>
          <w:cantSplit/>
          <w:trHeight w:val="2687"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HCO3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75ml of 8.4% NaHCO3 added to 1L of 0.45% Normal Salin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9±96.3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66±0.50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Vasheghani-Farahan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0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WYXNoZWdoYW5pLUZhcmFoYW5pPC9BdXRob3I+PFllYXI+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WYXNoZWdoYW5pLUZhcmFoYW5pPC9BdXRob3I+PFllYXI+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68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Elective coronary angiograph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S. Creat. ≥1.5 mg/d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Uncontrolled hypertens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Compensated severe heart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History of pulmonary oedem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Unstable serum creatinin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Previous history of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eGFR &lt;20ml/mi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Emergency catheteriza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5. Recent exposure to radiocontrast agent within 2 days prior to study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Allergy to contrast agen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Pregna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Administration of Dopamine, Fenoldopam or NAC during the intended time of the stud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Need for continuous hydration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76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within 48 hours of contrast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hex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ml/kg for 1 hour immediately before contrast injection followed by infusion of 1ml/kg/h for 6h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075 ml of 0.45% Normal Saline at specified rat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3±31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77±0.52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HCO3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75ml of 8.4% NaHCO3 added to 1L of 0.45% Normal Salin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2±33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71±0.45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Vog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1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/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&lt;EndNote&gt;&lt;Cite&gt;&lt;Author&gt;Vogt&lt;/Author&gt;&lt;Year&gt;2001&lt;/Year&gt;&lt;RecNum&gt;172&lt;/RecNum&gt;&lt;DisplayText&gt;(170)&lt;/DisplayText&gt;&lt;record&gt;&lt;rec-number&gt;172&lt;/rec-number&gt;&lt;foreign-keys&gt;&lt;key app="EN" db-id="dder2drw7edva7ett01p5zxu90x9x2pfx9tr" timestamp="1528961039"&gt;172&lt;/key&gt;&lt;/foreign-keys&gt;&lt;ref-type name="Journal Article"&gt;17&lt;/ref-type&gt;&lt;contributors&gt;&lt;authors&gt;&lt;author&gt;Vogt, B.&lt;/author&gt;&lt;author&gt;Ferrari, P.&lt;/author&gt;&lt;author&gt;Schonholzer, C.&lt;/author&gt;&lt;author&gt;Marti, H. P.&lt;/author&gt;&lt;author&gt;Mohaupt, M.&lt;/author&gt;&lt;author&gt;Wiederkehr, M.&lt;/author&gt;&lt;author&gt;Cereghetti, C.&lt;/author&gt;&lt;author&gt;Serra, A.&lt;/author&gt;&lt;author&gt;Huynh-Do, U.&lt;/author&gt;&lt;author&gt;Uehlinger, D.&lt;/author&gt;&lt;author&gt;Frey, F. J.&lt;/author&gt;&lt;/authors&gt;&lt;/contributors&gt;&lt;auth-address&gt;University Hospital of Berne, Berne, Switzerland.&lt;/auth-address&gt;&lt;titles&gt;&lt;title&gt;Prophylactic hemodialysis after radiocontrast media in patients with renal insufficiency is potentially harmful&lt;/title&gt;&lt;secondary-title&gt;Am J Med&lt;/secondary-title&gt;&lt;/titles&gt;&lt;periodical&gt;&lt;full-title&gt;Am J Med&lt;/full-title&gt;&lt;/periodical&gt;&lt;pages&gt;692-8&lt;/pages&gt;&lt;volume&gt;111&lt;/volume&gt;&lt;number&gt;9&lt;/number&gt;&lt;edition&gt;2001/12/19&lt;/edition&gt;&lt;keywords&gt;&lt;keyword&gt;Acute Kidney Injury/ chemically induced/ prevention &amp;amp; control&lt;/keyword&gt;&lt;keyword&gt;Aged&lt;/keyword&gt;&lt;keyword&gt;Contrast Media/ adverse effects&lt;/keyword&gt;&lt;keyword&gt;Creatinine/blood&lt;/keyword&gt;&lt;keyword&gt;Female&lt;/keyword&gt;&lt;keyword&gt;Humans&lt;/keyword&gt;&lt;keyword&gt;Kidney Failure, Chronic&lt;/keyword&gt;&lt;keyword&gt;Logistic Models&lt;/keyword&gt;&lt;keyword&gt;Male&lt;/keyword&gt;&lt;keyword&gt;Renal Dialysis/adverse effects&lt;/keyword&gt;&lt;/keywords&gt;&lt;dates&gt;&lt;year&gt;2001&lt;/year&gt;&lt;pub-dates&gt;&lt;date&gt;Dec 15&lt;/date&gt;&lt;/pub-dates&gt;&lt;/dates&gt;&lt;isbn&gt;0002-9343 (Print)&amp;#xD;0002-9343 (Linking)&lt;/isbn&gt;&lt;accession-num&gt;11747848&lt;/accession-num&gt;&lt;urls&gt;&lt;related-urls&gt;&lt;url&gt;http://ac.els-cdn.com/S0002934301009834/1-s2.0-S0002934301009834-main.pdf?_tid=678cb636-938b-11e5-a010-00000aacb35f&amp;amp;acdnat=1448466445_b78a14920b464513a2a8255737936b40&lt;/url&gt;&lt;/related-urls&gt;&lt;/urls&gt;&lt;remote-database-provider&gt;NLM&lt;/remote-database-provider&gt;&lt;language&gt;eng&lt;/language&gt;&lt;/record&gt;&lt;/Cite&gt;&lt;/EndNote&gt;</w:instrTex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70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Chronic stable renal insufficie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S. Creat. &gt;200 µm/L (&gt;2.3 mg/dL)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Renal angioplasty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.Peripheral angioplasty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.CE-CT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4.Coronary angiography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43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within 6 days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.V. saline at 1ml/kg/h for 12h pre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Dialysis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Haemodialysis starting as soon as possible after radiographic investigation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10±143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08±106mmol/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.V. saline at 1ml/kg/h for 12h pre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43±115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16±112mmol/l</w:t>
            </w:r>
          </w:p>
        </w:tc>
      </w:tr>
      <w:tr w:rsidR="00C16EA2" w:rsidRPr="00BB3640" w:rsidTr="00FD5ED9">
        <w:trPr>
          <w:cantSplit/>
          <w:trHeight w:val="3564"/>
        </w:trPr>
        <w:tc>
          <w:tcPr>
            <w:tcW w:w="918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Wang, C 2015</w: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begin"/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&lt;EndNote&gt;&lt;Cite&gt;&lt;Author&gt;Wang&lt;/Author&gt;&lt;Year&gt;2015&lt;/Year&gt;&lt;RecNum&gt;207&lt;/RecNum&gt;&lt;DisplayText&gt;(205)&lt;/DisplayText&gt;&lt;record&gt;&lt;rec-number&gt;207&lt;/rec-number&gt;&lt;foreign-keys&gt;&lt;key app="EN" db-id="dder2drw7edva7ett01p5zxu90x9x2pfx9tr" timestamp="1528961041"&gt;207&lt;/key&gt;&lt;/foreign-keys&gt;&lt;ref-type name="Journal Article"&gt;17&lt;/ref-type&gt;&lt;contributors&gt;&lt;authors&gt;&lt;author&gt;Wang, C.&lt;/author&gt;&lt;author&gt;Wang, W.&lt;/author&gt;&lt;author&gt;Ma, S.&lt;/author&gt;&lt;author&gt;Lu, J.&lt;/author&gt;&lt;author&gt;Shi, H.&lt;/author&gt;&lt;author&gt;Ding, F.&lt;/author&gt;&lt;/authors&gt;&lt;/contributors&gt;&lt;auth-address&gt;Division of Nephrology, Shanghai Ninth People&amp;apos;s Hospital, School of Medicine, Shanghai Jiaotong University, Shanghai, 200011, China.&amp;#xD;Division of Cardiology, Huashan Hospital, Fudan University, Shanghai, 200040, China.&lt;/auth-address&gt;&lt;titles&gt;&lt;title&gt;Reduced Glutathione for Prevention of Renal Outcomes in Patients Undergoing Selective Coronary Angiography or Intervention&lt;/title&gt;&lt;secondary-title&gt;J Interv Cardiol&lt;/secondary-title&gt;&lt;/titles&gt;&lt;periodical&gt;&lt;full-title&gt;J Interv Cardiol&lt;/full-title&gt;&lt;/periodical&gt;&lt;pages&gt;249-56&lt;/pages&gt;&lt;volume&gt;28&lt;/volume&gt;&lt;number&gt;3&lt;/number&gt;&lt;keywords&gt;&lt;keyword&gt;Acute Kidney Injury/chemically induced/*prevention &amp;amp; control&lt;/keyword&gt;&lt;keyword&gt;Aged&lt;/keyword&gt;&lt;keyword&gt;Antioxidants/*therapeutic use&lt;/keyword&gt;&lt;keyword&gt;Contrast Media/*adverse effects&lt;/keyword&gt;&lt;keyword&gt;*Coronary Angiography&lt;/keyword&gt;&lt;keyword&gt;Female&lt;/keyword&gt;&lt;keyword&gt;Glutathione/*therapeutic use&lt;/keyword&gt;&lt;keyword&gt;Humans&lt;/keyword&gt;&lt;keyword&gt;Male&lt;/keyword&gt;&lt;keyword&gt;Malondialdehyde/blood&lt;/keyword&gt;&lt;/keywords&gt;&lt;dates&gt;&lt;year&gt;2015&lt;/year&gt;&lt;pub-dates&gt;&lt;date&gt;Jun&lt;/date&gt;&lt;/pub-dates&gt;&lt;/dates&gt;&lt;isbn&gt;1540-8183 (Electronic)&amp;#xD;0896-4327 (Linking)&lt;/isbn&gt;&lt;accession-num&gt;25989827&lt;/accession-num&gt;&lt;urls&gt;&lt;related-urls&gt;&lt;url&gt;https://www.ncbi.nlm.nih.gov/pubmed/25989827&lt;/url&gt;&lt;url&gt;http://onlinelibrary.wiley.com/store/10.1111/joic.12204/asset/joic12204.pdf?v=1&amp;amp;t=j121az67&amp;amp;s=ed63aae3168084494f2815424beb266b00641d6a&lt;/url&gt;&lt;/related-urls&gt;&lt;/urls&gt;&lt;electronic-resource-num&gt;10.1111/joic.12204&lt;/electronic-resource-num&gt;&lt;/record&gt;&lt;/Cite&gt;&lt;/EndNote&gt;</w:instrTex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separate"/>
            </w:r>
            <w:r>
              <w:rPr>
                <w:rFonts w:asciiTheme="minorHAnsi" w:hAnsiTheme="minorHAnsi" w:cstheme="minorHAnsi"/>
                <w:noProof/>
                <w:sz w:val="18"/>
                <w:szCs w:val="18"/>
              </w:rPr>
              <w:t>(205)</w: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end"/>
            </w:r>
          </w:p>
        </w:tc>
        <w:tc>
          <w:tcPr>
            <w:tcW w:w="3069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lusion Criteria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18–80 years old undergoing non-emergency coronary angiography and/or intervention 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Exclusion Criteria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 Serum creatinine ≥8 mg/dl(707mmol/L)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. Known acute kidney injury, current peritoneal or haemodialysis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. Acute myocardial infraction or cardiogenic shock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4. Hypersensitivity to iodine-containing compounds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5. Intravascular administration of contrast medium within the previous 1 week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. Use of antioxidant on a daily basis during the week before the procedure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7. Pregnancy or lactation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8. Malignancy</w:t>
            </w:r>
          </w:p>
        </w:tc>
        <w:tc>
          <w:tcPr>
            <w:tcW w:w="1166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1.Non –emergency Coronary angiography 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866</w:t>
            </w:r>
          </w:p>
        </w:tc>
        <w:tc>
          <w:tcPr>
            <w:tcW w:w="1135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bsolute increase of serum creatinine concentration of at least 0.5mg/dl (44.2mmol/l) or a relative increase of at least 25% from baseline within 48 hours after the procedure.</w:t>
            </w:r>
          </w:p>
        </w:tc>
        <w:tc>
          <w:tcPr>
            <w:tcW w:w="1038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pamidol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so-Osm</w:t>
            </w:r>
          </w:p>
        </w:tc>
        <w:tc>
          <w:tcPr>
            <w:tcW w:w="1166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1 ml/ kg body weight per hour intravenous normal saline 500 ml was administered in all patients at the beginning of the procedure </w:t>
            </w:r>
          </w:p>
        </w:tc>
        <w:tc>
          <w:tcPr>
            <w:tcW w:w="1088" w:type="dxa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Glutathione</w:t>
            </w:r>
          </w:p>
        </w:tc>
        <w:tc>
          <w:tcPr>
            <w:tcW w:w="1102" w:type="dxa"/>
            <w:gridSpan w:val="2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8 g reduced glutathione in 500 ml of normal saline</w:t>
            </w:r>
          </w:p>
        </w:tc>
        <w:tc>
          <w:tcPr>
            <w:tcW w:w="993" w:type="dxa"/>
            <w:gridSpan w:val="3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+SD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35.6±70.1</w:t>
            </w:r>
          </w:p>
        </w:tc>
        <w:tc>
          <w:tcPr>
            <w:tcW w:w="1333" w:type="dxa"/>
            <w:gridSpan w:val="2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erum Cr (mmol/L)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74(64,84)</w:t>
            </w:r>
          </w:p>
        </w:tc>
      </w:tr>
      <w:tr w:rsidR="00C16EA2" w:rsidRPr="00BB3640" w:rsidTr="00FD5ED9">
        <w:trPr>
          <w:cantSplit/>
          <w:trHeight w:val="1403"/>
        </w:trPr>
        <w:tc>
          <w:tcPr>
            <w:tcW w:w="918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aline</w:t>
            </w:r>
          </w:p>
        </w:tc>
        <w:tc>
          <w:tcPr>
            <w:tcW w:w="993" w:type="dxa"/>
            <w:gridSpan w:val="3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+SD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32.8±66.7</w:t>
            </w:r>
          </w:p>
        </w:tc>
        <w:tc>
          <w:tcPr>
            <w:tcW w:w="1333" w:type="dxa"/>
            <w:gridSpan w:val="2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Serum Cr (mmol/L)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75 (63.3,84.0)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Wang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0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XYW5nPC9BdXRob3I+PFllYXI+MjAwMDwvWWVhcj48UmVj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XYW5nPC9BdXRob3I+PFllYXI+MjAwMDwvWWVhcj48UmVj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71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dult patients undergoing cardiac angiograph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S. Creat. ≥2.0 mg/dL (176.8 µmol/L) within 48h of proced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SBP &lt;100/70 mm Hg or heart rate &gt;100 bpm at baselin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Acute renal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Chronic renal failure requiring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Inability to adhere to the hydration regime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Diuretic therapy within 12h or during infusion of study drug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Dopamine therapy within six hours or during infusion of study drug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Administration of NSAIDs other than aspirin (≤325 mg/day) within 24h of study drug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Uncontrolled cardiac arrhythm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Hepatic dysfunc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. Cerebrovascular accident within 1 week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. Women of child-bearing potential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25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within 48 hours of contrast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Low-Os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Type determined by consultant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45% saline at 1ml/kg/h beginning 2-12h pre- and continuing for ≥ 12h post-procedure. Patients were encouraged to drink if thirsty.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ERAs Group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Endothelin A and B receptor antagonist (SB 290670)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00 µg/kg over 10min, then 1.0µg/kg/min starting 30-150min pre-contrast, and continued for 12 hours after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CV/mL Mean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4.0 64.8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4±64.8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7±0.9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atched placebo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2.4±86.2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8±1.1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Wang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1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XYW5nPC9BdXRob3I+PFllYXI+MjAxMTwvWWVhcj48UmVj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XYW5nPC9BdXRob3I+PFllYXI+MjAxMTwvWWVhcj48UmVj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72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Patients with ST-Segment elevation undergoing primary PC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Cardiogenic shock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Heart rate &gt; 100bpm on admission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3. End stage renal disease requiring dialysis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Not agree to consen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Known allergic condi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Candidate not suitable to use anisodamine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PCI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43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within 48-72 hours of contrast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Ultravis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ormal saline at 1ml/kg/h pre-procedure and for 24h after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nisodamine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50 µg/kg bolus dose followed by adjusted dose (0.1-0.2 µg/kg/min) for 24h after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56.8±71.9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3.1±17.7mmol/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atched placebo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59.8±79.1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2.2±14.1mmol/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Webb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04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XZWJiPC9BdXRob3I+PFllYXI+MjAwNDwvWWVhcj48UmVj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XZWJiPC9BdXRob3I+PFllYXI+MjAwNDwvWWVhcj48UmVj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73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Renal dysfunction (eGFR &lt; 50mL/min)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Cardiac catheteriza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Suspected acute renal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S. Creat. &gt;400µmol/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Current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Hemodynamic instabilit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NAC administration within 48 hou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Age &lt;18 yea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Lack of informed consen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Inability to comply with follow-up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Recent creatinine elevation after a diagnostic angiogra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.PCI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496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&gt;25% relative increase above baseline S. Creat.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vers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00ml isotonic saline pre-procedure, then at 1.5 mL/kg/h for 6h, unless contraindicated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500 mg I.V. immediately pre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(IQR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0 (80-186)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(IQR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41 (125-166) mmol/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noWrap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hydration onl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(IQR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0 (80-155)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dian (IQR)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42 (124-167) mmol/l</w:t>
            </w:r>
          </w:p>
        </w:tc>
      </w:tr>
      <w:tr w:rsidR="00C16EA2" w:rsidRPr="00BB3640" w:rsidTr="00FD5ED9">
        <w:trPr>
          <w:cantSplit/>
          <w:trHeight w:val="2997"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Weisberg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993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/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&lt;EndNote&gt;&lt;Cite&gt;&lt;Author&gt;Weisberg&lt;/Author&gt;&lt;Year&gt;1993&lt;/Year&gt;&lt;RecNum&gt;176&lt;/RecNum&gt;&lt;DisplayText&gt;(174)&lt;/DisplayText&gt;&lt;record&gt;&lt;rec-number&gt;176&lt;/rec-number&gt;&lt;foreign-keys&gt;&lt;key app="EN" db-id="dder2drw7edva7ett01p5zxu90x9x2pfx9tr" timestamp="1528961040"&gt;176&lt;/key&gt;&lt;/foreign-keys&gt;&lt;ref-type name="Journal Article"&gt;17&lt;/ref-type&gt;&lt;contributors&gt;&lt;authors&gt;&lt;author&gt;Weisberg, L. S.&lt;/author&gt;&lt;author&gt;Kurnik, P. B.&lt;/author&gt;&lt;author&gt;Kurnik, B. R.&lt;/author&gt;&lt;/authors&gt;&lt;/contributors&gt;&lt;auth-address&gt;Department of Medicine, Cooper Hospital/University Medical Center.&lt;/auth-address&gt;&lt;titles&gt;&lt;title&gt;Dopamine and renal blood flow in radiocontrast-induced nephropathy in humans&lt;/title&gt;&lt;secondary-title&gt;Ren Fail&lt;/secondary-title&gt;&lt;/titles&gt;&lt;periodical&gt;&lt;full-title&gt;Ren Fail&lt;/full-title&gt;&lt;/periodical&gt;&lt;pages&gt;61-8&lt;/pages&gt;&lt;volume&gt;15&lt;/volume&gt;&lt;number&gt;1&lt;/number&gt;&lt;edition&gt;1993/01/01&lt;/edition&gt;&lt;keywords&gt;&lt;keyword&gt;Acute Kidney Injury/ chemically induced/epidemiology/ prevention &amp;amp; control&lt;/keyword&gt;&lt;keyword&gt;Aged&lt;/keyword&gt;&lt;keyword&gt;Contrast Media/ adverse effects&lt;/keyword&gt;&lt;keyword&gt;Diabetic Nephropathies/epidemiology&lt;/keyword&gt;&lt;keyword&gt;Diatrizoate Meglumine/adverse effects&lt;/keyword&gt;&lt;keyword&gt;Dopamine/administration &amp;amp; dosage/ therapeutic use&lt;/keyword&gt;&lt;keyword&gt;Double-Blind Method&lt;/keyword&gt;&lt;keyword&gt;Humans&lt;/keyword&gt;&lt;keyword&gt;Infusions, Intravenous&lt;/keyword&gt;&lt;keyword&gt;Kidney Failure, Chronic/epidemiology&lt;/keyword&gt;&lt;keyword&gt;Prospective Studies&lt;/keyword&gt;&lt;keyword&gt;Renal Circulation/ drug effects&lt;/keyword&gt;&lt;keyword&gt;Risk Factors&lt;/keyword&gt;&lt;/keywords&gt;&lt;dates&gt;&lt;year&gt;1993&lt;/year&gt;&lt;/dates&gt;&lt;isbn&gt;0886-022X (Print)&amp;#xD;0886-022X (Linking)&lt;/isbn&gt;&lt;accession-num&gt;8441838&lt;/accession-num&gt;&lt;urls&gt;&lt;/urls&gt;&lt;remote-database-provider&gt;NLM&lt;/remote-database-provider&gt;&lt;language&gt;eng&lt;/language&gt;&lt;/record&gt;&lt;/Cite&gt;&lt;/EndNote&gt;</w:instrTex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74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Stable S. Creat. ≥1.8mg/L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Elective cardiac catheteriza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NYHA class IV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CHF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Haemodynamic instabilit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Allergy to radiocontrast agent or prior exposure within the last 7day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Pregnancy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ardiac Catheterization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41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&gt;25% relative increase above baseline S. Creat.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D 76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Hi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s per intervention protocol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Dopamine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µ/kg/min in 0.45% Nacl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37±0.17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45% normal saline 100ml/h starting 12h pre-procedure, continued throughout procedure and for total of 120 min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66±0.15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Wrobe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0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Xcm9iZWw8L0F1dGhvcj48WWVhcj4yMDEwPC9ZZWFyPjxS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Xcm9iZWw8L0F1dGhvcj48WWVhcj4yMDEwPC9ZZWFyPjxS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75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Patients with cardiovascular diseas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Diabetes Mellitus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Contraindications for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nvasive procedure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Pregnanc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Breast-feeding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Symptoms and signs of infec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Antibiotic treatmen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Participation i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other studies within the preceding 30 day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History of hypersensitivity to contrast agent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8. Cancer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Acute renal failure of alternative aetiology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.PCI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07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Lovers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s per intervention protocol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fluid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travenous infusion of isotonic 0.9% NaCl at 1 mL/kg/h started 6h pre-procedure, continued up to 12h post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1.1±36.62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235±0.4454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Oral fluid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Weight-adjusted quantity of neutral fluid (commercially available still mineral water or boiled water) administered at 1mL/kg/h between 12-6 hours pre-procedure, continued up to 12h post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0.4±65.28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172±0.3872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Xu, R. H 2013</w: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begin"/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&lt;EndNote&gt;&lt;Cite&gt;&lt;Author&gt;Xu&lt;/Author&gt;&lt;Year&gt;2013&lt;/Year&gt;&lt;RecNum&gt;208&lt;/RecNum&gt;&lt;DisplayText&gt;(206)&lt;/DisplayText&gt;&lt;record&gt;&lt;rec-number&gt;208&lt;/rec-number&gt;&lt;foreign-keys&gt;&lt;key app="EN" db-id="dder2drw7edva7ett01p5zxu90x9x2pfx9tr" timestamp="1528961041"&gt;208&lt;/key&gt;&lt;/foreign-keys&gt;&lt;ref-type name="Journal Article"&gt;17&lt;/ref-type&gt;&lt;contributors&gt;&lt;authors&gt;&lt;author&gt;Xu, R. H.&lt;/author&gt;&lt;author&gt;Ma, G. Z.&lt;/author&gt;&lt;author&gt;Cai, Z. X.&lt;/author&gt;&lt;author&gt;Chen, P.&lt;/author&gt;&lt;author&gt;Zhu, Z. D.&lt;/author&gt;&lt;author&gt;Wang, W. L.&lt;/author&gt;&lt;/authors&gt;&lt;/contributors&gt;&lt;auth-address&gt;Department of Cardiology, Affiliated Shantou Hospital of Sun Yat-sen University, Shantou, Guangdong 515031, P.R. China.&lt;/auth-address&gt;&lt;titles&gt;&lt;title&gt;Combined use of hydration and alprostadil for preventing contrast-induced nephropathy following percutaneous coronary intervention in elderly patients&lt;/title&gt;&lt;secondary-title&gt;Exp Ther Med&lt;/secondary-title&gt;&lt;/titles&gt;&lt;periodical&gt;&lt;full-title&gt;Exp Ther Med&lt;/full-title&gt;&lt;/periodical&gt;&lt;pages&gt;863-867&lt;/pages&gt;&lt;volume&gt;6&lt;/volume&gt;&lt;number&gt;4&lt;/number&gt;&lt;keywords&gt;&lt;keyword&gt;alprostadil&lt;/keyword&gt;&lt;keyword&gt;contrast-induced nephropathy&lt;/keyword&gt;&lt;keyword&gt;elderly patient&lt;/keyword&gt;&lt;keyword&gt;percutaneous coronary intervention&lt;/keyword&gt;&lt;/keywords&gt;&lt;dates&gt;&lt;year&gt;2013&lt;/year&gt;&lt;pub-dates&gt;&lt;date&gt;Oct&lt;/date&gt;&lt;/pub-dates&gt;&lt;/dates&gt;&lt;isbn&gt;1792-0981 (Print)&amp;#xD;1792-0981 (Linking)&lt;/isbn&gt;&lt;accession-num&gt;24137279&lt;/accession-num&gt;&lt;urls&gt;&lt;related-urls&gt;&lt;url&gt;https://www.ncbi.nlm.nih.gov/pubmed/24137279&lt;/url&gt;&lt;url&gt;https://www.ncbi.nlm.nih.gov/pmc/articles/PMC3797303/pdf/etm-06-04-0863.pdf&lt;/url&gt;&lt;/related-urls&gt;&lt;/urls&gt;&lt;custom2&gt;PMC3797303&lt;/custom2&gt;&lt;electronic-resource-num&gt;10.3892/etm.2013.1258&lt;/electronic-resource-num&gt;&lt;/record&gt;&lt;/Cite&gt;&lt;/EndNote&gt;</w:instrTex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separate"/>
            </w:r>
            <w:r>
              <w:rPr>
                <w:rFonts w:asciiTheme="minorHAnsi" w:hAnsiTheme="minorHAnsi" w:cstheme="minorHAnsi"/>
                <w:noProof/>
                <w:sz w:val="18"/>
                <w:szCs w:val="18"/>
              </w:rPr>
              <w:t>(206)</w: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end"/>
            </w:r>
          </w:p>
        </w:tc>
        <w:tc>
          <w:tcPr>
            <w:tcW w:w="3069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lusion Criteria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atients (aged ≥60 years) with coronary artery disease who were admitted for PCI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Exclusion Criteria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1. Refusal to participate 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. Refusal of PCI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. Use of any nephrotoxic drugs during the perioperative period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4. Severe hepatic and renal failure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5. Serious infectious disease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. New York Heart Association Functional Classification (NYHA) &gt;3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7. Hemodynamic instability (including systolic blood pressure &lt;90 mmHg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8. Coronary lesions below the threshold for clinical revascularization therapy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9. Coronary lesions not suitable for PCI due to coronary anatomy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0 Allergic reaction to contrast media and alprostadil</w:t>
            </w:r>
          </w:p>
        </w:tc>
        <w:tc>
          <w:tcPr>
            <w:tcW w:w="1166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PCI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7</w:t>
            </w:r>
          </w:p>
        </w:tc>
        <w:tc>
          <w:tcPr>
            <w:tcW w:w="1135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Relative increase of &gt;25% or an absolute increase of ≥0.5 mg/dl in SCr from the baseline value 72 h after exposure to the contrast medium</w:t>
            </w:r>
          </w:p>
        </w:tc>
        <w:tc>
          <w:tcPr>
            <w:tcW w:w="1038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promide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Low-Iso</w:t>
            </w:r>
          </w:p>
        </w:tc>
        <w:tc>
          <w:tcPr>
            <w:tcW w:w="1166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 ml/kg/h normal saline for 6 h prior to PCI and 12 h following PCI</w:t>
            </w:r>
          </w:p>
        </w:tc>
        <w:tc>
          <w:tcPr>
            <w:tcW w:w="1130" w:type="dxa"/>
            <w:gridSpan w:val="2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lprostadi</w:t>
            </w:r>
          </w:p>
        </w:tc>
        <w:tc>
          <w:tcPr>
            <w:tcW w:w="1060" w:type="dxa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0 µg (diluted with 100 ml normal saline) twice a day by intravenous drip for the 3 days following PCI.</w:t>
            </w:r>
          </w:p>
        </w:tc>
        <w:tc>
          <w:tcPr>
            <w:tcW w:w="851" w:type="dxa"/>
            <w:gridSpan w:val="2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+SD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33.71±32.46</w:t>
            </w:r>
          </w:p>
        </w:tc>
        <w:tc>
          <w:tcPr>
            <w:tcW w:w="1475" w:type="dxa"/>
            <w:gridSpan w:val="3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S. Creat. ±SD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83.63±23.59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0" w:type="dxa"/>
            <w:gridSpan w:val="2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060" w:type="dxa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.V hydration Only </w:t>
            </w:r>
          </w:p>
        </w:tc>
        <w:tc>
          <w:tcPr>
            <w:tcW w:w="851" w:type="dxa"/>
            <w:gridSpan w:val="2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+SD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23.57±37.14</w:t>
            </w:r>
          </w:p>
        </w:tc>
        <w:tc>
          <w:tcPr>
            <w:tcW w:w="1475" w:type="dxa"/>
            <w:gridSpan w:val="3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S. Creat. ±SD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76.82±19.45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0" w:type="dxa"/>
            <w:gridSpan w:val="2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The original control Group in this study were excluded </w:t>
            </w:r>
          </w:p>
        </w:tc>
        <w:tc>
          <w:tcPr>
            <w:tcW w:w="1060" w:type="dxa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No intervention </w:t>
            </w:r>
          </w:p>
        </w:tc>
        <w:tc>
          <w:tcPr>
            <w:tcW w:w="851" w:type="dxa"/>
            <w:gridSpan w:val="2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+SD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34.09±36.99</w:t>
            </w:r>
          </w:p>
        </w:tc>
        <w:tc>
          <w:tcPr>
            <w:tcW w:w="1475" w:type="dxa"/>
            <w:gridSpan w:val="3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S. Creat. ±SD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88.27±27.40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Xu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4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YdTwvQXV0aG9yPjxZZWFyPjIwMTQ8L1llYXI+PFJlY051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YdTwvQXV0aG9yPjxZZWFyPjIwMTQ8L1llYXI+PFJlY051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76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Diabetes Mellitus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Age ≥65 yea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Previous use of trimatezidine, nicorandil or glibenclamid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2. Uncontrolled Diabetes Mellitus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Elevated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cardiac biomarker at admiss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MI within 6 months, stent implantation or CABG within 6 month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Cardiogenic shock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LVEF &lt;50%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Congenital or valvular heart disease requiring further surger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Moderate or severe renal insufficiency with eGFR &lt;30 mL/mi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Ongoing bleeding, or a history of bleeding diathe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. Expected life span &lt;12months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07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&gt;25% relative increase above baseline S. Creat.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RIP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Blood pressure cuff placed around their non-dominant upper arm within 2h pre-procedure. The cuff inflated to 200-mm Hg pressure for 5 minutes, followed by 5 minutes of deflation and repeated 2 more times to 3 cycles in total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71.8±37.9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eGFR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9.1±20.6mmol/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o cuff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63.3±39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eGFR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0.8±28.2mmol/l</w:t>
            </w:r>
          </w:p>
        </w:tc>
      </w:tr>
      <w:tr w:rsidR="00C16EA2" w:rsidRPr="00BB3640" w:rsidTr="00FD5ED9">
        <w:trPr>
          <w:cantSplit/>
          <w:trHeight w:val="5407"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Yamanak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5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ZYW1hbmFrYTwvQXV0aG9yPjxZZWFyPjIwMTU8L1llYXI+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ZYW1hbmFrYTwvQXV0aG9yPjxZZWFyPjIwMTU8L1llYXI+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77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Age ≥ 20 years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Suspected STEMI undergoing PC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Left bundle branch block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Previous CABG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Severe heart failure requiring percutaneous cardiopulmonary suppor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Severe chronic kidney disease requiring dialysis or continuous hemodiafiltration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PCI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09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48-72h post-procedur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low-os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contrast media used in all cases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9% Isotonic saline at 1ml/kg/h (0.5 ml/kg/h for patients in overt heart failure) beginning 24h pre-PCI and continuing for 24h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RIP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Blood pressure cuff placed around their non-dominant upper arm. The cuff inflated to 200-mm Hg pressure for 5 minutes, followed by 5 minutes of deflation and repeated 2 more times to 3 cycles in total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0.82±0.21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o cuff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0.87±0.44mg/dl</w:t>
            </w:r>
          </w:p>
        </w:tc>
      </w:tr>
      <w:tr w:rsidR="00C16EA2" w:rsidRPr="00BB3640" w:rsidTr="00FD5ED9">
        <w:trPr>
          <w:cantSplit/>
          <w:trHeight w:val="3281"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Yang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4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ZYW5nPC9BdXRob3I+PFllYXI+MjAxNDwvWWVhcj48UmVj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ZYW5nPC9BdXRob3I+PFllYXI+MjAxNDwvWWVhcj48UmVj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78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Age &gt; 18 years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Elective cardiovascular procedure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Severe renal dysfunction (eGFR &lt;30 mL min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Chronic renal failure-induced incomplete dialysis therap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Exposure to radiographic contrast within 10 day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A second contrast-enhanced procedure planned within 72h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Previous emergent PC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Heart failure and LVEF&lt;40%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Previous CABG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Preoperative SBP&lt;90mmHg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Kidney transplantation or congenital unilateral renal agene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 xml:space="preserve">10. Use of nephrotoxic medications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. Valvular disorde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. Active cancer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3. Uncontrolled hypertens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4. Previous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5. Autoimmune disease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6. Chronic or acute infectious diseas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7. Overt CHF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8. Recent acute kidney injur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9. Allergy to radiographic contrast combined with severe liver and lung disease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. Gastrointestinal bleeding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1. Infec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2. CarCI-AKIom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3. Anaemia (Hb &lt; 9gm/L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4. Hyperthyroidis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5. Autoimmune diseases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1.Coronary Angiography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.PCI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655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3days post-procedur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promid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s per intervention protocol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9 % sodium chloride at 1.5mL/kg/h 6h pre-procedure, and continued for 6h after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4±63.81;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eGFR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3.46±22.45 ml/min/1.73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vertAlign w:val="superscript"/>
                <w:lang w:eastAsia="en-IE"/>
              </w:rPr>
              <w:t>2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HCO3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5 % NaHCO3 at 1.5 mL kg/h for 6h pre-procedure, continuing for 6h after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7±48.09;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eGFR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2.77±22.98 ml/min/1.73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vertAlign w:val="superscript"/>
                <w:lang w:eastAsia="en-IE"/>
              </w:rPr>
              <w:t>2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9 % sodium chloride at 1.5mL/kg/h 6h pre-procedure, and continued for 6h after plus 600mg NAC BD 24h pre- and post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9±46.77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eGFR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3.84±21.98 ml/min/1.73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vertAlign w:val="superscript"/>
                <w:lang w:eastAsia="en-IE"/>
              </w:rPr>
              <w:t>2</w:t>
            </w:r>
          </w:p>
        </w:tc>
      </w:tr>
      <w:tr w:rsidR="00C16EA2" w:rsidRPr="00BB3640" w:rsidTr="00FD5ED9">
        <w:trPr>
          <w:cantSplit/>
          <w:trHeight w:val="3593"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HCO3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5 % NaHCO3 at 1.5 mL kg/h for 6h pre-procedure, continuing for 6h after plus 600mg NAC BD 24h pre- and post-procedure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26±57.97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eGFR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2.76±23.05 ml/min/1.73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vertAlign w:val="superscript"/>
                <w:lang w:eastAsia="en-IE"/>
              </w:rPr>
              <w:t>2</w:t>
            </w:r>
          </w:p>
        </w:tc>
      </w:tr>
      <w:tr w:rsidR="00C16EA2" w:rsidRPr="00BB3640" w:rsidTr="00FD5ED9">
        <w:trPr>
          <w:cantSplit/>
          <w:trHeight w:val="3564"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Yavar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4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ZYXZhcmk8L0F1dGhvcj48WWVhcj4yMDE0PC9ZZWFyPjxS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ZYXZhcmk8L0F1dGhvcj48WWVhcj4yMDE0PC9ZZWFyPjxS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79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ge 18-65 yea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Baseline S. Creat. ≤132.6 lmol/l (1.5mg/dl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cute M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Congestive heart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Hemodynamic instability during or after the proced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Known allergy or previous administration of Pentoxifylline,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and use of concomitant nephrotoxic agent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(e.g. NSAIDs, aminoglycoside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Recent contrast injec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Diuretics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PCI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11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&gt;25% relative increase above baseline S. Creat. at 48h post-procedur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so-os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odixanol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9% saline at 1ml/kg/h for 6 h prior to, during, and 6h post-procedure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entoxyfylline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400mg TDS starting day of procedure and day after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91.96±94.32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06±0.16mg/dl</w:t>
            </w:r>
          </w:p>
        </w:tc>
      </w:tr>
      <w:tr w:rsidR="00C16EA2" w:rsidRPr="00BB3640" w:rsidTr="00FD5ED9">
        <w:trPr>
          <w:cantSplit/>
          <w:trHeight w:val="3665"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fluid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ormal Saline onl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85.88±81.06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04±0.16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Yeganehkhah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4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ZZWdhbmVoa2hhaDwvQXV0aG9yPjxZZWFyPjIwMTQ8L1ll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ZZWdhbmVoa2hhaDwvQXV0aG9yPjxZZWFyPjIwMTQ8L1ll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80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Patients undergoing coronary angiography with at least one of the following risk factors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) Congestive heart failure (LVEF &lt;40%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i) History of Diabetes Mellitu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ii) Age &gt;65 yea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v) Renal failure (eGFR &lt;60 mL/min/1.73m2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Pregnancy and lacta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History of allergic reaction to contrast agent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Cardiogenic shock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Pulmonary edem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Multiple myelom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Mechanical ventila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Urgent coronary angio¬graph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S. Creat. &gt;4 mg/d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End-stage re¬nal disease (ESRD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0.Receiving contrast agents two days prior to the study and 48h after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1. Using diuretics, NAC, sodium bicarbonate, theophylline, dopamine, mannitol, fenoldopam, metformin, and NSAIDs during the stud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2. DBP &gt;100mmHg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3. Need for further fluid therap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4. Hypertension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83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&gt;25% relative increase above baseline S. Creat. at 48h post-procedur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w-Os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ohexol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50 mL 8.4% NaHCO3 added to 850 mL isotonic normal saline</w:t>
            </w:r>
          </w:p>
        </w:tc>
        <w:tc>
          <w:tcPr>
            <w:tcW w:w="1088" w:type="dxa"/>
            <w:shd w:val="clear" w:color="auto" w:fill="auto"/>
            <w:noWrap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HCO3</w:t>
            </w:r>
          </w:p>
        </w:tc>
        <w:tc>
          <w:tcPr>
            <w:tcW w:w="1102" w:type="dxa"/>
            <w:gridSpan w:val="2"/>
            <w:shd w:val="clear" w:color="auto" w:fill="auto"/>
            <w:noWrap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 mL/kg/h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17±0.32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AC 600mg twice daily orally starting one day pre-procedure, in addition to isotonic normal saline at 1ml/kg/h (max 100ml/h) for 12h before and after angiograph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5.7±21.6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17±0.43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noWrap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fluid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sotonic normal saline at 1ml/kg/h (max 100ml/h) for 12h before and after angiograph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1.9±17.7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08±0.32mg/dl</w:t>
            </w:r>
          </w:p>
        </w:tc>
      </w:tr>
      <w:tr w:rsidR="00C16EA2" w:rsidRPr="00BB3640" w:rsidTr="00FD5ED9">
        <w:trPr>
          <w:cantSplit/>
          <w:trHeight w:val="3706"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Yi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3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ZaW48L0F1dGhvcj48WWVhcj4yMDEzPC9ZZWFyPjxSZWNO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ZaW48L0F1dGhvcj48WWVhcj4yMDEzPC9ZZWFyPjxSZWNO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81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Consecutive patients admitted to the coronary care unit including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i) Acute STEMI requiring PCI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i) Acute NSTEMI requiring urgent coronary intervention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PCI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31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72h post-procedur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low-osmolality contras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medium, Ultravist (Iopromide)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9% Isotonic saline at 1ml/kg/h (0.5 ml/kg/h for patients in overt heart failure) for 24h</w:t>
            </w:r>
          </w:p>
        </w:tc>
        <w:tc>
          <w:tcPr>
            <w:tcW w:w="1088" w:type="dxa"/>
            <w:shd w:val="clear" w:color="auto" w:fill="auto"/>
            <w:noWrap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robuc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000 mg orally before primary or urgent angioplasty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and 500 mg twice daily for 3 days after intervention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68.89±79.77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0.8±0.23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hydration onl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57.9±69.9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0.88±0.38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Zagidullin 2017</w: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begin"/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&lt;EndNote&gt;&lt;Cite&gt;&lt;Author&gt;Zagidullin&lt;/Author&gt;&lt;Year&gt;2017&lt;/Year&gt;&lt;RecNum&gt;209&lt;/RecNum&gt;&lt;DisplayText&gt;(207)&lt;/DisplayText&gt;&lt;record&gt;&lt;rec-number&gt;209&lt;/rec-number&gt;&lt;foreign-keys&gt;&lt;key app="EN" db-id="dder2drw7edva7ett01p5zxu90x9x2pfx9tr" timestamp="1528961041"&gt;209&lt;/key&gt;&lt;/foreign-keys&gt;&lt;ref-type name="Journal Article"&gt;17&lt;/ref-type&gt;&lt;contributors&gt;&lt;authors&gt;&lt;author&gt;Zagidullin, N. S.&lt;/author&gt;&lt;author&gt;Dunayeva, A. R.&lt;/author&gt;&lt;author&gt;Plechev, V. V.&lt;/author&gt;&lt;author&gt;Gilmanov, A. Z.&lt;/author&gt;&lt;author&gt;Zagidullin, S. Z.&lt;/author&gt;&lt;author&gt;Er, F.&lt;/author&gt;&lt;author&gt;Pavlov, V. N.&lt;/author&gt;&lt;/authors&gt;&lt;/contributors&gt;&lt;auth-address&gt;Department of Internal Diseases, Bashkir State Medical University, Ufa, Russian Federation.&amp;#xD;Department of Surgery, Bashkir State Medical University, Ufa, Russian Federation.&amp;#xD;Department of Laboratory Diagnostics, Bashkir State Medical University, Ufa, Russian Federation.&amp;#xD;Department of Internal Diseases, Klinikum Gutersloh, Department of Cardiology and Electrophysiology, Gutersloch, Germany.&amp;#xD;Department of Urology, Bashkir State Medical University, Ufa, Russian Federation.&lt;/auth-address&gt;&lt;titles&gt;&lt;title&gt;Nephroprotective effects of remote ischemic preconditioning in coronary angiography&lt;/title&gt;&lt;secondary-title&gt;Clin Hemorheol Microcirc&lt;/secondary-title&gt;&lt;/titles&gt;&lt;periodical&gt;&lt;full-title&gt;Clin Hemorheol Microcirc&lt;/full-title&gt;&lt;/periodical&gt;&lt;pages&gt;299-307&lt;/pages&gt;&lt;volume&gt;65&lt;/volume&gt;&lt;number&gt;3&lt;/number&gt;&lt;keywords&gt;&lt;keyword&gt;Cin&lt;/keyword&gt;&lt;keyword&gt;Ngal&lt;/keyword&gt;&lt;keyword&gt;Ripc&lt;/keyword&gt;&lt;keyword&gt;cystatin&lt;/keyword&gt;&lt;/keywords&gt;&lt;dates&gt;&lt;year&gt;2017&lt;/year&gt;&lt;/dates&gt;&lt;isbn&gt;1875-8622 (Electronic)&amp;#xD;1386-0291 (Linking)&lt;/isbn&gt;&lt;accession-num&gt;27814282&lt;/accession-num&gt;&lt;urls&gt;&lt;related-urls&gt;&lt;url&gt;https://www.ncbi.nlm.nih.gov/pubmed/27814282&lt;/url&gt;&lt;url&gt;http://content.iospress.com/articles/clinical-hemorheology-and-microcirculation/ch16184&lt;/url&gt;&lt;/related-urls&gt;&lt;/urls&gt;&lt;electronic-resource-num&gt;10.3233/CH-16184&lt;/electronic-resource-num&gt;&lt;/record&gt;&lt;/Cite&gt;&lt;/EndNote&gt;</w:instrTex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separate"/>
            </w:r>
            <w:r>
              <w:rPr>
                <w:rFonts w:asciiTheme="minorHAnsi" w:hAnsiTheme="minorHAnsi" w:cstheme="minorHAnsi"/>
                <w:noProof/>
                <w:sz w:val="18"/>
                <w:szCs w:val="18"/>
              </w:rPr>
              <w:t>(207)</w:t>
            </w:r>
            <w:r w:rsidRPr="00BB3640">
              <w:rPr>
                <w:rFonts w:asciiTheme="minorHAnsi" w:hAnsiTheme="minorHAnsi" w:cstheme="minorHAnsi"/>
                <w:sz w:val="18"/>
                <w:szCs w:val="18"/>
              </w:rPr>
              <w:fldChar w:fldCharType="end"/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lusion Criteria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atients undergoing coronary angiography with impaired renal function (eGFR &lt;80ml/min)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Exclusion Criteria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 Acute coronary syndrome,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. Acute kidney injury/decompensation of chronic kidney disease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1.Coronary Angiography 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59</w:t>
            </w:r>
          </w:p>
        </w:tc>
        <w:tc>
          <w:tcPr>
            <w:tcW w:w="1135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bsolute (44 mmol/L) or relative increase in creatinine (by 25%) retested in day 2± 12 hours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Omnipaque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Body weight adapted 0.9% normal saline 6-12 hours before procedure 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RIPC</w:t>
            </w:r>
          </w:p>
        </w:tc>
        <w:tc>
          <w:tcPr>
            <w:tcW w:w="1102" w:type="dxa"/>
            <w:gridSpan w:val="2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5-minutes cycle cuff inflation on the upper arm (systolic blood pressure + 50mmHg) with blood pressure cuff and with a 5-minutes rest between the cycles</w:t>
            </w:r>
          </w:p>
        </w:tc>
        <w:tc>
          <w:tcPr>
            <w:tcW w:w="993" w:type="dxa"/>
            <w:gridSpan w:val="3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+SD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55.8±16.9</w:t>
            </w:r>
          </w:p>
        </w:tc>
        <w:tc>
          <w:tcPr>
            <w:tcW w:w="1333" w:type="dxa"/>
            <w:gridSpan w:val="2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S. Creat. ±SD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06.9±10.0</w:t>
            </w:r>
          </w:p>
        </w:tc>
      </w:tr>
      <w:tr w:rsidR="00C16EA2" w:rsidRPr="00BB3640" w:rsidTr="00FD5ED9">
        <w:trPr>
          <w:cantSplit/>
          <w:trHeight w:val="1945"/>
        </w:trPr>
        <w:tc>
          <w:tcPr>
            <w:tcW w:w="918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(sham RIPC)</w:t>
            </w:r>
          </w:p>
        </w:tc>
        <w:tc>
          <w:tcPr>
            <w:tcW w:w="1102" w:type="dxa"/>
            <w:gridSpan w:val="2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Cuff inflated to diastolic blood pressure </w:t>
            </w:r>
          </w:p>
        </w:tc>
        <w:tc>
          <w:tcPr>
            <w:tcW w:w="993" w:type="dxa"/>
            <w:gridSpan w:val="3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+SD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48.3±16.7</w:t>
            </w:r>
          </w:p>
        </w:tc>
        <w:tc>
          <w:tcPr>
            <w:tcW w:w="1333" w:type="dxa"/>
            <w:gridSpan w:val="2"/>
            <w:shd w:val="clear" w:color="auto" w:fill="auto"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 S. Creat. ±SD: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24.8±11.04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Zhang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0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aaGFuZzwvQXV0aG9yPjxZZWFyPjIwMTA8L1llYXI+PFJl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>
                <w:fldData xml:space="preserve">PEVuZE5vdGU+PENpdGU+PEF1dGhvcj5aaGFuZzwvQXV0aG9yPjxZZWFyPjIwMTA8L1llYXI+PFJl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</w:fldData>
              </w:fldCha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82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n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1. STEMI with heart failure within 24 h of onset of symptoms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Primary PC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Cardiogenic shock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Inadequate blood volum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Mechanical complications of Acute M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Known allergy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PCI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85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72h post-procedur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dixan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so-Os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(used i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patients with chronic kidney diseases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ohex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Low-Osm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(All other patients)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9% Isotonic saline at an adjusted rate of 0.5–1.5 ml/kg/h depending on degree of heart failure from admission to 12 h after PCI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Human recombinant (Brain Natriuretic Peptide) (rhBNP)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5 µg/kg bolus followed by adjusted dose infusion of 0.0075–0.030 µg/kg/min for 24 h after PCI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89.86±51.66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0.89±17.64mmol/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Placebo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V hydration only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81.27±50.05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0.44±15.37mmol/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Zhao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4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/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&lt;EndNote&gt;&lt;Cite&gt;&lt;Author&gt;Zhao&lt;/Author&gt;&lt;Year&gt;2014&lt;/Year&gt;&lt;RecNum&gt;185&lt;/RecNum&gt;&lt;DisplayText&gt;(183)&lt;/DisplayText&gt;&lt;record&gt;&lt;rec-number&gt;185&lt;/rec-number&gt;&lt;foreign-keys&gt;&lt;key app="EN" db-id="dder2drw7edva7ett01p5zxu90x9x2pfx9tr" timestamp="1528961040"&gt;185&lt;/key&gt;&lt;/foreign-keys&gt;&lt;ref-type name="Journal Article"&gt;17&lt;/ref-type&gt;&lt;contributors&gt;&lt;authors&gt;&lt;author&gt;Zhao, K.&lt;/author&gt;&lt;author&gt;Lin, Y.&lt;/author&gt;&lt;author&gt;Li, Y. J.&lt;/author&gt;&lt;author&gt;Gao, S.&lt;/author&gt;&lt;/authors&gt;&lt;/contributors&gt;&lt;auth-address&gt;Department of Cardiology, Tianjin Nankai Hospital Tianjin 300100, China.&lt;/auth-address&gt;&lt;titles&gt;&lt;title&gt;Efficacy of short-term cordyceps sinensis for prevention of contrast-induced nephropathy in patients with acute coronary syndrome undergoing elective percutaneous coronary intervention&lt;/title&gt;&lt;secondary-title&gt;Int J Clin Exp Med&lt;/secondary-title&gt;&lt;/titles&gt;&lt;periodical&gt;&lt;full-title&gt;Int J Clin Exp Med&lt;/full-title&gt;&lt;/periodical&gt;&lt;pages&gt;5758-64&lt;/pages&gt;&lt;volume&gt;7&lt;/volume&gt;&lt;number&gt;12&lt;/number&gt;&lt;keywords&gt;&lt;keyword&gt;Cordyceps sinensis&lt;/keyword&gt;&lt;keyword&gt;acute coronary syndrome&lt;/keyword&gt;&lt;keyword&gt;contrast induced nephropathy&lt;/keyword&gt;&lt;keyword&gt;percutaneous coronary intervention&lt;/keyword&gt;&lt;/keywords&gt;&lt;dates&gt;&lt;year&gt;2014&lt;/year&gt;&lt;/dates&gt;&lt;isbn&gt;1940-5901 (Electronic)&amp;#xD;1940-5901 (Linking)&lt;/isbn&gt;&lt;accession-num&gt;25664103&lt;/accession-num&gt;&lt;urls&gt;&lt;related-urls&gt;&lt;url&gt;http://www.ncbi.nlm.nih.gov/pubmed/25664103&lt;/url&gt;&lt;url&gt;http://www.ncbi.nlm.nih.gov/pmc/articles/PMC4307550/pdf/ijcem0007-5758.pdf&lt;/url&gt;&lt;/related-urls&gt;&lt;/urls&gt;&lt;custom2&gt;PMC4307550&lt;/custom2&gt;&lt;/record&gt;&lt;/Cite&gt;&lt;/EndNote&gt;</w:instrTex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83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lusion Criter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ge 18-75 yea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Acute coronary syndrom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Elective PCI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Cardiac shock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State supported by device, such as intra-aortic balloon pump (IABP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Hyperpyrex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Allergy to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odine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PCI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10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 3 days post-procedur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odixan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so-Osm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0.45% saline at 1ml/kg/h beginning 2-12h pre- and continuing for ≥ 12h post-procedure.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rdyceps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g TDS for 3days before and after PCI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48.86±48.68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2.8±19.2mmol/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ntrol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o cordyceps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46.87±49.76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3.2±18.6mmol/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Cordyceps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g TDS for 3days before and after PCI</w:t>
            </w:r>
          </w:p>
        </w:tc>
        <w:tc>
          <w:tcPr>
            <w:tcW w:w="2326" w:type="dxa"/>
            <w:gridSpan w:val="5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excluded from analysis 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lastRenderedPageBreak/>
              <w:t>Zhou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012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begin"/>
            </w:r>
            <w:r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instrText xml:space="preserve"> ADDIN EN.CITE &lt;EndNote&gt;&lt;Cite&gt;&lt;Author&gt;Zhou&lt;/Author&gt;&lt;Year&gt;2012&lt;/Year&gt;&lt;RecNum&gt;186&lt;/RecNum&gt;&lt;DisplayText&gt;(184)&lt;/DisplayText&gt;&lt;record&gt;&lt;rec-number&gt;186&lt;/rec-number&gt;&lt;foreign-keys&gt;&lt;key app="EN" db-id="dder2drw7edva7ett01p5zxu90x9x2pfx9tr" timestamp="1528961040"&gt;186&lt;/key&gt;&lt;/foreign-keys&gt;&lt;ref-type name="Journal Article"&gt;17&lt;/ref-type&gt;&lt;contributors&gt;&lt;authors&gt;&lt;author&gt;Zhou, L.&lt;/author&gt;&lt;author&gt;Chen, H.&lt;/author&gt;&lt;/authors&gt;&lt;/contributors&gt;&lt;auth-address&gt;Cardiovascular Center, Beijing Friendship Hospital, Capital Medical University, China.&lt;/auth-address&gt;&lt;titles&gt;&lt;title&gt;Prevention of contrast-induced nephropathy with ascorbic acid&lt;/title&gt;&lt;secondary-title&gt;Intern Med&lt;/secondary-title&gt;&lt;/titles&gt;&lt;periodical&gt;&lt;full-title&gt;Intern Med&lt;/full-title&gt;&lt;/periodical&gt;&lt;pages&gt;531-5&lt;/pages&gt;&lt;volume&gt;51&lt;/volume&gt;&lt;number&gt;6&lt;/number&gt;&lt;edition&gt;2012/03/28&lt;/edition&gt;&lt;keywords&gt;&lt;keyword&gt;Acute Kidney Injury/blood/chemically induced/complications/ prevention &amp;amp; control&lt;/keyword&gt;&lt;keyword&gt;Administration, Oral&lt;/keyword&gt;&lt;keyword&gt;Aged&lt;/keyword&gt;&lt;keyword&gt;Aged, 80 and over&lt;/keyword&gt;&lt;keyword&gt;Antioxidants/administration &amp;amp; dosage/ therapeutic use&lt;/keyword&gt;&lt;keyword&gt;Ascorbic Acid/administration &amp;amp; dosage/ therapeutic use&lt;/keyword&gt;&lt;keyword&gt;Cardiac Catheterization&lt;/keyword&gt;&lt;keyword&gt;Contrast Media/ adverse effects&lt;/keyword&gt;&lt;keyword&gt;Coronary Angiography&lt;/keyword&gt;&lt;keyword&gt;Female&lt;/keyword&gt;&lt;keyword&gt;Fluid Therapy&lt;/keyword&gt;&lt;keyword&gt;Humans&lt;/keyword&gt;&lt;keyword&gt;Injections, Intravenous&lt;/keyword&gt;&lt;keyword&gt;Kidney Failure, Chronic/blood/complications&lt;/keyword&gt;&lt;keyword&gt;Male&lt;/keyword&gt;&lt;keyword&gt;Middle Aged&lt;/keyword&gt;&lt;keyword&gt;Premedication&lt;/keyword&gt;&lt;keyword&gt;Prospective Studies&lt;/keyword&gt;&lt;keyword&gt;Risk Factors&lt;/keyword&gt;&lt;keyword&gt;Treatment Failure&lt;/keyword&gt;&lt;/keywords&gt;&lt;dates&gt;&lt;year&gt;2012&lt;/year&gt;&lt;/dates&gt;&lt;isbn&gt;1349-7235 (Electronic)&amp;#xD;0918-2918 (Linking)&lt;/isbn&gt;&lt;accession-num&gt;22449658&lt;/accession-num&gt;&lt;urls&gt;&lt;related-urls&gt;&lt;url&gt;https://www.jstage.jst.go.jp/article/internalmedicine/51/6/51_6_531/_pdf&lt;/url&gt;&lt;/related-urls&gt;&lt;/urls&gt;&lt;remote-database-provider&gt;NLM&lt;/remote-database-provider&gt;&lt;language&gt;eng&lt;/language&gt;&lt;/record&gt;&lt;/Cite&gt;&lt;/EndNote&gt;</w:instrTex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separate"/>
            </w:r>
            <w:r>
              <w:rPr>
                <w:rFonts w:asciiTheme="minorHAnsi" w:eastAsia="Times New Roman" w:hAnsiTheme="minorHAnsi" w:cstheme="minorHAnsi"/>
                <w:noProof/>
                <w:sz w:val="18"/>
                <w:szCs w:val="18"/>
                <w:lang w:eastAsia="en-IE"/>
              </w:rPr>
              <w:t>(184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fldChar w:fldCharType="end"/>
            </w:r>
          </w:p>
        </w:tc>
        <w:tc>
          <w:tcPr>
            <w:tcW w:w="3069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lusion Criteria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ge &gt;18 year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Chronic renal insufficiency (eGFR&lt;60 mL/min/1.73 m2 or baseline S. Creat. ≥ 1.1mg/dL)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Exclusion Criteria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 Acute renal failur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2. End-stage renal disease requiring dialysi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. Unstable renal func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4. Uncontrolled Diabetes Mellitu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5. NYHA class IV CHF or LVEF &lt;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35%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6. Intraarterial or intravenous administration of iodinated CM from 7 days before to 72 hours after the administration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of the study agents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7. Administration of any medication to prevent CI-AKI such as NAC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8. Intake of nephrotoxic medications from 24 hours before to 24 hours after the administration of the study agen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9. Recent ascorbic acid users (within 30 days before the procedure)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.Coronary Angiography</w:t>
            </w:r>
          </w:p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2.PCI</w:t>
            </w:r>
          </w:p>
        </w:tc>
        <w:tc>
          <w:tcPr>
            <w:tcW w:w="940" w:type="dxa"/>
            <w:vMerge w:val="restart"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166</w:t>
            </w:r>
          </w:p>
        </w:tc>
        <w:tc>
          <w:tcPr>
            <w:tcW w:w="1135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Increase in S. Creat. ≥0.5 mg/dL (44 µmol/L) or &gt;25% increase above baseline</w:t>
            </w:r>
          </w:p>
        </w:tc>
        <w:tc>
          <w:tcPr>
            <w:tcW w:w="1038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The choice of the type of contrast medium was left to the interventional cardiologist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performing the procedure, but use of a non-ionic, low- or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so-osmolar contrast agent was encouraged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Agents use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odixanol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opromid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Iohexol</w:t>
            </w:r>
          </w:p>
        </w:tc>
        <w:tc>
          <w:tcPr>
            <w:tcW w:w="1166" w:type="dxa"/>
            <w:vMerge w:val="restart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Normal saline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 xml:space="preserve">at 1 mg/kg/h for 4h pre- and for ≥12h post-procedure </w:t>
            </w: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Ascorbic Acid Group: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3g IV pre-procedure, then 0.5 g orally BD for 2 days post-procedure: once before coronary angiography, starting the morning before the procedure and twice after coronary angiography, beginning the evening of procedure (total 5g)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36±71.6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286±0.418mg/dl</w:t>
            </w:r>
          </w:p>
        </w:tc>
      </w:tr>
      <w:tr w:rsidR="00C16EA2" w:rsidRPr="00BB3640" w:rsidTr="00FD5ED9">
        <w:trPr>
          <w:cantSplit/>
        </w:trPr>
        <w:tc>
          <w:tcPr>
            <w:tcW w:w="91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3069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940" w:type="dxa"/>
            <w:vMerge/>
          </w:tcPr>
          <w:p w:rsidR="00C16EA2" w:rsidRPr="00BB3640" w:rsidRDefault="00C16EA2" w:rsidP="00FD5ED9">
            <w:pPr>
              <w:spacing w:after="0" w:line="240" w:lineRule="auto"/>
              <w:jc w:val="center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35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38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166" w:type="dxa"/>
            <w:vMerge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</w:p>
        </w:tc>
        <w:tc>
          <w:tcPr>
            <w:tcW w:w="1088" w:type="dxa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Control </w:t>
            </w:r>
          </w:p>
        </w:tc>
        <w:tc>
          <w:tcPr>
            <w:tcW w:w="1102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IV hydration only </w:t>
            </w:r>
          </w:p>
        </w:tc>
        <w:tc>
          <w:tcPr>
            <w:tcW w:w="993" w:type="dxa"/>
            <w:gridSpan w:val="3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>Mean±SD: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33.7±74.4</w:t>
            </w:r>
          </w:p>
        </w:tc>
        <w:tc>
          <w:tcPr>
            <w:tcW w:w="1333" w:type="dxa"/>
            <w:gridSpan w:val="2"/>
            <w:shd w:val="clear" w:color="auto" w:fill="auto"/>
            <w:hideMark/>
          </w:tcPr>
          <w:p w:rsidR="00C16EA2" w:rsidRPr="00BB3640" w:rsidRDefault="00C16EA2" w:rsidP="00FD5ED9">
            <w:pPr>
              <w:spacing w:after="0" w:line="240" w:lineRule="auto"/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</w:pP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t xml:space="preserve">Mean S. Creat. ±SD: </w:t>
            </w:r>
            <w:r w:rsidRPr="00BB3640">
              <w:rPr>
                <w:rFonts w:asciiTheme="minorHAnsi" w:eastAsia="Times New Roman" w:hAnsiTheme="minorHAnsi" w:cstheme="minorHAnsi"/>
                <w:sz w:val="18"/>
                <w:szCs w:val="18"/>
                <w:lang w:eastAsia="en-IE"/>
              </w:rPr>
              <w:br/>
              <w:t>1.248±0.364mg/dl</w:t>
            </w:r>
          </w:p>
        </w:tc>
      </w:tr>
    </w:tbl>
    <w:p w:rsidR="000E2F8A" w:rsidRPr="00C16EA2" w:rsidRDefault="000E2F8A" w:rsidP="00C16EA2"/>
    <w:sectPr w:rsidR="000E2F8A" w:rsidRPr="00C16EA2" w:rsidSect="001C74EC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TimesNewRomanPS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algun Gothic">
    <w:panose1 w:val="020B0503020000020004"/>
    <w:charset w:val="81"/>
    <w:family w:val="swiss"/>
    <w:pitch w:val="variable"/>
    <w:sig w:usb0="9000002F" w:usb1="29D77CFB" w:usb2="00000012" w:usb3="00000000" w:csb0="00080001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32879E3"/>
    <w:multiLevelType w:val="hybridMultilevel"/>
    <w:tmpl w:val="C9F66FE2"/>
    <w:lvl w:ilvl="0" w:tplc="1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8090019">
      <w:start w:val="1"/>
      <w:numFmt w:val="lowerLetter"/>
      <w:lvlText w:val="%2."/>
      <w:lvlJc w:val="left"/>
      <w:pPr>
        <w:ind w:left="1440" w:hanging="360"/>
      </w:pPr>
    </w:lvl>
    <w:lvl w:ilvl="2" w:tplc="1809001B">
      <w:start w:val="1"/>
      <w:numFmt w:val="lowerRoman"/>
      <w:lvlText w:val="%3."/>
      <w:lvlJc w:val="right"/>
      <w:pPr>
        <w:ind w:left="2160" w:hanging="180"/>
      </w:pPr>
    </w:lvl>
    <w:lvl w:ilvl="3" w:tplc="1809000F">
      <w:start w:val="1"/>
      <w:numFmt w:val="decimal"/>
      <w:lvlText w:val="%4."/>
      <w:lvlJc w:val="left"/>
      <w:pPr>
        <w:ind w:left="2880" w:hanging="360"/>
      </w:pPr>
    </w:lvl>
    <w:lvl w:ilvl="4" w:tplc="18090019">
      <w:start w:val="1"/>
      <w:numFmt w:val="lowerLetter"/>
      <w:lvlText w:val="%5."/>
      <w:lvlJc w:val="left"/>
      <w:pPr>
        <w:ind w:left="3600" w:hanging="360"/>
      </w:pPr>
    </w:lvl>
    <w:lvl w:ilvl="5" w:tplc="1809001B">
      <w:start w:val="1"/>
      <w:numFmt w:val="lowerRoman"/>
      <w:lvlText w:val="%6."/>
      <w:lvlJc w:val="right"/>
      <w:pPr>
        <w:ind w:left="4320" w:hanging="180"/>
      </w:pPr>
    </w:lvl>
    <w:lvl w:ilvl="6" w:tplc="1809000F">
      <w:start w:val="1"/>
      <w:numFmt w:val="decimal"/>
      <w:lvlText w:val="%7."/>
      <w:lvlJc w:val="left"/>
      <w:pPr>
        <w:ind w:left="5040" w:hanging="360"/>
      </w:pPr>
    </w:lvl>
    <w:lvl w:ilvl="7" w:tplc="18090019">
      <w:start w:val="1"/>
      <w:numFmt w:val="lowerLetter"/>
      <w:lvlText w:val="%8."/>
      <w:lvlJc w:val="left"/>
      <w:pPr>
        <w:ind w:left="5760" w:hanging="360"/>
      </w:pPr>
    </w:lvl>
    <w:lvl w:ilvl="8" w:tplc="1809001B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7C724E2"/>
    <w:multiLevelType w:val="hybridMultilevel"/>
    <w:tmpl w:val="06F65AB4"/>
    <w:lvl w:ilvl="0" w:tplc="315E44B4">
      <w:numFmt w:val="bullet"/>
      <w:lvlText w:val="-"/>
      <w:lvlJc w:val="left"/>
      <w:pPr>
        <w:ind w:left="720" w:hanging="360"/>
      </w:pPr>
      <w:rPr>
        <w:rFonts w:ascii="Calibri" w:eastAsia="Times New Roman" w:hAnsi="Calibri" w:hint="default"/>
      </w:rPr>
    </w:lvl>
    <w:lvl w:ilvl="1" w:tplc="1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1809000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18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8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1809000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18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8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2" w15:restartNumberingAfterBreak="0">
    <w:nsid w:val="2FA8714D"/>
    <w:multiLevelType w:val="hybridMultilevel"/>
    <w:tmpl w:val="ACE6A24A"/>
    <w:lvl w:ilvl="0" w:tplc="1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8090019">
      <w:start w:val="1"/>
      <w:numFmt w:val="lowerLetter"/>
      <w:lvlText w:val="%2."/>
      <w:lvlJc w:val="left"/>
      <w:pPr>
        <w:ind w:left="1440" w:hanging="360"/>
      </w:pPr>
    </w:lvl>
    <w:lvl w:ilvl="2" w:tplc="1809001B">
      <w:start w:val="1"/>
      <w:numFmt w:val="lowerRoman"/>
      <w:lvlText w:val="%3."/>
      <w:lvlJc w:val="right"/>
      <w:pPr>
        <w:ind w:left="2160" w:hanging="180"/>
      </w:pPr>
    </w:lvl>
    <w:lvl w:ilvl="3" w:tplc="1809000F">
      <w:start w:val="1"/>
      <w:numFmt w:val="decimal"/>
      <w:lvlText w:val="%4."/>
      <w:lvlJc w:val="left"/>
      <w:pPr>
        <w:ind w:left="2880" w:hanging="360"/>
      </w:pPr>
    </w:lvl>
    <w:lvl w:ilvl="4" w:tplc="18090019">
      <w:start w:val="1"/>
      <w:numFmt w:val="lowerLetter"/>
      <w:lvlText w:val="%5."/>
      <w:lvlJc w:val="left"/>
      <w:pPr>
        <w:ind w:left="3600" w:hanging="360"/>
      </w:pPr>
    </w:lvl>
    <w:lvl w:ilvl="5" w:tplc="1809001B">
      <w:start w:val="1"/>
      <w:numFmt w:val="lowerRoman"/>
      <w:lvlText w:val="%6."/>
      <w:lvlJc w:val="right"/>
      <w:pPr>
        <w:ind w:left="4320" w:hanging="180"/>
      </w:pPr>
    </w:lvl>
    <w:lvl w:ilvl="6" w:tplc="1809000F">
      <w:start w:val="1"/>
      <w:numFmt w:val="decimal"/>
      <w:lvlText w:val="%7."/>
      <w:lvlJc w:val="left"/>
      <w:pPr>
        <w:ind w:left="5040" w:hanging="360"/>
      </w:pPr>
    </w:lvl>
    <w:lvl w:ilvl="7" w:tplc="18090019">
      <w:start w:val="1"/>
      <w:numFmt w:val="lowerLetter"/>
      <w:lvlText w:val="%8."/>
      <w:lvlJc w:val="left"/>
      <w:pPr>
        <w:ind w:left="5760" w:hanging="360"/>
      </w:pPr>
    </w:lvl>
    <w:lvl w:ilvl="8" w:tplc="1809001B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301A228D"/>
    <w:multiLevelType w:val="hybridMultilevel"/>
    <w:tmpl w:val="7112625E"/>
    <w:lvl w:ilvl="0" w:tplc="1809000F">
      <w:start w:val="1"/>
      <w:numFmt w:val="decimal"/>
      <w:lvlText w:val="%1."/>
      <w:lvlJc w:val="left"/>
      <w:pPr>
        <w:ind w:left="720" w:hanging="360"/>
      </w:p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34B002FA"/>
    <w:multiLevelType w:val="hybridMultilevel"/>
    <w:tmpl w:val="4B30E656"/>
    <w:lvl w:ilvl="0" w:tplc="1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8090019">
      <w:start w:val="1"/>
      <w:numFmt w:val="lowerLetter"/>
      <w:lvlText w:val="%2."/>
      <w:lvlJc w:val="left"/>
      <w:pPr>
        <w:ind w:left="1440" w:hanging="360"/>
      </w:pPr>
    </w:lvl>
    <w:lvl w:ilvl="2" w:tplc="1809001B">
      <w:start w:val="1"/>
      <w:numFmt w:val="lowerRoman"/>
      <w:lvlText w:val="%3."/>
      <w:lvlJc w:val="right"/>
      <w:pPr>
        <w:ind w:left="2160" w:hanging="180"/>
      </w:pPr>
    </w:lvl>
    <w:lvl w:ilvl="3" w:tplc="1809000F">
      <w:start w:val="1"/>
      <w:numFmt w:val="decimal"/>
      <w:lvlText w:val="%4."/>
      <w:lvlJc w:val="left"/>
      <w:pPr>
        <w:ind w:left="2880" w:hanging="360"/>
      </w:pPr>
    </w:lvl>
    <w:lvl w:ilvl="4" w:tplc="18090019">
      <w:start w:val="1"/>
      <w:numFmt w:val="lowerLetter"/>
      <w:lvlText w:val="%5."/>
      <w:lvlJc w:val="left"/>
      <w:pPr>
        <w:ind w:left="3600" w:hanging="360"/>
      </w:pPr>
    </w:lvl>
    <w:lvl w:ilvl="5" w:tplc="1809001B">
      <w:start w:val="1"/>
      <w:numFmt w:val="lowerRoman"/>
      <w:lvlText w:val="%6."/>
      <w:lvlJc w:val="right"/>
      <w:pPr>
        <w:ind w:left="4320" w:hanging="180"/>
      </w:pPr>
    </w:lvl>
    <w:lvl w:ilvl="6" w:tplc="1809000F">
      <w:start w:val="1"/>
      <w:numFmt w:val="decimal"/>
      <w:lvlText w:val="%7."/>
      <w:lvlJc w:val="left"/>
      <w:pPr>
        <w:ind w:left="5040" w:hanging="360"/>
      </w:pPr>
    </w:lvl>
    <w:lvl w:ilvl="7" w:tplc="18090019">
      <w:start w:val="1"/>
      <w:numFmt w:val="lowerLetter"/>
      <w:lvlText w:val="%8."/>
      <w:lvlJc w:val="left"/>
      <w:pPr>
        <w:ind w:left="5760" w:hanging="360"/>
      </w:pPr>
    </w:lvl>
    <w:lvl w:ilvl="8" w:tplc="1809001B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351D4F4C"/>
    <w:multiLevelType w:val="hybridMultilevel"/>
    <w:tmpl w:val="7A1015FA"/>
    <w:lvl w:ilvl="0" w:tplc="1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436F406A"/>
    <w:multiLevelType w:val="hybridMultilevel"/>
    <w:tmpl w:val="BA945AAC"/>
    <w:lvl w:ilvl="0" w:tplc="1809000F">
      <w:start w:val="1"/>
      <w:numFmt w:val="decimal"/>
      <w:lvlText w:val="%1."/>
      <w:lvlJc w:val="left"/>
      <w:pPr>
        <w:ind w:left="1080" w:hanging="360"/>
      </w:pPr>
    </w:lvl>
    <w:lvl w:ilvl="1" w:tplc="18090019" w:tentative="1">
      <w:start w:val="1"/>
      <w:numFmt w:val="lowerLetter"/>
      <w:lvlText w:val="%2."/>
      <w:lvlJc w:val="left"/>
      <w:pPr>
        <w:ind w:left="1800" w:hanging="360"/>
      </w:pPr>
    </w:lvl>
    <w:lvl w:ilvl="2" w:tplc="1809001B" w:tentative="1">
      <w:start w:val="1"/>
      <w:numFmt w:val="lowerRoman"/>
      <w:lvlText w:val="%3."/>
      <w:lvlJc w:val="right"/>
      <w:pPr>
        <w:ind w:left="2520" w:hanging="180"/>
      </w:pPr>
    </w:lvl>
    <w:lvl w:ilvl="3" w:tplc="1809000F" w:tentative="1">
      <w:start w:val="1"/>
      <w:numFmt w:val="decimal"/>
      <w:lvlText w:val="%4."/>
      <w:lvlJc w:val="left"/>
      <w:pPr>
        <w:ind w:left="3240" w:hanging="360"/>
      </w:pPr>
    </w:lvl>
    <w:lvl w:ilvl="4" w:tplc="18090019" w:tentative="1">
      <w:start w:val="1"/>
      <w:numFmt w:val="lowerLetter"/>
      <w:lvlText w:val="%5."/>
      <w:lvlJc w:val="left"/>
      <w:pPr>
        <w:ind w:left="3960" w:hanging="360"/>
      </w:pPr>
    </w:lvl>
    <w:lvl w:ilvl="5" w:tplc="1809001B" w:tentative="1">
      <w:start w:val="1"/>
      <w:numFmt w:val="lowerRoman"/>
      <w:lvlText w:val="%6."/>
      <w:lvlJc w:val="right"/>
      <w:pPr>
        <w:ind w:left="4680" w:hanging="180"/>
      </w:pPr>
    </w:lvl>
    <w:lvl w:ilvl="6" w:tplc="1809000F" w:tentative="1">
      <w:start w:val="1"/>
      <w:numFmt w:val="decimal"/>
      <w:lvlText w:val="%7."/>
      <w:lvlJc w:val="left"/>
      <w:pPr>
        <w:ind w:left="5400" w:hanging="360"/>
      </w:pPr>
    </w:lvl>
    <w:lvl w:ilvl="7" w:tplc="18090019" w:tentative="1">
      <w:start w:val="1"/>
      <w:numFmt w:val="lowerLetter"/>
      <w:lvlText w:val="%8."/>
      <w:lvlJc w:val="left"/>
      <w:pPr>
        <w:ind w:left="6120" w:hanging="360"/>
      </w:pPr>
    </w:lvl>
    <w:lvl w:ilvl="8" w:tplc="1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" w15:restartNumberingAfterBreak="0">
    <w:nsid w:val="4BBB0473"/>
    <w:multiLevelType w:val="hybridMultilevel"/>
    <w:tmpl w:val="6BF88F12"/>
    <w:lvl w:ilvl="0" w:tplc="376EC462">
      <w:start w:val="6"/>
      <w:numFmt w:val="decimal"/>
      <w:lvlText w:val="%1."/>
      <w:lvlJc w:val="left"/>
      <w:pPr>
        <w:ind w:left="744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64" w:hanging="360"/>
      </w:pPr>
    </w:lvl>
    <w:lvl w:ilvl="2" w:tplc="1809001B" w:tentative="1">
      <w:start w:val="1"/>
      <w:numFmt w:val="lowerRoman"/>
      <w:lvlText w:val="%3."/>
      <w:lvlJc w:val="right"/>
      <w:pPr>
        <w:ind w:left="2184" w:hanging="180"/>
      </w:pPr>
    </w:lvl>
    <w:lvl w:ilvl="3" w:tplc="1809000F" w:tentative="1">
      <w:start w:val="1"/>
      <w:numFmt w:val="decimal"/>
      <w:lvlText w:val="%4."/>
      <w:lvlJc w:val="left"/>
      <w:pPr>
        <w:ind w:left="2904" w:hanging="360"/>
      </w:pPr>
    </w:lvl>
    <w:lvl w:ilvl="4" w:tplc="18090019" w:tentative="1">
      <w:start w:val="1"/>
      <w:numFmt w:val="lowerLetter"/>
      <w:lvlText w:val="%5."/>
      <w:lvlJc w:val="left"/>
      <w:pPr>
        <w:ind w:left="3624" w:hanging="360"/>
      </w:pPr>
    </w:lvl>
    <w:lvl w:ilvl="5" w:tplc="1809001B" w:tentative="1">
      <w:start w:val="1"/>
      <w:numFmt w:val="lowerRoman"/>
      <w:lvlText w:val="%6."/>
      <w:lvlJc w:val="right"/>
      <w:pPr>
        <w:ind w:left="4344" w:hanging="180"/>
      </w:pPr>
    </w:lvl>
    <w:lvl w:ilvl="6" w:tplc="1809000F" w:tentative="1">
      <w:start w:val="1"/>
      <w:numFmt w:val="decimal"/>
      <w:lvlText w:val="%7."/>
      <w:lvlJc w:val="left"/>
      <w:pPr>
        <w:ind w:left="5064" w:hanging="360"/>
      </w:pPr>
    </w:lvl>
    <w:lvl w:ilvl="7" w:tplc="18090019" w:tentative="1">
      <w:start w:val="1"/>
      <w:numFmt w:val="lowerLetter"/>
      <w:lvlText w:val="%8."/>
      <w:lvlJc w:val="left"/>
      <w:pPr>
        <w:ind w:left="5784" w:hanging="360"/>
      </w:pPr>
    </w:lvl>
    <w:lvl w:ilvl="8" w:tplc="1809001B" w:tentative="1">
      <w:start w:val="1"/>
      <w:numFmt w:val="lowerRoman"/>
      <w:lvlText w:val="%9."/>
      <w:lvlJc w:val="right"/>
      <w:pPr>
        <w:ind w:left="6504" w:hanging="180"/>
      </w:pPr>
    </w:lvl>
  </w:abstractNum>
  <w:abstractNum w:abstractNumId="8" w15:restartNumberingAfterBreak="0">
    <w:nsid w:val="4D9626FB"/>
    <w:multiLevelType w:val="multilevel"/>
    <w:tmpl w:val="462C917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 w15:restartNumberingAfterBreak="0">
    <w:nsid w:val="70C21695"/>
    <w:multiLevelType w:val="hybridMultilevel"/>
    <w:tmpl w:val="ACE6A24A"/>
    <w:lvl w:ilvl="0" w:tplc="1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8090019">
      <w:start w:val="1"/>
      <w:numFmt w:val="lowerLetter"/>
      <w:lvlText w:val="%2."/>
      <w:lvlJc w:val="left"/>
      <w:pPr>
        <w:ind w:left="1440" w:hanging="360"/>
      </w:pPr>
    </w:lvl>
    <w:lvl w:ilvl="2" w:tplc="1809001B">
      <w:start w:val="1"/>
      <w:numFmt w:val="lowerRoman"/>
      <w:lvlText w:val="%3."/>
      <w:lvlJc w:val="right"/>
      <w:pPr>
        <w:ind w:left="2160" w:hanging="180"/>
      </w:pPr>
    </w:lvl>
    <w:lvl w:ilvl="3" w:tplc="1809000F">
      <w:start w:val="1"/>
      <w:numFmt w:val="decimal"/>
      <w:lvlText w:val="%4."/>
      <w:lvlJc w:val="left"/>
      <w:pPr>
        <w:ind w:left="2880" w:hanging="360"/>
      </w:pPr>
    </w:lvl>
    <w:lvl w:ilvl="4" w:tplc="18090019">
      <w:start w:val="1"/>
      <w:numFmt w:val="lowerLetter"/>
      <w:lvlText w:val="%5."/>
      <w:lvlJc w:val="left"/>
      <w:pPr>
        <w:ind w:left="3600" w:hanging="360"/>
      </w:pPr>
    </w:lvl>
    <w:lvl w:ilvl="5" w:tplc="1809001B">
      <w:start w:val="1"/>
      <w:numFmt w:val="lowerRoman"/>
      <w:lvlText w:val="%6."/>
      <w:lvlJc w:val="right"/>
      <w:pPr>
        <w:ind w:left="4320" w:hanging="180"/>
      </w:pPr>
    </w:lvl>
    <w:lvl w:ilvl="6" w:tplc="1809000F">
      <w:start w:val="1"/>
      <w:numFmt w:val="decimal"/>
      <w:lvlText w:val="%7."/>
      <w:lvlJc w:val="left"/>
      <w:pPr>
        <w:ind w:left="5040" w:hanging="360"/>
      </w:pPr>
    </w:lvl>
    <w:lvl w:ilvl="7" w:tplc="18090019">
      <w:start w:val="1"/>
      <w:numFmt w:val="lowerLetter"/>
      <w:lvlText w:val="%8."/>
      <w:lvlJc w:val="left"/>
      <w:pPr>
        <w:ind w:left="5760" w:hanging="360"/>
      </w:pPr>
    </w:lvl>
    <w:lvl w:ilvl="8" w:tplc="1809001B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71BE4D96"/>
    <w:multiLevelType w:val="hybridMultilevel"/>
    <w:tmpl w:val="71A64952"/>
    <w:lvl w:ilvl="0" w:tplc="18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1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11" w15:restartNumberingAfterBreak="0">
    <w:nsid w:val="76486A97"/>
    <w:multiLevelType w:val="hybridMultilevel"/>
    <w:tmpl w:val="D66A4DE8"/>
    <w:lvl w:ilvl="0" w:tplc="1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7B8B6690"/>
    <w:multiLevelType w:val="hybridMultilevel"/>
    <w:tmpl w:val="D4C2D3DA"/>
    <w:lvl w:ilvl="0" w:tplc="18090001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</w:rPr>
    </w:lvl>
    <w:lvl w:ilvl="1" w:tplc="1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1809000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18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8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1809000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18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8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num w:numId="1">
    <w:abstractNumId w:val="1"/>
  </w:num>
  <w:num w:numId="2">
    <w:abstractNumId w:val="4"/>
  </w:num>
  <w:num w:numId="3">
    <w:abstractNumId w:val="12"/>
  </w:num>
  <w:num w:numId="4">
    <w:abstractNumId w:val="2"/>
  </w:num>
  <w:num w:numId="5">
    <w:abstractNumId w:val="0"/>
  </w:num>
  <w:num w:numId="6">
    <w:abstractNumId w:val="5"/>
  </w:num>
  <w:num w:numId="7">
    <w:abstractNumId w:val="10"/>
  </w:num>
  <w:num w:numId="8">
    <w:abstractNumId w:val="11"/>
  </w:num>
  <w:num w:numId="9">
    <w:abstractNumId w:val="9"/>
  </w:num>
  <w:num w:numId="10">
    <w:abstractNumId w:val="8"/>
  </w:num>
  <w:num w:numId="11">
    <w:abstractNumId w:val="3"/>
  </w:num>
  <w:num w:numId="12">
    <w:abstractNumId w:val="6"/>
  </w:num>
  <w:num w:numId="13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E34D24"/>
    <w:rsid w:val="00005072"/>
    <w:rsid w:val="000E2F8A"/>
    <w:rsid w:val="001C74EC"/>
    <w:rsid w:val="00C16EA2"/>
    <w:rsid w:val="00C877CF"/>
    <w:rsid w:val="00DC6DE9"/>
    <w:rsid w:val="00E34D2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E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0C49A492-AF11-44AF-A28C-2C11DC194A9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I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1C74EC"/>
    <w:rPr>
      <w:rFonts w:ascii="Calibri" w:eastAsia="Calibri" w:hAnsi="Calibri" w:cs="Calibri"/>
    </w:rPr>
  </w:style>
  <w:style w:type="paragraph" w:styleId="Heading1">
    <w:name w:val="heading 1"/>
    <w:basedOn w:val="Normal"/>
    <w:link w:val="Heading1Char"/>
    <w:uiPriority w:val="99"/>
    <w:qFormat/>
    <w:rsid w:val="001C74EC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eastAsia="en-IE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1C74EC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1C74EC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1C74EC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9"/>
    <w:rsid w:val="001C74EC"/>
    <w:rPr>
      <w:rFonts w:ascii="Times New Roman" w:eastAsia="Times New Roman" w:hAnsi="Times New Roman" w:cs="Times New Roman"/>
      <w:b/>
      <w:bCs/>
      <w:kern w:val="36"/>
      <w:sz w:val="48"/>
      <w:szCs w:val="48"/>
      <w:lang w:eastAsia="en-IE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1C74EC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1C74EC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1C74EC"/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customStyle="1" w:styleId="apple-converted-space">
    <w:name w:val="apple-converted-space"/>
    <w:basedOn w:val="DefaultParagraphFont"/>
    <w:rsid w:val="001C74EC"/>
  </w:style>
  <w:style w:type="paragraph" w:customStyle="1" w:styleId="EndNoteBibliographyTitle">
    <w:name w:val="EndNote Bibliography Title"/>
    <w:basedOn w:val="Normal"/>
    <w:link w:val="EndNoteBibliographyTitleChar"/>
    <w:uiPriority w:val="99"/>
    <w:rsid w:val="001C74EC"/>
    <w:pPr>
      <w:spacing w:after="0"/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link w:val="EndNoteBibliographyTitle"/>
    <w:uiPriority w:val="99"/>
    <w:rsid w:val="001C74EC"/>
    <w:rPr>
      <w:rFonts w:ascii="Calibri" w:eastAsia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uiPriority w:val="99"/>
    <w:rsid w:val="001C74EC"/>
    <w:pPr>
      <w:spacing w:line="240" w:lineRule="auto"/>
    </w:pPr>
    <w:rPr>
      <w:noProof/>
      <w:lang w:val="en-US"/>
    </w:rPr>
  </w:style>
  <w:style w:type="character" w:customStyle="1" w:styleId="EndNoteBibliographyChar">
    <w:name w:val="EndNote Bibliography Char"/>
    <w:link w:val="EndNoteBibliography"/>
    <w:uiPriority w:val="99"/>
    <w:rsid w:val="001C74EC"/>
    <w:rPr>
      <w:rFonts w:ascii="Calibri" w:eastAsia="Calibri" w:hAnsi="Calibri" w:cs="Calibri"/>
      <w:noProof/>
      <w:lang w:val="en-US"/>
    </w:rPr>
  </w:style>
  <w:style w:type="character" w:styleId="PlaceholderText">
    <w:name w:val="Placeholder Text"/>
    <w:uiPriority w:val="99"/>
    <w:semiHidden/>
    <w:rsid w:val="001C74EC"/>
    <w:rPr>
      <w:color w:val="808080"/>
    </w:rPr>
  </w:style>
  <w:style w:type="paragraph" w:styleId="ListParagraph">
    <w:name w:val="List Paragraph"/>
    <w:basedOn w:val="Normal"/>
    <w:uiPriority w:val="34"/>
    <w:qFormat/>
    <w:rsid w:val="001C74EC"/>
    <w:pPr>
      <w:ind w:left="720"/>
    </w:pPr>
  </w:style>
  <w:style w:type="paragraph" w:styleId="NormalWeb">
    <w:name w:val="Normal (Web)"/>
    <w:basedOn w:val="Normal"/>
    <w:uiPriority w:val="99"/>
    <w:rsid w:val="001C74E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IE"/>
    </w:rPr>
  </w:style>
  <w:style w:type="character" w:styleId="Strong">
    <w:name w:val="Strong"/>
    <w:uiPriority w:val="99"/>
    <w:qFormat/>
    <w:rsid w:val="001C74EC"/>
    <w:rPr>
      <w:b/>
      <w:bCs/>
    </w:rPr>
  </w:style>
  <w:style w:type="character" w:styleId="Hyperlink">
    <w:name w:val="Hyperlink"/>
    <w:uiPriority w:val="99"/>
    <w:rsid w:val="001C74EC"/>
    <w:rPr>
      <w:color w:val="auto"/>
      <w:u w:val="single"/>
    </w:rPr>
  </w:style>
  <w:style w:type="paragraph" w:customStyle="1" w:styleId="Default">
    <w:name w:val="Default"/>
    <w:uiPriority w:val="99"/>
    <w:rsid w:val="001C74EC"/>
    <w:pPr>
      <w:autoSpaceDE w:val="0"/>
      <w:autoSpaceDN w:val="0"/>
      <w:adjustRightInd w:val="0"/>
      <w:spacing w:after="0" w:line="240" w:lineRule="auto"/>
    </w:pPr>
    <w:rPr>
      <w:rFonts w:ascii="TimesNewRomanPS" w:eastAsia="Calibri" w:hAnsi="TimesNewRomanPS" w:cs="TimesNewRomanPS"/>
      <w:color w:val="000000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rsid w:val="001C74EC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C74EC"/>
    <w:rPr>
      <w:rFonts w:ascii="Segoe UI" w:eastAsia="Calibri" w:hAnsi="Segoe UI" w:cs="Segoe UI"/>
      <w:sz w:val="18"/>
      <w:szCs w:val="18"/>
    </w:rPr>
  </w:style>
  <w:style w:type="character" w:customStyle="1" w:styleId="fipmark">
    <w:name w:val="fip_mark"/>
    <w:basedOn w:val="DefaultParagraphFont"/>
    <w:uiPriority w:val="99"/>
    <w:rsid w:val="001C74EC"/>
  </w:style>
  <w:style w:type="character" w:customStyle="1" w:styleId="fipmarkfipactive">
    <w:name w:val="fip_mark fip_active"/>
    <w:basedOn w:val="DefaultParagraphFont"/>
    <w:uiPriority w:val="99"/>
    <w:rsid w:val="001C74EC"/>
  </w:style>
  <w:style w:type="character" w:styleId="CommentReference">
    <w:name w:val="annotation reference"/>
    <w:uiPriority w:val="99"/>
    <w:semiHidden/>
    <w:rsid w:val="001C74E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rsid w:val="001C74EC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C74EC"/>
    <w:rPr>
      <w:rFonts w:ascii="Calibri" w:eastAsia="Calibri" w:hAnsi="Calibri" w:cs="Calibri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rsid w:val="001C74E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C74EC"/>
    <w:rPr>
      <w:rFonts w:ascii="Calibri" w:eastAsia="Calibri" w:hAnsi="Calibri" w:cs="Calibri"/>
      <w:b/>
      <w:bCs/>
      <w:sz w:val="20"/>
      <w:szCs w:val="20"/>
    </w:rPr>
  </w:style>
  <w:style w:type="character" w:styleId="Emphasis">
    <w:name w:val="Emphasis"/>
    <w:basedOn w:val="DefaultParagraphFont"/>
    <w:uiPriority w:val="20"/>
    <w:qFormat/>
    <w:rsid w:val="001C74EC"/>
    <w:rPr>
      <w:i/>
      <w:iCs/>
    </w:rPr>
  </w:style>
  <w:style w:type="paragraph" w:customStyle="1" w:styleId="font0">
    <w:name w:val="font0"/>
    <w:basedOn w:val="Normal"/>
    <w:rsid w:val="001C74EC"/>
    <w:pPr>
      <w:spacing w:before="100" w:beforeAutospacing="1" w:after="100" w:afterAutospacing="1" w:line="240" w:lineRule="auto"/>
    </w:pPr>
    <w:rPr>
      <w:rFonts w:eastAsia="Times New Roman"/>
      <w:color w:val="000000"/>
      <w:lang w:eastAsia="en-IE"/>
    </w:rPr>
  </w:style>
  <w:style w:type="paragraph" w:customStyle="1" w:styleId="font5">
    <w:name w:val="font5"/>
    <w:basedOn w:val="Normal"/>
    <w:rsid w:val="001C74EC"/>
    <w:pPr>
      <w:spacing w:before="100" w:beforeAutospacing="1" w:after="100" w:afterAutospacing="1" w:line="240" w:lineRule="auto"/>
    </w:pPr>
    <w:rPr>
      <w:rFonts w:eastAsia="Times New Roman"/>
      <w:color w:val="FF0000"/>
      <w:lang w:eastAsia="en-IE"/>
    </w:rPr>
  </w:style>
  <w:style w:type="paragraph" w:customStyle="1" w:styleId="font6">
    <w:name w:val="font6"/>
    <w:basedOn w:val="Normal"/>
    <w:rsid w:val="001C74EC"/>
    <w:pPr>
      <w:spacing w:before="100" w:beforeAutospacing="1" w:after="100" w:afterAutospacing="1" w:line="240" w:lineRule="auto"/>
    </w:pPr>
    <w:rPr>
      <w:rFonts w:eastAsia="Times New Roman"/>
      <w:b/>
      <w:bCs/>
      <w:color w:val="000000"/>
      <w:lang w:eastAsia="en-IE"/>
    </w:rPr>
  </w:style>
  <w:style w:type="paragraph" w:customStyle="1" w:styleId="font7">
    <w:name w:val="font7"/>
    <w:basedOn w:val="Normal"/>
    <w:rsid w:val="001C74EC"/>
    <w:pPr>
      <w:spacing w:before="100" w:beforeAutospacing="1" w:after="100" w:afterAutospacing="1" w:line="240" w:lineRule="auto"/>
    </w:pPr>
    <w:rPr>
      <w:rFonts w:eastAsia="Times New Roman"/>
      <w:color w:val="000000"/>
      <w:lang w:eastAsia="en-IE"/>
    </w:rPr>
  </w:style>
  <w:style w:type="paragraph" w:customStyle="1" w:styleId="font8">
    <w:name w:val="font8"/>
    <w:basedOn w:val="Normal"/>
    <w:rsid w:val="001C74EC"/>
    <w:pPr>
      <w:spacing w:before="100" w:beforeAutospacing="1" w:after="100" w:afterAutospacing="1" w:line="240" w:lineRule="auto"/>
    </w:pPr>
    <w:rPr>
      <w:rFonts w:eastAsia="Times New Roman"/>
      <w:b/>
      <w:bCs/>
      <w:color w:val="FF0000"/>
      <w:lang w:eastAsia="en-IE"/>
    </w:rPr>
  </w:style>
  <w:style w:type="paragraph" w:customStyle="1" w:styleId="font9">
    <w:name w:val="font9"/>
    <w:basedOn w:val="Normal"/>
    <w:rsid w:val="001C74EC"/>
    <w:pPr>
      <w:spacing w:before="100" w:beforeAutospacing="1" w:after="100" w:afterAutospacing="1" w:line="240" w:lineRule="auto"/>
    </w:pPr>
    <w:rPr>
      <w:rFonts w:eastAsia="Times New Roman"/>
      <w:color w:val="000000"/>
      <w:lang w:eastAsia="en-IE"/>
    </w:rPr>
  </w:style>
  <w:style w:type="paragraph" w:customStyle="1" w:styleId="font10">
    <w:name w:val="font10"/>
    <w:basedOn w:val="Normal"/>
    <w:rsid w:val="001C74EC"/>
    <w:pPr>
      <w:spacing w:before="100" w:beforeAutospacing="1" w:after="100" w:afterAutospacing="1" w:line="240" w:lineRule="auto"/>
    </w:pPr>
    <w:rPr>
      <w:rFonts w:eastAsia="Times New Roman"/>
      <w:color w:val="000000"/>
      <w:lang w:eastAsia="en-IE"/>
    </w:rPr>
  </w:style>
  <w:style w:type="paragraph" w:customStyle="1" w:styleId="font11">
    <w:name w:val="font11"/>
    <w:basedOn w:val="Normal"/>
    <w:rsid w:val="001C74EC"/>
    <w:pPr>
      <w:spacing w:before="100" w:beforeAutospacing="1" w:after="100" w:afterAutospacing="1" w:line="240" w:lineRule="auto"/>
    </w:pPr>
    <w:rPr>
      <w:rFonts w:eastAsia="Times New Roman"/>
      <w:color w:val="000000"/>
      <w:sz w:val="13"/>
      <w:szCs w:val="13"/>
      <w:lang w:eastAsia="en-IE"/>
    </w:rPr>
  </w:style>
  <w:style w:type="paragraph" w:customStyle="1" w:styleId="xl65">
    <w:name w:val="xl65"/>
    <w:basedOn w:val="Normal"/>
    <w:rsid w:val="001C74EC"/>
    <w:pPr>
      <w:pBdr>
        <w:top w:val="single" w:sz="8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4"/>
      <w:szCs w:val="24"/>
      <w:lang w:eastAsia="en-IE"/>
    </w:rPr>
  </w:style>
  <w:style w:type="paragraph" w:customStyle="1" w:styleId="xl66">
    <w:name w:val="xl66"/>
    <w:basedOn w:val="Normal"/>
    <w:rsid w:val="001C74EC"/>
    <w:pPr>
      <w:pBdr>
        <w:top w:val="single" w:sz="4" w:space="0" w:color="auto"/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4"/>
      <w:szCs w:val="24"/>
      <w:lang w:eastAsia="en-IE"/>
    </w:rPr>
  </w:style>
  <w:style w:type="paragraph" w:customStyle="1" w:styleId="xl67">
    <w:name w:val="xl67"/>
    <w:basedOn w:val="Normal"/>
    <w:rsid w:val="001C74EC"/>
    <w:pPr>
      <w:pBdr>
        <w:top w:val="single" w:sz="4" w:space="0" w:color="auto"/>
        <w:left w:val="single" w:sz="4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4"/>
      <w:szCs w:val="24"/>
      <w:lang w:eastAsia="en-IE"/>
    </w:rPr>
  </w:style>
  <w:style w:type="paragraph" w:customStyle="1" w:styleId="xl68">
    <w:name w:val="xl68"/>
    <w:basedOn w:val="Normal"/>
    <w:rsid w:val="001C74EC"/>
    <w:pPr>
      <w:pBdr>
        <w:top w:val="single" w:sz="8" w:space="0" w:color="auto"/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4"/>
      <w:szCs w:val="24"/>
      <w:lang w:eastAsia="en-IE"/>
    </w:rPr>
  </w:style>
  <w:style w:type="paragraph" w:customStyle="1" w:styleId="xl69">
    <w:name w:val="xl69"/>
    <w:basedOn w:val="Normal"/>
    <w:rsid w:val="001C74EC"/>
    <w:pPr>
      <w:pBdr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4"/>
      <w:szCs w:val="24"/>
      <w:lang w:eastAsia="en-IE"/>
    </w:rPr>
  </w:style>
  <w:style w:type="paragraph" w:customStyle="1" w:styleId="xl70">
    <w:name w:val="xl70"/>
    <w:basedOn w:val="Normal"/>
    <w:rsid w:val="001C74EC"/>
    <w:pPr>
      <w:pBdr>
        <w:left w:val="single" w:sz="4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4"/>
      <w:szCs w:val="24"/>
      <w:lang w:eastAsia="en-IE"/>
    </w:rPr>
  </w:style>
  <w:style w:type="paragraph" w:customStyle="1" w:styleId="xl71">
    <w:name w:val="xl71"/>
    <w:basedOn w:val="Normal"/>
    <w:rsid w:val="001C74EC"/>
    <w:pPr>
      <w:pBdr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4"/>
      <w:szCs w:val="24"/>
      <w:lang w:eastAsia="en-IE"/>
    </w:rPr>
  </w:style>
  <w:style w:type="paragraph" w:customStyle="1" w:styleId="xl72">
    <w:name w:val="xl72"/>
    <w:basedOn w:val="Normal"/>
    <w:rsid w:val="001C74EC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4"/>
      <w:szCs w:val="24"/>
      <w:lang w:eastAsia="en-IE"/>
    </w:rPr>
  </w:style>
  <w:style w:type="paragraph" w:customStyle="1" w:styleId="xl73">
    <w:name w:val="xl73"/>
    <w:basedOn w:val="Normal"/>
    <w:rsid w:val="001C74EC"/>
    <w:pP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4"/>
      <w:szCs w:val="24"/>
      <w:lang w:eastAsia="en-IE"/>
    </w:rPr>
  </w:style>
  <w:style w:type="paragraph" w:customStyle="1" w:styleId="xl74">
    <w:name w:val="xl74"/>
    <w:basedOn w:val="Normal"/>
    <w:rsid w:val="001C74EC"/>
    <w:pP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4"/>
      <w:szCs w:val="24"/>
      <w:lang w:eastAsia="en-IE"/>
    </w:rPr>
  </w:style>
  <w:style w:type="paragraph" w:customStyle="1" w:styleId="xl75">
    <w:name w:val="xl75"/>
    <w:basedOn w:val="Normal"/>
    <w:rsid w:val="001C74EC"/>
    <w:pPr>
      <w:pBdr>
        <w:top w:val="single" w:sz="4" w:space="0" w:color="auto"/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4"/>
      <w:szCs w:val="24"/>
      <w:lang w:eastAsia="en-IE"/>
    </w:rPr>
  </w:style>
  <w:style w:type="paragraph" w:customStyle="1" w:styleId="xl76">
    <w:name w:val="xl76"/>
    <w:basedOn w:val="Normal"/>
    <w:rsid w:val="001C74EC"/>
    <w:pPr>
      <w:pBdr>
        <w:top w:val="single" w:sz="8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4"/>
      <w:szCs w:val="24"/>
      <w:lang w:eastAsia="en-IE"/>
    </w:rPr>
  </w:style>
  <w:style w:type="paragraph" w:customStyle="1" w:styleId="xl77">
    <w:name w:val="xl77"/>
    <w:basedOn w:val="Normal"/>
    <w:rsid w:val="001C74EC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4"/>
      <w:szCs w:val="24"/>
      <w:lang w:eastAsia="en-IE"/>
    </w:rPr>
  </w:style>
  <w:style w:type="paragraph" w:customStyle="1" w:styleId="xl78">
    <w:name w:val="xl78"/>
    <w:basedOn w:val="Normal"/>
    <w:rsid w:val="001C74EC"/>
    <w:pPr>
      <w:pBdr>
        <w:top w:val="single" w:sz="4" w:space="0" w:color="auto"/>
        <w:left w:val="single" w:sz="4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4"/>
      <w:szCs w:val="24"/>
      <w:lang w:eastAsia="en-IE"/>
    </w:rPr>
  </w:style>
  <w:style w:type="paragraph" w:customStyle="1" w:styleId="xl79">
    <w:name w:val="xl79"/>
    <w:basedOn w:val="Normal"/>
    <w:rsid w:val="001C74EC"/>
    <w:pPr>
      <w:pBdr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4"/>
      <w:szCs w:val="24"/>
      <w:lang w:eastAsia="en-IE"/>
    </w:rPr>
  </w:style>
  <w:style w:type="paragraph" w:customStyle="1" w:styleId="xl80">
    <w:name w:val="xl80"/>
    <w:basedOn w:val="Normal"/>
    <w:rsid w:val="001C74EC"/>
    <w:pPr>
      <w:pBdr>
        <w:top w:val="single" w:sz="8" w:space="0" w:color="auto"/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b/>
      <w:bCs/>
      <w:color w:val="000000"/>
      <w:sz w:val="24"/>
      <w:szCs w:val="24"/>
      <w:u w:val="single"/>
      <w:lang w:eastAsia="en-IE"/>
    </w:rPr>
  </w:style>
  <w:style w:type="paragraph" w:customStyle="1" w:styleId="xl81">
    <w:name w:val="xl81"/>
    <w:basedOn w:val="Normal"/>
    <w:rsid w:val="001C74EC"/>
    <w:pPr>
      <w:pBdr>
        <w:top w:val="single" w:sz="8" w:space="0" w:color="auto"/>
        <w:left w:val="single" w:sz="4" w:space="0" w:color="auto"/>
        <w:right w:val="single" w:sz="8" w:space="0" w:color="auto"/>
      </w:pBd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b/>
      <w:bCs/>
      <w:color w:val="000000"/>
      <w:sz w:val="24"/>
      <w:szCs w:val="24"/>
      <w:u w:val="single"/>
      <w:lang w:eastAsia="en-IE"/>
    </w:rPr>
  </w:style>
  <w:style w:type="paragraph" w:customStyle="1" w:styleId="xl82">
    <w:name w:val="xl82"/>
    <w:basedOn w:val="Normal"/>
    <w:rsid w:val="001C74EC"/>
    <w:pPr>
      <w:pBdr>
        <w:top w:val="single" w:sz="8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color w:val="000000"/>
      <w:sz w:val="24"/>
      <w:szCs w:val="24"/>
      <w:lang w:eastAsia="en-IE"/>
    </w:rPr>
  </w:style>
  <w:style w:type="paragraph" w:customStyle="1" w:styleId="xl83">
    <w:name w:val="xl83"/>
    <w:basedOn w:val="Normal"/>
    <w:rsid w:val="001C74EC"/>
    <w:pPr>
      <w:pBdr>
        <w:top w:val="single" w:sz="8" w:space="0" w:color="auto"/>
        <w:left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color w:val="000000"/>
      <w:sz w:val="24"/>
      <w:szCs w:val="24"/>
      <w:lang w:eastAsia="en-IE"/>
    </w:rPr>
  </w:style>
  <w:style w:type="paragraph" w:customStyle="1" w:styleId="xl84">
    <w:name w:val="xl84"/>
    <w:basedOn w:val="Normal"/>
    <w:rsid w:val="001C74EC"/>
    <w:pPr>
      <w:pBdr>
        <w:top w:val="single" w:sz="4" w:space="0" w:color="auto"/>
        <w:left w:val="single" w:sz="4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color w:val="000000"/>
      <w:sz w:val="24"/>
      <w:szCs w:val="24"/>
      <w:lang w:eastAsia="en-IE"/>
    </w:rPr>
  </w:style>
  <w:style w:type="paragraph" w:customStyle="1" w:styleId="xl85">
    <w:name w:val="xl85"/>
    <w:basedOn w:val="Normal"/>
    <w:rsid w:val="001C74EC"/>
    <w:pPr>
      <w:pBdr>
        <w:top w:val="single" w:sz="4" w:space="0" w:color="auto"/>
        <w:left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color w:val="000000"/>
      <w:sz w:val="24"/>
      <w:szCs w:val="24"/>
      <w:lang w:eastAsia="en-IE"/>
    </w:rPr>
  </w:style>
  <w:style w:type="paragraph" w:customStyle="1" w:styleId="xl86">
    <w:name w:val="xl86"/>
    <w:basedOn w:val="Normal"/>
    <w:rsid w:val="001C74EC"/>
    <w:pPr>
      <w:pBdr>
        <w:top w:val="single" w:sz="8" w:space="0" w:color="auto"/>
        <w:left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4"/>
      <w:szCs w:val="24"/>
      <w:lang w:eastAsia="en-IE"/>
    </w:rPr>
  </w:style>
  <w:style w:type="paragraph" w:customStyle="1" w:styleId="xl87">
    <w:name w:val="xl87"/>
    <w:basedOn w:val="Normal"/>
    <w:rsid w:val="001C74EC"/>
    <w:pPr>
      <w:pBdr>
        <w:top w:val="single" w:sz="4" w:space="0" w:color="auto"/>
        <w:left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4"/>
      <w:szCs w:val="24"/>
      <w:lang w:eastAsia="en-IE"/>
    </w:rPr>
  </w:style>
  <w:style w:type="paragraph" w:customStyle="1" w:styleId="xl88">
    <w:name w:val="xl88"/>
    <w:basedOn w:val="Normal"/>
    <w:rsid w:val="001C74EC"/>
    <w:pPr>
      <w:pBdr>
        <w:top w:val="single" w:sz="4" w:space="0" w:color="auto"/>
        <w:left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4"/>
      <w:szCs w:val="24"/>
      <w:lang w:eastAsia="en-IE"/>
    </w:rPr>
  </w:style>
  <w:style w:type="paragraph" w:customStyle="1" w:styleId="xl89">
    <w:name w:val="xl89"/>
    <w:basedOn w:val="Normal"/>
    <w:rsid w:val="001C74EC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b/>
      <w:bCs/>
      <w:color w:val="FF0000"/>
      <w:sz w:val="24"/>
      <w:szCs w:val="24"/>
      <w:lang w:eastAsia="en-IE"/>
    </w:rPr>
  </w:style>
  <w:style w:type="paragraph" w:customStyle="1" w:styleId="xl90">
    <w:name w:val="xl90"/>
    <w:basedOn w:val="Normal"/>
    <w:rsid w:val="001C74EC"/>
    <w:pPr>
      <w:pBdr>
        <w:left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4"/>
      <w:szCs w:val="24"/>
      <w:lang w:eastAsia="en-IE"/>
    </w:rPr>
  </w:style>
  <w:style w:type="paragraph" w:customStyle="1" w:styleId="xl91">
    <w:name w:val="xl91"/>
    <w:basedOn w:val="Normal"/>
    <w:rsid w:val="001C74EC"/>
    <w:pPr>
      <w:pBdr>
        <w:top w:val="single" w:sz="4" w:space="0" w:color="auto"/>
        <w:left w:val="single" w:sz="4" w:space="0" w:color="auto"/>
        <w:right w:val="single" w:sz="8" w:space="0" w:color="auto"/>
      </w:pBd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4"/>
      <w:szCs w:val="24"/>
      <w:lang w:eastAsia="en-IE"/>
    </w:rPr>
  </w:style>
  <w:style w:type="paragraph" w:customStyle="1" w:styleId="xl92">
    <w:name w:val="xl92"/>
    <w:basedOn w:val="Normal"/>
    <w:rsid w:val="001C74EC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color w:val="000000"/>
      <w:sz w:val="24"/>
      <w:szCs w:val="24"/>
      <w:lang w:eastAsia="en-IE"/>
    </w:rPr>
  </w:style>
  <w:style w:type="paragraph" w:customStyle="1" w:styleId="xl93">
    <w:name w:val="xl93"/>
    <w:basedOn w:val="Normal"/>
    <w:rsid w:val="001C74EC"/>
    <w:pPr>
      <w:pBdr>
        <w:top w:val="single" w:sz="4" w:space="0" w:color="auto"/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color w:val="000000"/>
      <w:sz w:val="24"/>
      <w:szCs w:val="24"/>
      <w:lang w:eastAsia="en-IE"/>
    </w:rPr>
  </w:style>
  <w:style w:type="paragraph" w:customStyle="1" w:styleId="xl94">
    <w:name w:val="xl94"/>
    <w:basedOn w:val="Normal"/>
    <w:rsid w:val="001C74EC"/>
    <w:pPr>
      <w:pBdr>
        <w:top w:val="single" w:sz="8" w:space="0" w:color="auto"/>
        <w:left w:val="single" w:sz="4" w:space="0" w:color="auto"/>
        <w:right w:val="single" w:sz="8" w:space="0" w:color="auto"/>
      </w:pBd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4"/>
      <w:szCs w:val="24"/>
      <w:lang w:eastAsia="en-IE"/>
    </w:rPr>
  </w:style>
  <w:style w:type="paragraph" w:customStyle="1" w:styleId="xl95">
    <w:name w:val="xl95"/>
    <w:basedOn w:val="Normal"/>
    <w:rsid w:val="001C74EC"/>
    <w:pPr>
      <w:pBdr>
        <w:top w:val="single" w:sz="8" w:space="0" w:color="auto"/>
        <w:left w:val="single" w:sz="4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4"/>
      <w:szCs w:val="24"/>
      <w:lang w:eastAsia="en-IE"/>
    </w:rPr>
  </w:style>
  <w:style w:type="paragraph" w:customStyle="1" w:styleId="xl96">
    <w:name w:val="xl96"/>
    <w:basedOn w:val="Normal"/>
    <w:rsid w:val="001C74EC"/>
    <w:pPr>
      <w:pBdr>
        <w:top w:val="single" w:sz="8" w:space="0" w:color="auto"/>
        <w:left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4"/>
      <w:szCs w:val="24"/>
      <w:lang w:eastAsia="en-IE"/>
    </w:rPr>
  </w:style>
  <w:style w:type="paragraph" w:customStyle="1" w:styleId="xl97">
    <w:name w:val="xl97"/>
    <w:basedOn w:val="Normal"/>
    <w:rsid w:val="001C74EC"/>
    <w:pPr>
      <w:pBdr>
        <w:top w:val="single" w:sz="4" w:space="0" w:color="auto"/>
        <w:left w:val="single" w:sz="4" w:space="0" w:color="auto"/>
        <w:bottom w:val="single" w:sz="4" w:space="0" w:color="auto"/>
      </w:pBd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color w:val="FF0000"/>
      <w:sz w:val="24"/>
      <w:szCs w:val="24"/>
      <w:lang w:eastAsia="en-IE"/>
    </w:rPr>
  </w:style>
  <w:style w:type="paragraph" w:customStyle="1" w:styleId="xl98">
    <w:name w:val="xl98"/>
    <w:basedOn w:val="Normal"/>
    <w:rsid w:val="001C74EC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color w:val="FF0000"/>
      <w:sz w:val="24"/>
      <w:szCs w:val="24"/>
      <w:lang w:eastAsia="en-IE"/>
    </w:rPr>
  </w:style>
  <w:style w:type="paragraph" w:customStyle="1" w:styleId="xl99">
    <w:name w:val="xl99"/>
    <w:basedOn w:val="Normal"/>
    <w:rsid w:val="001C74EC"/>
    <w:pPr>
      <w:pBdr>
        <w:top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color w:val="FF0000"/>
      <w:sz w:val="24"/>
      <w:szCs w:val="24"/>
      <w:lang w:eastAsia="en-IE"/>
    </w:rPr>
  </w:style>
  <w:style w:type="paragraph" w:customStyle="1" w:styleId="xl100">
    <w:name w:val="xl100"/>
    <w:basedOn w:val="Normal"/>
    <w:rsid w:val="001C74EC"/>
    <w:pPr>
      <w:pBdr>
        <w:left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4"/>
      <w:szCs w:val="24"/>
      <w:lang w:eastAsia="en-IE"/>
    </w:rPr>
  </w:style>
  <w:style w:type="paragraph" w:customStyle="1" w:styleId="xl101">
    <w:name w:val="xl101"/>
    <w:basedOn w:val="Normal"/>
    <w:rsid w:val="001C74EC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color w:val="FF0000"/>
      <w:sz w:val="24"/>
      <w:szCs w:val="24"/>
      <w:lang w:eastAsia="en-IE"/>
    </w:rPr>
  </w:style>
  <w:style w:type="paragraph" w:customStyle="1" w:styleId="xl102">
    <w:name w:val="xl102"/>
    <w:basedOn w:val="Normal"/>
    <w:rsid w:val="001C74EC"/>
    <w:pPr>
      <w:pBdr>
        <w:top w:val="single" w:sz="4" w:space="0" w:color="auto"/>
        <w:left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color w:val="FF0000"/>
      <w:sz w:val="24"/>
      <w:szCs w:val="24"/>
      <w:lang w:eastAsia="en-IE"/>
    </w:rPr>
  </w:style>
  <w:style w:type="paragraph" w:customStyle="1" w:styleId="xl103">
    <w:name w:val="xl103"/>
    <w:basedOn w:val="Normal"/>
    <w:rsid w:val="001C74EC"/>
    <w:pPr>
      <w:pBdr>
        <w:top w:val="single" w:sz="8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4"/>
      <w:szCs w:val="24"/>
      <w:lang w:eastAsia="en-IE"/>
    </w:rPr>
  </w:style>
  <w:style w:type="paragraph" w:customStyle="1" w:styleId="xl104">
    <w:name w:val="xl104"/>
    <w:basedOn w:val="Normal"/>
    <w:rsid w:val="001C74EC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4"/>
      <w:szCs w:val="24"/>
      <w:lang w:eastAsia="en-IE"/>
    </w:rPr>
  </w:style>
  <w:style w:type="paragraph" w:customStyle="1" w:styleId="xl105">
    <w:name w:val="xl105"/>
    <w:basedOn w:val="Normal"/>
    <w:rsid w:val="001C74EC"/>
    <w:pPr>
      <w:pBdr>
        <w:top w:val="single" w:sz="4" w:space="0" w:color="auto"/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4"/>
      <w:szCs w:val="24"/>
      <w:lang w:eastAsia="en-IE"/>
    </w:rPr>
  </w:style>
  <w:style w:type="paragraph" w:customStyle="1" w:styleId="xl106">
    <w:name w:val="xl106"/>
    <w:basedOn w:val="Normal"/>
    <w:rsid w:val="001C74EC"/>
    <w:pPr>
      <w:pBdr>
        <w:top w:val="single" w:sz="4" w:space="0" w:color="auto"/>
        <w:left w:val="single" w:sz="4" w:space="0" w:color="auto"/>
      </w:pBd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color w:val="FF0000"/>
      <w:sz w:val="24"/>
      <w:szCs w:val="24"/>
      <w:lang w:eastAsia="en-IE"/>
    </w:rPr>
  </w:style>
  <w:style w:type="paragraph" w:customStyle="1" w:styleId="xl107">
    <w:name w:val="xl107"/>
    <w:basedOn w:val="Normal"/>
    <w:rsid w:val="001C74EC"/>
    <w:pPr>
      <w:pBdr>
        <w:top w:val="single" w:sz="4" w:space="0" w:color="auto"/>
        <w:right w:val="single" w:sz="8" w:space="0" w:color="auto"/>
      </w:pBd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color w:val="FF0000"/>
      <w:sz w:val="24"/>
      <w:szCs w:val="24"/>
      <w:lang w:eastAsia="en-IE"/>
    </w:rPr>
  </w:style>
  <w:style w:type="character" w:customStyle="1" w:styleId="HeaderChar">
    <w:name w:val="Header Char"/>
    <w:basedOn w:val="DefaultParagraphFont"/>
    <w:link w:val="Header"/>
    <w:uiPriority w:val="99"/>
    <w:rsid w:val="001C74EC"/>
  </w:style>
  <w:style w:type="paragraph" w:styleId="Header">
    <w:name w:val="header"/>
    <w:basedOn w:val="Normal"/>
    <w:link w:val="HeaderChar"/>
    <w:uiPriority w:val="99"/>
    <w:unhideWhenUsed/>
    <w:rsid w:val="001C74EC"/>
    <w:pPr>
      <w:tabs>
        <w:tab w:val="center" w:pos="4513"/>
        <w:tab w:val="right" w:pos="9026"/>
      </w:tabs>
      <w:spacing w:after="0" w:line="240" w:lineRule="auto"/>
    </w:pPr>
    <w:rPr>
      <w:rFonts w:asciiTheme="minorHAnsi" w:eastAsiaTheme="minorHAnsi" w:hAnsiTheme="minorHAnsi" w:cstheme="minorBidi"/>
    </w:rPr>
  </w:style>
  <w:style w:type="character" w:customStyle="1" w:styleId="HeaderChar1">
    <w:name w:val="Header Char1"/>
    <w:basedOn w:val="DefaultParagraphFont"/>
    <w:uiPriority w:val="99"/>
    <w:semiHidden/>
    <w:rsid w:val="001C74EC"/>
    <w:rPr>
      <w:rFonts w:ascii="Calibri" w:eastAsia="Calibri" w:hAnsi="Calibri" w:cs="Calibri"/>
    </w:rPr>
  </w:style>
  <w:style w:type="character" w:customStyle="1" w:styleId="FooterChar">
    <w:name w:val="Footer Char"/>
    <w:basedOn w:val="DefaultParagraphFont"/>
    <w:link w:val="Footer"/>
    <w:uiPriority w:val="99"/>
    <w:rsid w:val="001C74EC"/>
  </w:style>
  <w:style w:type="paragraph" w:styleId="Footer">
    <w:name w:val="footer"/>
    <w:basedOn w:val="Normal"/>
    <w:link w:val="FooterChar"/>
    <w:uiPriority w:val="99"/>
    <w:unhideWhenUsed/>
    <w:rsid w:val="001C74EC"/>
    <w:pPr>
      <w:tabs>
        <w:tab w:val="center" w:pos="4513"/>
        <w:tab w:val="right" w:pos="9026"/>
      </w:tabs>
      <w:spacing w:after="0" w:line="240" w:lineRule="auto"/>
    </w:pPr>
    <w:rPr>
      <w:rFonts w:asciiTheme="minorHAnsi" w:eastAsiaTheme="minorHAnsi" w:hAnsiTheme="minorHAnsi" w:cstheme="minorBidi"/>
    </w:rPr>
  </w:style>
  <w:style w:type="character" w:customStyle="1" w:styleId="FooterChar1">
    <w:name w:val="Footer Char1"/>
    <w:basedOn w:val="DefaultParagraphFont"/>
    <w:uiPriority w:val="99"/>
    <w:semiHidden/>
    <w:rsid w:val="001C74EC"/>
    <w:rPr>
      <w:rFonts w:ascii="Calibri" w:eastAsia="Calibri" w:hAnsi="Calibri" w:cs="Calibri"/>
    </w:rPr>
  </w:style>
  <w:style w:type="paragraph" w:styleId="Caption">
    <w:name w:val="caption"/>
    <w:basedOn w:val="Normal"/>
    <w:next w:val="Normal"/>
    <w:uiPriority w:val="35"/>
    <w:unhideWhenUsed/>
    <w:qFormat/>
    <w:rsid w:val="001C74EC"/>
    <w:pPr>
      <w:spacing w:after="200" w:line="240" w:lineRule="auto"/>
    </w:pPr>
    <w:rPr>
      <w:rFonts w:asciiTheme="minorHAnsi" w:eastAsiaTheme="minorHAnsi" w:hAnsiTheme="minorHAnsi" w:cstheme="minorBidi"/>
      <w:i/>
      <w:iCs/>
      <w:color w:val="44546A" w:themeColor="text2"/>
      <w:sz w:val="18"/>
      <w:szCs w:val="18"/>
    </w:rPr>
  </w:style>
  <w:style w:type="character" w:customStyle="1" w:styleId="Mention1">
    <w:name w:val="Mention1"/>
    <w:basedOn w:val="DefaultParagraphFont"/>
    <w:uiPriority w:val="99"/>
    <w:semiHidden/>
    <w:unhideWhenUsed/>
    <w:rsid w:val="001C74EC"/>
    <w:rPr>
      <w:color w:val="2B579A"/>
      <w:shd w:val="clear" w:color="auto" w:fill="E6E6E6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1C74EC"/>
    <w:rPr>
      <w:color w:val="808080"/>
      <w:shd w:val="clear" w:color="auto" w:fill="E6E6E6"/>
    </w:rPr>
  </w:style>
  <w:style w:type="character" w:styleId="UnresolvedMention">
    <w:name w:val="Unresolved Mention"/>
    <w:basedOn w:val="DefaultParagraphFont"/>
    <w:uiPriority w:val="99"/>
    <w:semiHidden/>
    <w:unhideWhenUsed/>
    <w:rsid w:val="00C16EA2"/>
    <w:rPr>
      <w:color w:val="605E5C"/>
      <w:shd w:val="clear" w:color="auto" w:fill="E1DFDD"/>
    </w:rPr>
  </w:style>
  <w:style w:type="character" w:customStyle="1" w:styleId="Mention11">
    <w:name w:val="Mention11"/>
    <w:basedOn w:val="DefaultParagraphFont"/>
    <w:uiPriority w:val="99"/>
    <w:semiHidden/>
    <w:unhideWhenUsed/>
    <w:rsid w:val="00005072"/>
    <w:rPr>
      <w:color w:val="2B579A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352</Pages>
  <Words>83801</Words>
  <Characters>477666</Characters>
  <Application>Microsoft Office Word</Application>
  <DocSecurity>0</DocSecurity>
  <Lines>3980</Lines>
  <Paragraphs>1120</Paragraphs>
  <ScaleCrop>false</ScaleCrop>
  <Company>NUI Galway</Company>
  <LinksUpToDate>false</LinksUpToDate>
  <CharactersWithSpaces>56034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HMED, KHALID</dc:creator>
  <cp:keywords/>
  <dc:description/>
  <cp:lastModifiedBy>khalid Ahmed</cp:lastModifiedBy>
  <cp:revision>4</cp:revision>
  <dcterms:created xsi:type="dcterms:W3CDTF">2017-08-29T00:01:00Z</dcterms:created>
  <dcterms:modified xsi:type="dcterms:W3CDTF">2018-10-07T13:56:00Z</dcterms:modified>
</cp:coreProperties>
</file>